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9DF3C" w14:textId="77777777" w:rsidR="00E44B80" w:rsidRPr="00F637B3" w:rsidRDefault="00E44B80" w:rsidP="00E44B80">
      <w:pPr>
        <w:jc w:val="center"/>
        <w:rPr>
          <w:b/>
          <w:szCs w:val="20"/>
        </w:rPr>
      </w:pPr>
      <w:r w:rsidRPr="00F637B3">
        <w:rPr>
          <w:b/>
          <w:noProof/>
          <w:szCs w:val="20"/>
          <w:lang w:eastAsia="en-AU"/>
        </w:rPr>
        <w:drawing>
          <wp:inline distT="0" distB="0" distL="0" distR="0" wp14:anchorId="15904319" wp14:editId="5A6AC8F5">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7565C85A" w14:textId="77777777" w:rsidR="008B2610" w:rsidRDefault="008B2610" w:rsidP="00F971CC">
      <w:pPr>
        <w:pStyle w:val="Title"/>
        <w:spacing w:before="2600"/>
      </w:pPr>
      <w:r w:rsidRPr="001906CD">
        <w:t>Application Form</w:t>
      </w:r>
    </w:p>
    <w:p w14:paraId="68B7A0AE" w14:textId="77777777" w:rsidR="0056015F" w:rsidRPr="0056015F" w:rsidRDefault="00D53ACF" w:rsidP="00FF6552">
      <w:pPr>
        <w:pStyle w:val="TitleBlue"/>
        <w:spacing w:before="840" w:after="840"/>
      </w:pPr>
      <w:r w:rsidRPr="00D53ACF">
        <w:t>Alpha-1-Antitrypsin Genotyping</w:t>
      </w:r>
    </w:p>
    <w:p w14:paraId="5C21ED24"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1C935B37"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5C1F1E5A"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30DC4693" w14:textId="77777777" w:rsidR="009F5758" w:rsidRPr="00154B00" w:rsidRDefault="009F5758" w:rsidP="003F7CB9">
      <w:pPr>
        <w:spacing w:before="0" w:after="0"/>
      </w:pPr>
    </w:p>
    <w:p w14:paraId="0D8C541D"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5B83A6CA"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64A26D72"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464D94FE"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2959A14D" w14:textId="77777777" w:rsidR="00AF3AA9" w:rsidRDefault="00AF3AA9" w:rsidP="00AF3AA9">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6E8DD652" w14:textId="77777777" w:rsidR="00AF3AA9" w:rsidRDefault="00AF3AA9" w:rsidP="00AF3AA9">
      <w:pPr>
        <w:pBdr>
          <w:top w:val="single" w:sz="4" w:space="1" w:color="auto"/>
          <w:left w:val="single" w:sz="4" w:space="4" w:color="auto"/>
          <w:bottom w:val="single" w:sz="4" w:space="1" w:color="auto"/>
          <w:right w:val="single" w:sz="4" w:space="4" w:color="auto"/>
        </w:pBdr>
      </w:pPr>
      <w:r>
        <w:t>Corporation name: The Royal College of Pathologists of Australasia</w:t>
      </w:r>
    </w:p>
    <w:p w14:paraId="5263EF57" w14:textId="77777777" w:rsidR="00AF3AA9" w:rsidRDefault="00AF3AA9" w:rsidP="00AF3AA9">
      <w:pPr>
        <w:pBdr>
          <w:top w:val="single" w:sz="4" w:space="1" w:color="auto"/>
          <w:left w:val="single" w:sz="4" w:space="4" w:color="auto"/>
          <w:bottom w:val="single" w:sz="4" w:space="1" w:color="auto"/>
          <w:right w:val="single" w:sz="4" w:space="4" w:color="auto"/>
        </w:pBdr>
      </w:pPr>
      <w:r>
        <w:t xml:space="preserve">ABN: </w:t>
      </w:r>
      <w:r w:rsidRPr="00487427">
        <w:t>52 000 173 231</w:t>
      </w:r>
    </w:p>
    <w:p w14:paraId="5EE1B7A4" w14:textId="77777777" w:rsidR="00AF3AA9" w:rsidRDefault="00AF3AA9" w:rsidP="00AF3AA9">
      <w:pPr>
        <w:pBdr>
          <w:top w:val="single" w:sz="4" w:space="1" w:color="auto"/>
          <w:left w:val="single" w:sz="4" w:space="4" w:color="auto"/>
          <w:bottom w:val="single" w:sz="4" w:space="1" w:color="auto"/>
          <w:right w:val="single" w:sz="4" w:space="4" w:color="auto"/>
        </w:pBdr>
      </w:pPr>
      <w:r>
        <w:t xml:space="preserve">Business trading name: </w:t>
      </w:r>
      <w:r w:rsidRPr="00487427">
        <w:t>The Royal College of Pathologists of Australasia</w:t>
      </w:r>
    </w:p>
    <w:p w14:paraId="144F0305" w14:textId="63E8F93D" w:rsidR="00AF3AA9" w:rsidRPr="00C171FB" w:rsidRDefault="00AF3AA9" w:rsidP="00AF3AA9">
      <w:pPr>
        <w:rPr>
          <w:b/>
        </w:rPr>
      </w:pPr>
      <w:r>
        <w:rPr>
          <w:b/>
        </w:rPr>
        <w:t xml:space="preserve">Primary contact name: </w:t>
      </w:r>
      <w:r w:rsidR="00D65C50">
        <w:rPr>
          <w:rFonts w:eastAsia="Times New Roman"/>
        </w:rPr>
        <w:t>REDACTED</w:t>
      </w:r>
    </w:p>
    <w:p w14:paraId="363394A2" w14:textId="77777777" w:rsidR="00AF3AA9" w:rsidRDefault="00AF3AA9" w:rsidP="00AF3AA9">
      <w:pPr>
        <w:pBdr>
          <w:top w:val="single" w:sz="4" w:space="1" w:color="auto"/>
          <w:left w:val="single" w:sz="4" w:space="4" w:color="auto"/>
          <w:bottom w:val="single" w:sz="4" w:space="1" w:color="auto"/>
          <w:right w:val="single" w:sz="4" w:space="4" w:color="auto"/>
        </w:pBdr>
      </w:pPr>
      <w:r>
        <w:t>Primary contact numbers</w:t>
      </w:r>
    </w:p>
    <w:p w14:paraId="73D9DF11" w14:textId="018BBFA1" w:rsidR="00AF3AA9" w:rsidRDefault="00AF3AA9" w:rsidP="00AF3AA9">
      <w:pPr>
        <w:pBdr>
          <w:top w:val="single" w:sz="4" w:space="1" w:color="auto"/>
          <w:left w:val="single" w:sz="4" w:space="4" w:color="auto"/>
          <w:bottom w:val="single" w:sz="4" w:space="1" w:color="auto"/>
          <w:right w:val="single" w:sz="4" w:space="4" w:color="auto"/>
        </w:pBdr>
      </w:pPr>
      <w:r>
        <w:t xml:space="preserve">Business: </w:t>
      </w:r>
      <w:r w:rsidR="00D65C50">
        <w:rPr>
          <w:rFonts w:eastAsia="Times New Roman"/>
        </w:rPr>
        <w:t>REDACTED</w:t>
      </w:r>
    </w:p>
    <w:p w14:paraId="084F95AD" w14:textId="420B204F" w:rsidR="00AF3AA9" w:rsidRDefault="00AF3AA9" w:rsidP="00AF3AA9">
      <w:pPr>
        <w:pBdr>
          <w:top w:val="single" w:sz="4" w:space="1" w:color="auto"/>
          <w:left w:val="single" w:sz="4" w:space="4" w:color="auto"/>
          <w:bottom w:val="single" w:sz="4" w:space="1" w:color="auto"/>
          <w:right w:val="single" w:sz="4" w:space="4" w:color="auto"/>
        </w:pBdr>
      </w:pPr>
      <w:r>
        <w:t>Mobile:</w:t>
      </w:r>
      <w:r>
        <w:tab/>
      </w:r>
      <w:r w:rsidR="00D65C50">
        <w:rPr>
          <w:rFonts w:eastAsia="Times New Roman"/>
        </w:rPr>
        <w:t>REDACTED</w:t>
      </w:r>
    </w:p>
    <w:p w14:paraId="702DC31E" w14:textId="25C91F92" w:rsidR="00AF3AA9" w:rsidRDefault="00AF3AA9" w:rsidP="00AF3AA9">
      <w:pPr>
        <w:pBdr>
          <w:top w:val="single" w:sz="4" w:space="1" w:color="auto"/>
          <w:left w:val="single" w:sz="4" w:space="4" w:color="auto"/>
          <w:bottom w:val="single" w:sz="4" w:space="1" w:color="auto"/>
          <w:right w:val="single" w:sz="4" w:space="4" w:color="auto"/>
        </w:pBdr>
      </w:pPr>
      <w:r>
        <w:t xml:space="preserve">Email: </w:t>
      </w:r>
      <w:r w:rsidR="00D65C50">
        <w:rPr>
          <w:rFonts w:eastAsia="Times New Roman"/>
        </w:rPr>
        <w:t>REDACTED</w:t>
      </w:r>
    </w:p>
    <w:p w14:paraId="26A35BB9" w14:textId="196C2820" w:rsidR="00AF3AA9" w:rsidRPr="00C171FB" w:rsidRDefault="00AF3AA9" w:rsidP="00AF3AA9">
      <w:pPr>
        <w:rPr>
          <w:b/>
        </w:rPr>
      </w:pPr>
      <w:r>
        <w:rPr>
          <w:b/>
        </w:rPr>
        <w:t xml:space="preserve">Alternative contact name: </w:t>
      </w:r>
      <w:r w:rsidR="00D65C50">
        <w:rPr>
          <w:rFonts w:eastAsia="Times New Roman"/>
        </w:rPr>
        <w:t>REDACTED</w:t>
      </w:r>
    </w:p>
    <w:p w14:paraId="64028B91" w14:textId="77777777" w:rsidR="00AF3AA9" w:rsidRDefault="00AF3AA9" w:rsidP="00AF3AA9">
      <w:pPr>
        <w:pBdr>
          <w:top w:val="single" w:sz="4" w:space="1" w:color="auto"/>
          <w:left w:val="single" w:sz="4" w:space="4" w:color="auto"/>
          <w:bottom w:val="single" w:sz="4" w:space="1" w:color="auto"/>
          <w:right w:val="single" w:sz="4" w:space="4" w:color="auto"/>
        </w:pBdr>
      </w:pPr>
      <w:r>
        <w:t>Alternative contact numbers</w:t>
      </w:r>
      <w:r>
        <w:tab/>
      </w:r>
    </w:p>
    <w:p w14:paraId="50B11ED4" w14:textId="2A9F0700" w:rsidR="00AF3AA9" w:rsidRPr="007C40DE" w:rsidRDefault="00AF3AA9" w:rsidP="00AF3AA9">
      <w:pPr>
        <w:pBdr>
          <w:top w:val="single" w:sz="4" w:space="1" w:color="auto"/>
          <w:left w:val="single" w:sz="4" w:space="4" w:color="auto"/>
          <w:bottom w:val="single" w:sz="4" w:space="1" w:color="auto"/>
          <w:right w:val="single" w:sz="4" w:space="4" w:color="auto"/>
        </w:pBdr>
      </w:pPr>
      <w:r w:rsidRPr="007C40DE">
        <w:t xml:space="preserve">Business: </w:t>
      </w:r>
      <w:r w:rsidR="00D65C50">
        <w:rPr>
          <w:rFonts w:eastAsia="Times New Roman"/>
        </w:rPr>
        <w:t>REDACTED</w:t>
      </w:r>
    </w:p>
    <w:p w14:paraId="55B8027D" w14:textId="652D2EF3" w:rsidR="007C40DE" w:rsidRDefault="007C40DE" w:rsidP="007C40DE">
      <w:pPr>
        <w:pBdr>
          <w:top w:val="single" w:sz="4" w:space="1" w:color="auto"/>
          <w:left w:val="single" w:sz="4" w:space="4" w:color="auto"/>
          <w:bottom w:val="single" w:sz="4" w:space="1" w:color="auto"/>
          <w:right w:val="single" w:sz="4" w:space="4" w:color="auto"/>
        </w:pBdr>
      </w:pPr>
      <w:r w:rsidRPr="00FA36C7">
        <w:t xml:space="preserve">Mobile: </w:t>
      </w:r>
      <w:r w:rsidR="00D65C50">
        <w:rPr>
          <w:rFonts w:eastAsia="Times New Roman"/>
        </w:rPr>
        <w:t>REDACTED</w:t>
      </w:r>
    </w:p>
    <w:p w14:paraId="1B49C902" w14:textId="4BA93C65" w:rsidR="00AF3AA9" w:rsidRDefault="00AF3AA9" w:rsidP="00AF3AA9">
      <w:pPr>
        <w:pBdr>
          <w:top w:val="single" w:sz="4" w:space="1" w:color="auto"/>
          <w:left w:val="single" w:sz="4" w:space="4" w:color="auto"/>
          <w:bottom w:val="single" w:sz="4" w:space="1" w:color="auto"/>
          <w:right w:val="single" w:sz="4" w:space="4" w:color="auto"/>
        </w:pBdr>
      </w:pPr>
      <w:r>
        <w:t xml:space="preserve">Email: </w:t>
      </w:r>
      <w:r w:rsidR="00D65C50">
        <w:rPr>
          <w:rFonts w:eastAsia="Times New Roman"/>
        </w:rPr>
        <w:t>REDACTED</w:t>
      </w:r>
    </w:p>
    <w:p w14:paraId="78B10BCB" w14:textId="0B8F955F" w:rsidR="00AF3AA9" w:rsidRPr="00C171FB" w:rsidRDefault="00AF3AA9" w:rsidP="00AF3AA9">
      <w:pPr>
        <w:rPr>
          <w:b/>
        </w:rPr>
      </w:pPr>
      <w:r>
        <w:rPr>
          <w:b/>
        </w:rPr>
        <w:t xml:space="preserve">Alternative contact name: </w:t>
      </w:r>
      <w:r w:rsidR="00D65C50">
        <w:rPr>
          <w:rFonts w:eastAsia="Times New Roman"/>
        </w:rPr>
        <w:t>REDACTED</w:t>
      </w:r>
    </w:p>
    <w:p w14:paraId="3B1E622F" w14:textId="77777777" w:rsidR="00AF3AA9" w:rsidRDefault="00AF3AA9" w:rsidP="00AF3AA9">
      <w:pPr>
        <w:pBdr>
          <w:top w:val="single" w:sz="4" w:space="1" w:color="auto"/>
          <w:left w:val="single" w:sz="4" w:space="4" w:color="auto"/>
          <w:bottom w:val="single" w:sz="4" w:space="1" w:color="auto"/>
          <w:right w:val="single" w:sz="4" w:space="4" w:color="auto"/>
        </w:pBdr>
      </w:pPr>
      <w:r>
        <w:t>Alternative contact numbers</w:t>
      </w:r>
      <w:r>
        <w:tab/>
      </w:r>
    </w:p>
    <w:p w14:paraId="17A96D3C" w14:textId="77777777" w:rsidR="00AF3AA9" w:rsidRDefault="00AF3AA9" w:rsidP="00AF3AA9">
      <w:pPr>
        <w:pBdr>
          <w:top w:val="single" w:sz="4" w:space="1" w:color="auto"/>
          <w:left w:val="single" w:sz="4" w:space="4" w:color="auto"/>
          <w:bottom w:val="single" w:sz="4" w:space="1" w:color="auto"/>
          <w:right w:val="single" w:sz="4" w:space="4" w:color="auto"/>
        </w:pBdr>
      </w:pPr>
      <w:r>
        <w:t xml:space="preserve">Business: </w:t>
      </w:r>
    </w:p>
    <w:p w14:paraId="59D04733" w14:textId="16DD205F" w:rsidR="00AF3AA9" w:rsidRDefault="00AF3AA9" w:rsidP="00AF3AA9">
      <w:pPr>
        <w:pBdr>
          <w:top w:val="single" w:sz="4" w:space="1" w:color="auto"/>
          <w:left w:val="single" w:sz="4" w:space="4" w:color="auto"/>
          <w:bottom w:val="single" w:sz="4" w:space="1" w:color="auto"/>
          <w:right w:val="single" w:sz="4" w:space="4" w:color="auto"/>
        </w:pBdr>
      </w:pPr>
      <w:r>
        <w:t xml:space="preserve">Mobile: </w:t>
      </w:r>
      <w:r w:rsidR="00D65C50">
        <w:rPr>
          <w:rFonts w:eastAsia="Times New Roman"/>
        </w:rPr>
        <w:t>REDACTED</w:t>
      </w:r>
    </w:p>
    <w:p w14:paraId="26485668" w14:textId="3CC8FAD3" w:rsidR="00AF3AA9" w:rsidRDefault="00AF3AA9" w:rsidP="00AF3AA9">
      <w:pPr>
        <w:pBdr>
          <w:top w:val="single" w:sz="4" w:space="1" w:color="auto"/>
          <w:left w:val="single" w:sz="4" w:space="4" w:color="auto"/>
          <w:bottom w:val="single" w:sz="4" w:space="1" w:color="auto"/>
          <w:right w:val="single" w:sz="4" w:space="4" w:color="auto"/>
        </w:pBdr>
      </w:pPr>
      <w:r>
        <w:t xml:space="preserve">Email: </w:t>
      </w:r>
      <w:r w:rsidR="00D65C50">
        <w:rPr>
          <w:rFonts w:eastAsia="Times New Roman"/>
        </w:rPr>
        <w:t>REDACTED</w:t>
      </w:r>
    </w:p>
    <w:p w14:paraId="40279651" w14:textId="77777777" w:rsidR="00AF3AA9" w:rsidRPr="00C171FB" w:rsidRDefault="00AF3AA9" w:rsidP="00AF3AA9"/>
    <w:p w14:paraId="49BE86A7" w14:textId="77777777" w:rsidR="00534C5F" w:rsidRPr="00154B00" w:rsidRDefault="00AF3AA9" w:rsidP="00AF3AA9">
      <w:pPr>
        <w:pStyle w:val="Heading2"/>
      </w:pPr>
      <w:r>
        <w:t xml:space="preserve"> </w:t>
      </w:r>
      <w:r w:rsidR="00494011">
        <w:t xml:space="preserve">(a) </w:t>
      </w:r>
      <w:r w:rsidR="00534C5F">
        <w:t>Are you a lobbyist acting on behalf of an Applicant?</w:t>
      </w:r>
    </w:p>
    <w:p w14:paraId="2D409DB8"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4B3795">
        <w:rPr>
          <w:szCs w:val="20"/>
        </w:rPr>
      </w:r>
      <w:r w:rsidR="004B3795">
        <w:rPr>
          <w:szCs w:val="20"/>
        </w:rPr>
        <w:fldChar w:fldCharType="separate"/>
      </w:r>
      <w:r w:rsidRPr="00753C44">
        <w:rPr>
          <w:szCs w:val="20"/>
        </w:rPr>
        <w:fldChar w:fldCharType="end"/>
      </w:r>
      <w:r>
        <w:rPr>
          <w:szCs w:val="20"/>
        </w:rPr>
        <w:t xml:space="preserve"> Yes</w:t>
      </w:r>
    </w:p>
    <w:p w14:paraId="22EF68A6" w14:textId="77777777" w:rsidR="00A6491A" w:rsidRPr="00753C44" w:rsidRDefault="00AF3AA9"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4B3795">
        <w:rPr>
          <w:szCs w:val="20"/>
        </w:rPr>
      </w:r>
      <w:r w:rsidR="004B3795">
        <w:rPr>
          <w:szCs w:val="20"/>
        </w:rPr>
        <w:fldChar w:fldCharType="separate"/>
      </w:r>
      <w:r>
        <w:rPr>
          <w:szCs w:val="20"/>
        </w:rPr>
        <w:fldChar w:fldCharType="end"/>
      </w:r>
      <w:bookmarkEnd w:id="1"/>
      <w:r w:rsidR="00A6491A">
        <w:rPr>
          <w:szCs w:val="20"/>
        </w:rPr>
        <w:t xml:space="preserve"> No</w:t>
      </w:r>
      <w:r w:rsidR="00A6491A" w:rsidRPr="00753C44">
        <w:rPr>
          <w:szCs w:val="20"/>
        </w:rPr>
        <w:t xml:space="preserve">  </w:t>
      </w:r>
    </w:p>
    <w:p w14:paraId="558E62BF"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526F2D4D"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4B3795">
        <w:rPr>
          <w:szCs w:val="20"/>
        </w:rPr>
      </w:r>
      <w:r w:rsidR="004B3795">
        <w:rPr>
          <w:szCs w:val="20"/>
        </w:rPr>
        <w:fldChar w:fldCharType="separate"/>
      </w:r>
      <w:r w:rsidRPr="00753C44">
        <w:rPr>
          <w:szCs w:val="20"/>
        </w:rPr>
        <w:fldChar w:fldCharType="end"/>
      </w:r>
      <w:r>
        <w:rPr>
          <w:szCs w:val="20"/>
        </w:rPr>
        <w:t xml:space="preserve"> Yes</w:t>
      </w:r>
    </w:p>
    <w:p w14:paraId="0E29BCBD"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4B3795">
        <w:rPr>
          <w:szCs w:val="20"/>
        </w:rPr>
      </w:r>
      <w:r w:rsidR="004B3795">
        <w:rPr>
          <w:szCs w:val="20"/>
        </w:rPr>
        <w:fldChar w:fldCharType="separate"/>
      </w:r>
      <w:r w:rsidRPr="00753C44">
        <w:rPr>
          <w:szCs w:val="20"/>
        </w:rPr>
        <w:fldChar w:fldCharType="end"/>
      </w:r>
      <w:r>
        <w:rPr>
          <w:szCs w:val="20"/>
        </w:rPr>
        <w:t xml:space="preserve"> No</w:t>
      </w:r>
      <w:r w:rsidRPr="00753C44">
        <w:rPr>
          <w:szCs w:val="20"/>
        </w:rPr>
        <w:t xml:space="preserve">  </w:t>
      </w:r>
    </w:p>
    <w:p w14:paraId="723A695C" w14:textId="77777777" w:rsidR="00E04FB3" w:rsidRDefault="00E04FB3" w:rsidP="005C333E">
      <w:pPr>
        <w:spacing w:before="0" w:after="0"/>
        <w:ind w:left="426"/>
        <w:rPr>
          <w:b/>
          <w:szCs w:val="20"/>
        </w:rPr>
      </w:pPr>
      <w:r w:rsidRPr="00154B00">
        <w:rPr>
          <w:b/>
          <w:szCs w:val="20"/>
        </w:rPr>
        <w:br w:type="page"/>
      </w:r>
    </w:p>
    <w:p w14:paraId="45E8F24C" w14:textId="77777777" w:rsidR="00D57F88" w:rsidRPr="00C776B1" w:rsidRDefault="00730C04" w:rsidP="0056015F">
      <w:pPr>
        <w:pStyle w:val="Heading1"/>
      </w:pPr>
      <w:r>
        <w:t>PART 2</w:t>
      </w:r>
      <w:r w:rsidR="00F93784">
        <w:t xml:space="preserve"> – </w:t>
      </w:r>
      <w:r w:rsidR="00E04FB3" w:rsidRPr="00C776B1">
        <w:t xml:space="preserve">INFORMATION ABOUT THE PROPOSED MEDICAL </w:t>
      </w:r>
      <w:r w:rsidR="00E04FB3" w:rsidRPr="0056015F">
        <w:t>SERVICE</w:t>
      </w:r>
    </w:p>
    <w:p w14:paraId="14A41B76" w14:textId="77777777" w:rsidR="000B3CD0" w:rsidRDefault="000B3CD0" w:rsidP="00730C04">
      <w:pPr>
        <w:pStyle w:val="Heading2"/>
      </w:pPr>
      <w:r w:rsidRPr="00154B00">
        <w:t>Application title</w:t>
      </w:r>
      <w:r w:rsidR="00A8732C">
        <w:t xml:space="preserve"> </w:t>
      </w:r>
    </w:p>
    <w:p w14:paraId="76BE4D23" w14:textId="77777777" w:rsidR="009056C5" w:rsidRPr="009056C5" w:rsidRDefault="00C9044E" w:rsidP="00A6491A">
      <w:pPr>
        <w:ind w:left="284"/>
      </w:pPr>
      <w:r w:rsidRPr="00C9044E">
        <w:t>Alpha-1-antitrypsin genotyping</w:t>
      </w:r>
    </w:p>
    <w:p w14:paraId="7DA23EA8"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694B4824" w14:textId="77777777" w:rsidR="003E67A5" w:rsidRDefault="00CF6975" w:rsidP="003E67A5">
      <w:pPr>
        <w:ind w:left="284"/>
      </w:pPr>
      <w:r w:rsidRPr="00CF6975">
        <w:t>Alpha-1 antitrypsin (AAT) is a serine protease inhibitor</w:t>
      </w:r>
      <w:r w:rsidR="00DF160F">
        <w:t xml:space="preserve"> (serpin)</w:t>
      </w:r>
      <w:r w:rsidRPr="00CF6975">
        <w:t xml:space="preserve"> synthesised and secreted mainly by hepatocytes. The primary function of AAT is to protect lung tissue damage caused by proteolytic enzymes, such as neutrophil elastase, that are generated to attack inhaled pollutants</w:t>
      </w:r>
      <w:r w:rsidR="009F7B29" w:rsidRPr="00342FDC">
        <w:t>/pathogens</w:t>
      </w:r>
      <w:r w:rsidRPr="00CF6975">
        <w:t>.</w:t>
      </w:r>
      <w:r w:rsidR="00055B7B" w:rsidRPr="00CF6975">
        <w:t xml:space="preserve"> The AAT protein is encoded by the </w:t>
      </w:r>
      <w:r w:rsidR="00055B7B" w:rsidRPr="003E67A5">
        <w:rPr>
          <w:i/>
          <w:iCs/>
        </w:rPr>
        <w:t>SERPINA1</w:t>
      </w:r>
      <w:r w:rsidR="00055B7B" w:rsidRPr="00CF6975">
        <w:t xml:space="preserve"> gene, </w:t>
      </w:r>
      <w:r w:rsidR="005620ED" w:rsidRPr="005620ED">
        <w:t>which expresses codominant alleles</w:t>
      </w:r>
      <w:r w:rsidR="005620ED">
        <w:t xml:space="preserve"> </w:t>
      </w:r>
      <w:r w:rsidR="000321FD">
        <w:fldChar w:fldCharType="begin">
          <w:fldData xml:space="preserve">PEVuZE5vdGU+PENpdGU+PEF1dGhvcj5TdG9sbGVyPC9BdXRob3I+PFllYXI+MjAxODwvWWVhcj48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</w:fldData>
        </w:fldChar>
      </w:r>
      <w:r w:rsidR="000321FD">
        <w:instrText xml:space="preserve"> ADDIN EN.CITE </w:instrText>
      </w:r>
      <w:r w:rsidR="000321FD">
        <w:fldChar w:fldCharType="begin">
          <w:fldData xml:space="preserve">PEVuZE5vdGU+PENpdGU+PEF1dGhvcj5TdG9sbGVyPC9BdXRob3I+PFllYXI+MjAxODwvWWVhcj48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</w:fldData>
        </w:fldChar>
      </w:r>
      <w:r w:rsidR="000321FD">
        <w:instrText xml:space="preserve"> ADDIN EN.CITE.DATA </w:instrText>
      </w:r>
      <w:r w:rsidR="000321FD">
        <w:fldChar w:fldCharType="end"/>
      </w:r>
      <w:r w:rsidR="000321FD">
        <w:fldChar w:fldCharType="separate"/>
      </w:r>
      <w:r w:rsidR="000321FD">
        <w:t>(Stoller 2018; Torres-Duran et al 2018)</w:t>
      </w:r>
      <w:r w:rsidR="000321FD">
        <w:fldChar w:fldCharType="end"/>
      </w:r>
      <w:r w:rsidR="0019644C">
        <w:t xml:space="preserve">.  </w:t>
      </w:r>
      <w:r w:rsidRPr="00CF6975">
        <w:t xml:space="preserve">Alpha-1 antitrypsin deficiency (AATD) is a rare autosomal hereditary condition that </w:t>
      </w:r>
      <w:r w:rsidR="00C07B5C">
        <w:t>results in</w:t>
      </w:r>
      <w:r w:rsidRPr="00CF6975">
        <w:t xml:space="preserve"> decreased levels of circulating AAT</w:t>
      </w:r>
      <w:r w:rsidR="00C07B5C">
        <w:t xml:space="preserve">, which then affects </w:t>
      </w:r>
      <w:r w:rsidR="00C07B5C" w:rsidRPr="001F25AB">
        <w:t xml:space="preserve">the lungs, liver, and </w:t>
      </w:r>
      <w:r w:rsidR="00A342EA">
        <w:t>sometimes</w:t>
      </w:r>
      <w:r w:rsidR="00C07B5C" w:rsidRPr="001F25AB">
        <w:t>,</w:t>
      </w:r>
      <w:r w:rsidR="00A342EA">
        <w:t xml:space="preserve"> though rarely, the</w:t>
      </w:r>
      <w:r w:rsidR="00C07B5C" w:rsidRPr="001F25AB">
        <w:t xml:space="preserve"> skin</w:t>
      </w:r>
      <w:r w:rsidR="000D3FEB" w:rsidRPr="000D3FEB">
        <w:t xml:space="preserve"> </w:t>
      </w:r>
      <w:r w:rsidR="000D3FEB">
        <w:t>(e.g. necrotising panniculitis and vasculitis)</w:t>
      </w:r>
      <w:r w:rsidR="00C07B5C">
        <w:t xml:space="preserve">. </w:t>
      </w:r>
      <w:r w:rsidR="00C07B5C" w:rsidRPr="001F25AB">
        <w:t>In the lungs, AAT deficiency causes chronic obstructive pulmonary disease (</w:t>
      </w:r>
      <w:r w:rsidR="00C07B5C">
        <w:t>COPD) (</w:t>
      </w:r>
      <w:r w:rsidR="00C07B5C" w:rsidRPr="001F25AB">
        <w:t xml:space="preserve">i.e. </w:t>
      </w:r>
      <w:r w:rsidR="00C07B5C" w:rsidRPr="00DF160F">
        <w:t>emphysema, persistent airflow obstruction, and/or chronic bronchitis</w:t>
      </w:r>
      <w:r w:rsidR="00C07B5C" w:rsidRPr="001F25AB">
        <w:t>)</w:t>
      </w:r>
      <w:r w:rsidR="00C07B5C" w:rsidRPr="00C07B5C">
        <w:t xml:space="preserve"> </w:t>
      </w:r>
      <w:r w:rsidR="00A342EA">
        <w:t xml:space="preserve">at a young age </w:t>
      </w:r>
      <w:r w:rsidR="000321FD">
        <w:fldChar w:fldCharType="begin">
          <w:fldData xml:space="preserve">PEVuZE5vdGU+PENpdGU+PEF1dGhvcj5BYmJvdWQ8L0F1dGhvcj48WWVhcj4yMDExPC9ZZWFyPjxS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</w:fldData>
        </w:fldChar>
      </w:r>
      <w:r w:rsidR="000321FD">
        <w:instrText xml:space="preserve"> ADDIN EN.CITE </w:instrText>
      </w:r>
      <w:r w:rsidR="000321FD">
        <w:fldChar w:fldCharType="begin">
          <w:fldData xml:space="preserve">PEVuZE5vdGU+PENpdGU+PEF1dGhvcj5BYmJvdWQ8L0F1dGhvcj48WWVhcj4yMDExPC9ZZWFyPjxS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</w:fldData>
        </w:fldChar>
      </w:r>
      <w:r w:rsidR="000321FD">
        <w:instrText xml:space="preserve"> ADDIN EN.CITE.DATA </w:instrText>
      </w:r>
      <w:r w:rsidR="000321FD">
        <w:fldChar w:fldCharType="end"/>
      </w:r>
      <w:r w:rsidR="000321FD">
        <w:fldChar w:fldCharType="separate"/>
      </w:r>
      <w:r w:rsidR="000321FD">
        <w:t>(Abboud et al 2011; Stoller 2018; Stoller et al 2017)</w:t>
      </w:r>
      <w:r w:rsidR="000321FD">
        <w:fldChar w:fldCharType="end"/>
      </w:r>
      <w:r w:rsidR="00C07B5C" w:rsidRPr="001F25AB">
        <w:t>.</w:t>
      </w:r>
      <w:r w:rsidR="00C07B5C">
        <w:t xml:space="preserve"> Individuals with phenotypes associated with plasma AAT levels below the protective threshold </w:t>
      </w:r>
      <w:r w:rsidR="00C07B5C" w:rsidRPr="00AD49BB">
        <w:t xml:space="preserve">of 11 </w:t>
      </w:r>
      <w:r w:rsidR="00C07B5C" w:rsidRPr="003E67A5">
        <w:t>µ</w:t>
      </w:r>
      <w:r w:rsidR="00C07B5C" w:rsidRPr="00AD49BB">
        <w:t>mol/L</w:t>
      </w:r>
      <w:r w:rsidR="00A342EA" w:rsidRPr="003E67A5">
        <w:footnoteReference w:id="1"/>
      </w:r>
      <w:r w:rsidR="00C07B5C" w:rsidRPr="001D6DFC">
        <w:t xml:space="preserve"> </w:t>
      </w:r>
      <w:r w:rsidR="00C07B5C">
        <w:t xml:space="preserve"> are considered to have </w:t>
      </w:r>
      <w:r w:rsidR="00C07B5C" w:rsidRPr="003E67A5">
        <w:rPr>
          <w:i/>
          <w:iCs/>
        </w:rPr>
        <w:t>severe deficiency</w:t>
      </w:r>
      <w:r w:rsidR="00C07B5C">
        <w:t xml:space="preserve"> of AAT and are at elevated risk for emphysema </w:t>
      </w:r>
      <w:r w:rsidR="000321FD">
        <w:fldChar w:fldCharType="begin"/>
      </w:r>
      <w:r w:rsidR="000321FD">
        <w:instrText xml:space="preserve"> ADDIN EN.CITE &lt;EndNote&gt;&lt;Cite&gt;&lt;Author&gt;Stoller&lt;/Author&gt;&lt;Year&gt;2018&lt;/Year&gt;&lt;RecNum&gt;38&lt;/RecNum&gt;&lt;DisplayText&gt;(Stoller 2018)&lt;/DisplayText&gt;&lt;record&gt;&lt;rec-number&gt;38&lt;/rec-number&gt;&lt;foreign-keys&gt;&lt;key app="EN" db-id="vrsarxrvfsa29uepsa0pdtsse5995ex5v5pf" timestamp="1543191918"&gt;38&lt;/key&gt;&lt;/foreign-keys&gt;&lt;ref-type name="Online Database"&gt;45&lt;/ref-type&gt;&lt;contributors&gt;&lt;authors&gt;&lt;author&gt;Stoller, J.K.&lt;/author&gt;&lt;/authors&gt;&lt;/contributors&gt;&lt;titles&gt;&lt;title&gt;Clinical manifestations, diagnosis, and natural history of alpha-1 antitrypsin deficiency&lt;/title&gt;&lt;secondary-title&gt;UpToDate&lt;/secondary-title&gt;&lt;/titles&gt;&lt;dates&gt;&lt;year&gt;2018&lt;/year&gt;&lt;pub-dates&gt;&lt;date&gt;26th November&lt;/date&gt;&lt;/pub-dates&gt;&lt;/dates&gt;&lt;publisher&gt;Wolters Kluwer Health&lt;/publisher&gt;&lt;urls&gt;&lt;related-urls&gt;&lt;url&gt;&lt;style face="underline" font="default" size="100%"&gt;https://www.uptodate.com/contents/clinical-manifestations-diagnosis-and-natural-history-of-alpha-1-antitrypsin-deficiency?search=alpha%201%20antitrypsin%20deficiency&amp;amp;source=search_result&amp;amp;selectedTitle=1~96&amp;amp;usage_type=default&amp;amp;display_rank=1&lt;/style&gt;&lt;/url&gt;&lt;/related-urls&gt;&lt;/urls&gt;&lt;/record&gt;&lt;/Cite&gt;&lt;/EndNote&gt;</w:instrText>
      </w:r>
      <w:r w:rsidR="000321FD">
        <w:fldChar w:fldCharType="separate"/>
      </w:r>
      <w:r w:rsidR="000321FD">
        <w:t>(Stoller 2018)</w:t>
      </w:r>
      <w:r w:rsidR="000321FD">
        <w:fldChar w:fldCharType="end"/>
      </w:r>
      <w:r w:rsidR="00C07B5C">
        <w:t>.</w:t>
      </w:r>
      <w:r w:rsidR="001D6DFC">
        <w:t xml:space="preserve">  </w:t>
      </w:r>
      <w:r w:rsidR="00813D50">
        <w:t>The most common mutations are PI*Z (Glu342Lys) and PI*S (Glu264Val); however, there are m</w:t>
      </w:r>
      <w:r w:rsidR="00813D50" w:rsidRPr="004551D1">
        <w:t xml:space="preserve">ore </w:t>
      </w:r>
      <w:r w:rsidR="004551D1" w:rsidRPr="004551D1">
        <w:t>than 100 genetic variants</w:t>
      </w:r>
      <w:r w:rsidR="004551D1">
        <w:t xml:space="preserve"> </w:t>
      </w:r>
      <w:r w:rsidR="001D6DFC">
        <w:t xml:space="preserve">of the </w:t>
      </w:r>
      <w:r w:rsidR="001D6DFC" w:rsidRPr="003E67A5">
        <w:rPr>
          <w:i/>
          <w:iCs/>
        </w:rPr>
        <w:t>SERPINA1</w:t>
      </w:r>
      <w:r w:rsidR="001D6DFC" w:rsidRPr="00CF6975">
        <w:t xml:space="preserve"> gene </w:t>
      </w:r>
      <w:r w:rsidR="001D6DFC">
        <w:t xml:space="preserve">have been </w:t>
      </w:r>
      <w:r w:rsidR="001D6DFC" w:rsidRPr="00CF6975">
        <w:t>described</w:t>
      </w:r>
      <w:r w:rsidR="001D6DFC">
        <w:t xml:space="preserve">, </w:t>
      </w:r>
      <w:r w:rsidR="001D6DFC" w:rsidRPr="0019644C">
        <w:t xml:space="preserve">most </w:t>
      </w:r>
      <w:r w:rsidR="001D6DFC">
        <w:t xml:space="preserve">of which </w:t>
      </w:r>
      <w:r w:rsidR="001D6DFC" w:rsidRPr="0019644C">
        <w:t>are rare and only some are associated with clinical disease</w:t>
      </w:r>
      <w:r w:rsidR="00560E11">
        <w:t xml:space="preserve"> </w:t>
      </w:r>
      <w:r w:rsidR="000321FD">
        <w:fldChar w:fldCharType="begin">
          <w:fldData xml:space="preserve">PEVuZE5vdGU+PENpdGU+PEF1dGhvcj5HcmFtZWduYTwvQXV0aG9yPjxZZWFyPjIwMTg8L1llYXI+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</w:fldData>
        </w:fldChar>
      </w:r>
      <w:r w:rsidR="000321FD">
        <w:instrText xml:space="preserve"> ADDIN EN.CITE </w:instrText>
      </w:r>
      <w:r w:rsidR="000321FD">
        <w:fldChar w:fldCharType="begin">
          <w:fldData xml:space="preserve">PEVuZE5vdGU+PENpdGU+PEF1dGhvcj5HcmFtZWduYTwvQXV0aG9yPjxZZWFyPjIwMTg8L1llYXI+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</w:fldData>
        </w:fldChar>
      </w:r>
      <w:r w:rsidR="000321FD">
        <w:instrText xml:space="preserve"> ADDIN EN.CITE.DATA </w:instrText>
      </w:r>
      <w:r w:rsidR="000321FD">
        <w:fldChar w:fldCharType="end"/>
      </w:r>
      <w:r w:rsidR="000321FD">
        <w:fldChar w:fldCharType="separate"/>
      </w:r>
      <w:r w:rsidR="000321FD">
        <w:t>(Gramegna et al 2018)</w:t>
      </w:r>
      <w:r w:rsidR="000321FD">
        <w:fldChar w:fldCharType="end"/>
      </w:r>
      <w:r w:rsidR="00560E11">
        <w:t>.</w:t>
      </w:r>
      <w:r w:rsidR="002E1853">
        <w:t xml:space="preserve"> </w:t>
      </w:r>
      <w:r w:rsidR="007D6635">
        <w:t>A definitive diagnosis is of great importance in patients who might otherwise be misdiagnosed or missed altogether</w:t>
      </w:r>
      <w:r w:rsidR="00416577">
        <w:t xml:space="preserve">, allowing for earlier disease management, including preventive measures such as smoking cessation or prevention, and avoidance of exposure to environmental pollutants </w:t>
      </w:r>
      <w:r w:rsidR="00416577">
        <w:fldChar w:fldCharType="begin"/>
      </w:r>
      <w:r w:rsidR="00416577">
        <w:instrText xml:space="preserve"> ADDIN EN.CITE &lt;EndNote&gt;&lt;Cite&gt;&lt;Author&gt;Kueppers&lt;/Author&gt;&lt;Year&gt;2017&lt;/Year&gt;&lt;RecNum&gt;44&lt;/RecNum&gt;&lt;DisplayText&gt;(Kueppers &amp;amp; Sanders 2017)&lt;/DisplayText&gt;&lt;record&gt;&lt;rec-number&gt;44&lt;/rec-number&gt;&lt;foreign-keys&gt;&lt;key app="EN" db-id="vrsarxrvfsa29uepsa0pdtsse5995ex5v5pf" timestamp="1569816405"&gt;44&lt;/key&gt;&lt;/foreign-keys&gt;&lt;ref-type name="Journal Article"&gt;17&lt;/ref-type&gt;&lt;contributors&gt;&lt;authors&gt;&lt;author&gt;Kueppers, F.&lt;/author&gt;&lt;author&gt;Sanders, C.&lt;/author&gt;&lt;/authors&gt;&lt;/contributors&gt;&lt;titles&gt;&lt;title&gt;State-of-the-art testing for alpha-1 antitrypsin deficiency&lt;/title&gt;&lt;secondary-title&gt;Allergy Asthma Proc&lt;/secondary-title&gt;&lt;/titles&gt;&lt;periodical&gt;&lt;full-title&gt;Allergy Asthma Proc&lt;/full-title&gt;&lt;/periodical&gt;&lt;pages&gt;108-114&lt;/pages&gt;&lt;volume&gt;38&lt;/volume&gt;&lt;number&gt;2&lt;/number&gt;&lt;edition&gt;2017/01/26&lt;/edition&gt;&lt;keywords&gt;&lt;keyword&gt;Asthma/diagnosis&lt;/keyword&gt;&lt;keyword&gt;Diagnosis, Differential&lt;/keyword&gt;&lt;keyword&gt;Genetic Testing/economics/ methods&lt;/keyword&gt;&lt;keyword&gt;Genotype&lt;/keyword&gt;&lt;keyword&gt;Genotyping Techniques&lt;/keyword&gt;&lt;keyword&gt;High-Throughput Nucleotide Sequencing/economics/ methods&lt;/keyword&gt;&lt;keyword&gt;Humans&lt;/keyword&gt;&lt;keyword&gt;Sequence Analysis, DNA/economics/methods&lt;/keyword&gt;&lt;keyword&gt;alpha 1-Antitrypsin/blood/ genetics&lt;/keyword&gt;&lt;keyword&gt;alpha 1-Antitrypsin Deficiency/blood/ diagnosis/genetics&lt;/keyword&gt;&lt;/keywords&gt;&lt;dates&gt;&lt;year&gt;2017&lt;/year&gt;&lt;pub-dates&gt;&lt;date&gt;Mar 24&lt;/date&gt;&lt;/pub-dates&gt;&lt;/dates&gt;&lt;isbn&gt;1539-6304 (Electronic)&amp;#xD;1088-5412 (Linking)&lt;/isbn&gt;&lt;accession-num&gt;28120746&lt;/accession-num&gt;&lt;urls&gt;&lt;/urls&gt;&lt;electronic-resource-num&gt;10.2500/aap.2017.38.4031&lt;/electronic-resource-num&gt;&lt;remote-database-provider&gt;NLM&lt;/remote-database-provider&gt;&lt;language&gt;eng&lt;/language&gt;&lt;/record&gt;&lt;/Cite&gt;&lt;/EndNote&gt;</w:instrText>
      </w:r>
      <w:r w:rsidR="00416577">
        <w:fldChar w:fldCharType="separate"/>
      </w:r>
      <w:r w:rsidR="00416577">
        <w:t>(Kueppers &amp; Sanders 2017)</w:t>
      </w:r>
      <w:r w:rsidR="00416577">
        <w:fldChar w:fldCharType="end"/>
      </w:r>
      <w:r w:rsidR="00416577">
        <w:t>.</w:t>
      </w:r>
    </w:p>
    <w:p w14:paraId="51940D7D" w14:textId="5CED62DB" w:rsidR="000955E7" w:rsidRDefault="000955E7" w:rsidP="003E67A5">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36F7D656" w14:textId="49B876F7" w:rsidR="0030432C" w:rsidRDefault="0030432C" w:rsidP="00A6491A">
      <w:pPr>
        <w:ind w:left="284"/>
      </w:pPr>
      <w:r w:rsidRPr="0030432C">
        <w:t xml:space="preserve">Gene panel testing to identify </w:t>
      </w:r>
      <w:r w:rsidR="004D0E4F" w:rsidRPr="004D0E4F">
        <w:t xml:space="preserve">alpha-1-antitrypsin </w:t>
      </w:r>
      <w:r w:rsidR="00E443FB">
        <w:t xml:space="preserve">(AAT) </w:t>
      </w:r>
      <w:r w:rsidRPr="0030432C">
        <w:t>pathogenic</w:t>
      </w:r>
      <w:r w:rsidRPr="004D0E4F">
        <w:t xml:space="preserve"> </w:t>
      </w:r>
      <w:r w:rsidR="004D0E4F" w:rsidRPr="004D0E4F">
        <w:t>variant</w:t>
      </w:r>
      <w:r>
        <w:t>s</w:t>
      </w:r>
      <w:r w:rsidR="004D0E4F" w:rsidRPr="004D0E4F">
        <w:t xml:space="preserve"> in serum where </w:t>
      </w:r>
      <w:r w:rsidR="00E443FB">
        <w:t xml:space="preserve">the patient has </w:t>
      </w:r>
      <w:r w:rsidR="00E443FB" w:rsidRPr="00E443FB">
        <w:t xml:space="preserve">respiratory symptoms </w:t>
      </w:r>
      <w:r w:rsidR="00E443FB">
        <w:t>i</w:t>
      </w:r>
      <w:r w:rsidR="00E443FB" w:rsidRPr="00E443FB">
        <w:t>ndicative of AAT</w:t>
      </w:r>
      <w:r w:rsidR="00E443FB">
        <w:t xml:space="preserve"> deficiency and</w:t>
      </w:r>
      <w:r w:rsidR="00E443FB" w:rsidRPr="00E443FB">
        <w:t xml:space="preserve"> </w:t>
      </w:r>
      <w:r w:rsidR="004D0E4F" w:rsidRPr="004D0E4F">
        <w:t xml:space="preserve">abnormally </w:t>
      </w:r>
      <w:r w:rsidR="004D0E4F" w:rsidRPr="00AD49BB">
        <w:t>low (&lt;</w:t>
      </w:r>
      <w:r w:rsidR="00D826F8" w:rsidRPr="00D826F8">
        <w:t>20</w:t>
      </w:r>
      <w:r w:rsidR="00D826F8" w:rsidRPr="00D826F8">
        <w:rPr>
          <w:rFonts w:cstheme="minorHAnsi"/>
        </w:rPr>
        <w:t xml:space="preserve"> µ</w:t>
      </w:r>
      <w:r w:rsidR="00D826F8" w:rsidRPr="00D826F8">
        <w:t>mol/L</w:t>
      </w:r>
      <w:r w:rsidR="00D826F8" w:rsidRPr="00D826F8">
        <w:rPr>
          <w:rStyle w:val="FootnoteReference"/>
        </w:rPr>
        <w:footnoteReference w:id="2"/>
      </w:r>
      <w:r w:rsidR="004D0E4F" w:rsidRPr="00D826F8">
        <w:t>)</w:t>
      </w:r>
      <w:r w:rsidR="004D0E4F" w:rsidRPr="00AD49BB">
        <w:t xml:space="preserve"> </w:t>
      </w:r>
      <w:r w:rsidR="00E443FB" w:rsidRPr="00AD49BB">
        <w:t>alpha</w:t>
      </w:r>
      <w:r w:rsidR="00E443FB" w:rsidRPr="004D0E4F">
        <w:t xml:space="preserve">-1 antitrypsin levels </w:t>
      </w:r>
      <w:r w:rsidR="004D0E4F" w:rsidRPr="004D0E4F">
        <w:t xml:space="preserve">or there is a demonstrated family history of </w:t>
      </w:r>
      <w:r w:rsidR="00E443FB">
        <w:t>AAT</w:t>
      </w:r>
      <w:r w:rsidR="004D0E4F" w:rsidRPr="004D0E4F">
        <w:t xml:space="preserve"> deficiency, requested by a specialist or consultant physician.</w:t>
      </w:r>
      <w:r>
        <w:t xml:space="preserve"> </w:t>
      </w:r>
      <w:r w:rsidR="009B4DF5" w:rsidRPr="009B4DF5">
        <w:t>Where the result after genotyping is inconclusive</w:t>
      </w:r>
      <w:r w:rsidR="009B4DF5">
        <w:t>, s</w:t>
      </w:r>
      <w:r w:rsidR="009B4DF5" w:rsidRPr="009B4DF5">
        <w:t xml:space="preserve">equencing of the </w:t>
      </w:r>
      <w:r w:rsidR="009B4DF5" w:rsidRPr="006B5DA5">
        <w:rPr>
          <w:i/>
        </w:rPr>
        <w:t>SERPINA1</w:t>
      </w:r>
      <w:r w:rsidR="009B4DF5" w:rsidRPr="009B4DF5">
        <w:t xml:space="preserve"> gene to identify an AAT pathogenic variant</w:t>
      </w:r>
      <w:r w:rsidR="009B4DF5">
        <w:t xml:space="preserve"> should be conducted</w:t>
      </w:r>
      <w:r w:rsidR="009B4DF5" w:rsidRPr="009B4DF5">
        <w:t>.</w:t>
      </w:r>
    </w:p>
    <w:p w14:paraId="3741F3DB" w14:textId="3F847340" w:rsidR="00D11EB1" w:rsidRPr="0011036E" w:rsidRDefault="005620ED"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 </w:t>
      </w:r>
      <w:r w:rsidR="00730C04">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7834FAB6" w14:textId="77777777" w:rsidR="00753C44" w:rsidRDefault="00C9044E"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4B3795">
        <w:rPr>
          <w:szCs w:val="20"/>
        </w:rPr>
      </w:r>
      <w:r w:rsidR="004B3795">
        <w:rPr>
          <w:szCs w:val="20"/>
        </w:rPr>
        <w:fldChar w:fldCharType="separate"/>
      </w:r>
      <w:r>
        <w:rPr>
          <w:szCs w:val="20"/>
        </w:rPr>
        <w:fldChar w:fldCharType="end"/>
      </w:r>
      <w:bookmarkEnd w:id="2"/>
      <w:r w:rsidR="006B6390">
        <w:rPr>
          <w:szCs w:val="20"/>
        </w:rPr>
        <w:t xml:space="preserve"> Yes</w:t>
      </w:r>
    </w:p>
    <w:p w14:paraId="23831660"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4B3795">
        <w:rPr>
          <w:szCs w:val="20"/>
        </w:rPr>
      </w:r>
      <w:r w:rsidR="004B3795">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76FE16E5"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0CC14DF9"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4B3795">
        <w:rPr>
          <w:szCs w:val="20"/>
        </w:rPr>
      </w:r>
      <w:r w:rsidR="004B3795">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6ED909D1" w14:textId="77777777" w:rsidR="00753C44" w:rsidRPr="00753C44" w:rsidRDefault="00C9044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175A9841"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098FBCE0" w14:textId="59FF6165" w:rsidR="003D795C" w:rsidRPr="00CB12EC" w:rsidRDefault="00EE20A9" w:rsidP="00A6491A">
      <w:pPr>
        <w:ind w:left="284"/>
      </w:pPr>
      <w:r>
        <w:t>N/A</w:t>
      </w:r>
    </w:p>
    <w:p w14:paraId="6A4D86E2"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3B3C7E11"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3795">
        <w:rPr>
          <w:b/>
          <w:szCs w:val="20"/>
        </w:rPr>
      </w:r>
      <w:r w:rsidR="004B379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1ABD3695"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3795">
        <w:rPr>
          <w:b/>
          <w:szCs w:val="20"/>
        </w:rPr>
      </w:r>
      <w:r w:rsidR="004B379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67E3B4E3"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3795">
        <w:rPr>
          <w:b/>
          <w:szCs w:val="20"/>
        </w:rPr>
      </w:r>
      <w:r w:rsidR="004B379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259F629A"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3795">
        <w:rPr>
          <w:b/>
          <w:szCs w:val="20"/>
        </w:rPr>
      </w:r>
      <w:r w:rsidR="004B379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6E966444"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3795">
        <w:rPr>
          <w:b/>
          <w:szCs w:val="20"/>
        </w:rPr>
      </w:r>
      <w:r w:rsidR="004B3795">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1A9178FF"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3795">
        <w:rPr>
          <w:b/>
          <w:szCs w:val="20"/>
        </w:rPr>
      </w:r>
      <w:r w:rsidR="004B3795">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59DB7E84"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3795">
        <w:rPr>
          <w:b/>
          <w:szCs w:val="20"/>
        </w:rPr>
      </w:r>
      <w:r w:rsidR="004B379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54916A6A"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3795">
        <w:rPr>
          <w:b/>
          <w:szCs w:val="20"/>
        </w:rPr>
      </w:r>
      <w:r w:rsidR="004B379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69AC43E4"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3795">
        <w:rPr>
          <w:b/>
          <w:szCs w:val="20"/>
        </w:rPr>
      </w:r>
      <w:r w:rsidR="004B3795">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19DAD1AA"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7AAA2A57"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4B3795">
        <w:rPr>
          <w:b/>
          <w:szCs w:val="20"/>
        </w:rPr>
      </w:r>
      <w:r w:rsidR="004B3795">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6D2745A9" w14:textId="77777777" w:rsidR="006B6390" w:rsidRPr="00AA2CFE" w:rsidRDefault="00C9044E"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4B3795">
        <w:rPr>
          <w:b/>
          <w:szCs w:val="20"/>
        </w:rPr>
      </w:r>
      <w:r w:rsidR="004B3795">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16A8608E"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4B3795">
        <w:rPr>
          <w:b/>
          <w:szCs w:val="20"/>
        </w:rPr>
      </w:r>
      <w:r w:rsidR="004B379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548CDA50"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4B3795">
        <w:rPr>
          <w:b/>
          <w:szCs w:val="20"/>
        </w:rPr>
      </w:r>
      <w:r w:rsidR="004B379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3AA007C7"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28573988" w14:textId="77777777" w:rsidR="000A5B32" w:rsidRDefault="000A5B32" w:rsidP="009144D7">
      <w:pPr>
        <w:spacing w:before="0" w:after="0"/>
        <w:ind w:left="851"/>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sidRPr="000A5B32">
        <w:rPr>
          <w:szCs w:val="20"/>
        </w:rPr>
        <w:t xml:space="preserve"> Yes</w:t>
      </w:r>
    </w:p>
    <w:p w14:paraId="3546E0E3" w14:textId="77777777" w:rsidR="00626365" w:rsidRDefault="00C9044E" w:rsidP="009144D7">
      <w:pPr>
        <w:spacing w:before="0" w:after="0"/>
        <w:ind w:left="851"/>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0A5B32" w:rsidRPr="000A5B32">
        <w:rPr>
          <w:szCs w:val="20"/>
        </w:rPr>
        <w:t xml:space="preserve"> No</w:t>
      </w:r>
    </w:p>
    <w:p w14:paraId="2011EB44" w14:textId="337CD269" w:rsidR="003027BB"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6A7B547C" w14:textId="58F0665E" w:rsidR="000A5B32" w:rsidRPr="00EE20A9" w:rsidRDefault="00EE20A9" w:rsidP="009144D7">
      <w:pPr>
        <w:spacing w:before="0" w:after="0"/>
        <w:ind w:left="851"/>
        <w:rPr>
          <w:b/>
          <w:szCs w:val="20"/>
        </w:rPr>
      </w:pPr>
      <w:r w:rsidRPr="00EE20A9">
        <w:rPr>
          <w:szCs w:val="20"/>
        </w:rPr>
        <w:t>N/A</w:t>
      </w:r>
    </w:p>
    <w:p w14:paraId="18650F83" w14:textId="77777777" w:rsidR="000B3CD0" w:rsidRDefault="000B3CD0" w:rsidP="00730C04">
      <w:pPr>
        <w:pStyle w:val="Heading2"/>
      </w:pPr>
      <w:r w:rsidRPr="00154B00">
        <w:t xml:space="preserve">What is the type of </w:t>
      </w:r>
      <w:proofErr w:type="gramStart"/>
      <w:r w:rsidRPr="00154B00">
        <w:t>service:</w:t>
      </w:r>
      <w:proofErr w:type="gramEnd"/>
    </w:p>
    <w:p w14:paraId="7810CEBB"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3795">
        <w:rPr>
          <w:b/>
          <w:szCs w:val="20"/>
        </w:rPr>
      </w:r>
      <w:r w:rsidR="004B3795">
        <w:rPr>
          <w:b/>
          <w:szCs w:val="20"/>
        </w:rPr>
        <w:fldChar w:fldCharType="separate"/>
      </w:r>
      <w:r w:rsidRPr="0027105F">
        <w:rPr>
          <w:b/>
          <w:szCs w:val="20"/>
        </w:rPr>
        <w:fldChar w:fldCharType="end"/>
      </w:r>
      <w:r w:rsidRPr="0027105F">
        <w:rPr>
          <w:b/>
          <w:szCs w:val="20"/>
        </w:rPr>
        <w:t xml:space="preserve"> </w:t>
      </w:r>
      <w:r>
        <w:t>Therapeutic medical service</w:t>
      </w:r>
    </w:p>
    <w:p w14:paraId="37D7DA57" w14:textId="77777777" w:rsidR="00A6594E" w:rsidRDefault="00C9044E"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4B3795">
        <w:rPr>
          <w:b/>
          <w:szCs w:val="20"/>
        </w:rPr>
      </w:r>
      <w:r w:rsidR="004B3795">
        <w:rPr>
          <w:b/>
          <w:szCs w:val="20"/>
        </w:rPr>
        <w:fldChar w:fldCharType="separate"/>
      </w:r>
      <w:r>
        <w:rPr>
          <w:b/>
          <w:szCs w:val="20"/>
        </w:rPr>
        <w:fldChar w:fldCharType="end"/>
      </w:r>
      <w:r w:rsidR="00A6594E" w:rsidRPr="0027105F">
        <w:rPr>
          <w:b/>
          <w:szCs w:val="20"/>
        </w:rPr>
        <w:t xml:space="preserve"> </w:t>
      </w:r>
      <w:r w:rsidR="00A6594E">
        <w:t>Investigative medical service</w:t>
      </w:r>
    </w:p>
    <w:p w14:paraId="6EDFFF90"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3795">
        <w:rPr>
          <w:b/>
          <w:szCs w:val="20"/>
        </w:rPr>
      </w:r>
      <w:r w:rsidR="004B3795">
        <w:rPr>
          <w:b/>
          <w:szCs w:val="20"/>
        </w:rPr>
        <w:fldChar w:fldCharType="separate"/>
      </w:r>
      <w:r w:rsidRPr="0027105F">
        <w:rPr>
          <w:b/>
          <w:szCs w:val="20"/>
        </w:rPr>
        <w:fldChar w:fldCharType="end"/>
      </w:r>
      <w:r w:rsidRPr="0027105F">
        <w:rPr>
          <w:b/>
          <w:szCs w:val="20"/>
        </w:rPr>
        <w:t xml:space="preserve"> </w:t>
      </w:r>
      <w:r>
        <w:t>Single consultation medical service</w:t>
      </w:r>
    </w:p>
    <w:p w14:paraId="225C2DDA"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3795">
        <w:rPr>
          <w:b/>
          <w:szCs w:val="20"/>
        </w:rPr>
      </w:r>
      <w:r w:rsidR="004B3795">
        <w:rPr>
          <w:b/>
          <w:szCs w:val="20"/>
        </w:rPr>
        <w:fldChar w:fldCharType="separate"/>
      </w:r>
      <w:r w:rsidRPr="0027105F">
        <w:rPr>
          <w:b/>
          <w:szCs w:val="20"/>
        </w:rPr>
        <w:fldChar w:fldCharType="end"/>
      </w:r>
      <w:r w:rsidRPr="0027105F">
        <w:rPr>
          <w:b/>
          <w:szCs w:val="20"/>
        </w:rPr>
        <w:t xml:space="preserve"> </w:t>
      </w:r>
      <w:r>
        <w:t>Global consultation medical service</w:t>
      </w:r>
    </w:p>
    <w:p w14:paraId="4557C57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3795">
        <w:rPr>
          <w:b/>
          <w:szCs w:val="20"/>
        </w:rPr>
      </w:r>
      <w:r w:rsidR="004B3795">
        <w:rPr>
          <w:b/>
          <w:szCs w:val="20"/>
        </w:rPr>
        <w:fldChar w:fldCharType="separate"/>
      </w:r>
      <w:r w:rsidRPr="0027105F">
        <w:rPr>
          <w:b/>
          <w:szCs w:val="20"/>
        </w:rPr>
        <w:fldChar w:fldCharType="end"/>
      </w:r>
      <w:r w:rsidRPr="0027105F">
        <w:rPr>
          <w:b/>
          <w:szCs w:val="20"/>
        </w:rPr>
        <w:t xml:space="preserve"> </w:t>
      </w:r>
      <w:r>
        <w:t>Allied health service</w:t>
      </w:r>
    </w:p>
    <w:p w14:paraId="533EFB5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3795">
        <w:rPr>
          <w:b/>
          <w:szCs w:val="20"/>
        </w:rPr>
      </w:r>
      <w:r w:rsidR="004B3795">
        <w:rPr>
          <w:b/>
          <w:szCs w:val="20"/>
        </w:rPr>
        <w:fldChar w:fldCharType="separate"/>
      </w:r>
      <w:r w:rsidRPr="0027105F">
        <w:rPr>
          <w:b/>
          <w:szCs w:val="20"/>
        </w:rPr>
        <w:fldChar w:fldCharType="end"/>
      </w:r>
      <w:r w:rsidRPr="0027105F">
        <w:rPr>
          <w:b/>
          <w:szCs w:val="20"/>
        </w:rPr>
        <w:t xml:space="preserve"> </w:t>
      </w:r>
      <w:r>
        <w:t>Co-dependent technology</w:t>
      </w:r>
    </w:p>
    <w:p w14:paraId="323DDACE"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3795">
        <w:rPr>
          <w:b/>
          <w:szCs w:val="20"/>
        </w:rPr>
      </w:r>
      <w:r w:rsidR="004B3795">
        <w:rPr>
          <w:b/>
          <w:szCs w:val="20"/>
        </w:rPr>
        <w:fldChar w:fldCharType="separate"/>
      </w:r>
      <w:r w:rsidRPr="0027105F">
        <w:rPr>
          <w:b/>
          <w:szCs w:val="20"/>
        </w:rPr>
        <w:fldChar w:fldCharType="end"/>
      </w:r>
      <w:r w:rsidRPr="0027105F">
        <w:rPr>
          <w:b/>
          <w:szCs w:val="20"/>
        </w:rPr>
        <w:t xml:space="preserve"> </w:t>
      </w:r>
      <w:r>
        <w:t>Hybrid health technology</w:t>
      </w:r>
    </w:p>
    <w:p w14:paraId="09FFD746"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6F24204"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4B3795">
        <w:rPr>
          <w:b/>
          <w:szCs w:val="20"/>
        </w:rPr>
      </w:r>
      <w:r w:rsidR="004B3795">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06DB6607" w14:textId="77777777" w:rsidR="00A6594E" w:rsidRDefault="00C9044E"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4B3795">
        <w:rPr>
          <w:b/>
          <w:szCs w:val="20"/>
        </w:rPr>
      </w:r>
      <w:r w:rsidR="004B3795">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29E5D477" w14:textId="77777777" w:rsidR="00A6594E" w:rsidRDefault="00C9044E"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4B3795">
        <w:rPr>
          <w:b/>
          <w:szCs w:val="20"/>
        </w:rPr>
      </w:r>
      <w:r w:rsidR="004B3795">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71149C5D" w14:textId="77777777" w:rsidR="00A6594E" w:rsidRDefault="00C9044E"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4B3795">
        <w:rPr>
          <w:b/>
          <w:szCs w:val="20"/>
        </w:rPr>
      </w:r>
      <w:r w:rsidR="004B3795">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3EBF9266" w14:textId="77777777"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4B3795">
        <w:rPr>
          <w:b/>
          <w:szCs w:val="20"/>
        </w:rPr>
      </w:r>
      <w:r w:rsidR="004B3795">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56601B36"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4000BD62"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3795">
        <w:rPr>
          <w:b/>
          <w:szCs w:val="20"/>
        </w:rPr>
      </w:r>
      <w:r w:rsidR="004B3795">
        <w:rPr>
          <w:b/>
          <w:szCs w:val="20"/>
        </w:rPr>
        <w:fldChar w:fldCharType="separate"/>
      </w:r>
      <w:r w:rsidRPr="0027105F">
        <w:rPr>
          <w:b/>
          <w:szCs w:val="20"/>
        </w:rPr>
        <w:fldChar w:fldCharType="end"/>
      </w:r>
      <w:r w:rsidRPr="0027105F">
        <w:rPr>
          <w:b/>
          <w:szCs w:val="20"/>
        </w:rPr>
        <w:t xml:space="preserve"> </w:t>
      </w:r>
      <w:r>
        <w:t>Pharmaceutical / Biological</w:t>
      </w:r>
    </w:p>
    <w:p w14:paraId="776E3F7A"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3795">
        <w:rPr>
          <w:b/>
          <w:szCs w:val="20"/>
        </w:rPr>
      </w:r>
      <w:r w:rsidR="004B3795">
        <w:rPr>
          <w:b/>
          <w:szCs w:val="20"/>
        </w:rPr>
        <w:fldChar w:fldCharType="separate"/>
      </w:r>
      <w:r w:rsidRPr="0027105F">
        <w:rPr>
          <w:b/>
          <w:szCs w:val="20"/>
        </w:rPr>
        <w:fldChar w:fldCharType="end"/>
      </w:r>
      <w:r w:rsidRPr="0027105F">
        <w:rPr>
          <w:b/>
          <w:szCs w:val="20"/>
        </w:rPr>
        <w:t xml:space="preserve"> </w:t>
      </w:r>
      <w:r>
        <w:t>Prosthesis or device</w:t>
      </w:r>
    </w:p>
    <w:p w14:paraId="5B861438" w14:textId="77777777" w:rsidR="00FE16C1" w:rsidRPr="00FE16C1" w:rsidRDefault="00C9044E"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4B3795">
        <w:rPr>
          <w:b/>
          <w:szCs w:val="20"/>
        </w:rPr>
      </w:r>
      <w:r w:rsidR="004B3795">
        <w:rPr>
          <w:b/>
          <w:szCs w:val="20"/>
        </w:rPr>
        <w:fldChar w:fldCharType="separate"/>
      </w:r>
      <w:r>
        <w:rPr>
          <w:b/>
          <w:szCs w:val="20"/>
        </w:rPr>
        <w:fldChar w:fldCharType="end"/>
      </w:r>
      <w:r w:rsidR="00FE16C1" w:rsidRPr="0027105F">
        <w:rPr>
          <w:b/>
          <w:szCs w:val="20"/>
        </w:rPr>
        <w:t xml:space="preserve"> </w:t>
      </w:r>
      <w:r w:rsidR="00FE16C1">
        <w:t>No</w:t>
      </w:r>
    </w:p>
    <w:p w14:paraId="41C28D92"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5FBE0316"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sidRPr="000A5B32">
        <w:rPr>
          <w:szCs w:val="20"/>
        </w:rPr>
        <w:t xml:space="preserve"> Yes</w:t>
      </w:r>
    </w:p>
    <w:p w14:paraId="17895629" w14:textId="77777777" w:rsidR="00FE16C1" w:rsidRPr="00FE16C1" w:rsidRDefault="00C9044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FE16C1">
        <w:rPr>
          <w:szCs w:val="20"/>
        </w:rPr>
        <w:t xml:space="preserve"> No  </w:t>
      </w:r>
    </w:p>
    <w:p w14:paraId="0ABB1D58"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47616028" w14:textId="77777777" w:rsidR="007E39E4" w:rsidRPr="007E39E4" w:rsidRDefault="00C9044E" w:rsidP="00A6491A">
      <w:pPr>
        <w:ind w:left="284"/>
        <w:rPr>
          <w:b/>
          <w:szCs w:val="20"/>
        </w:rPr>
      </w:pPr>
      <w:r>
        <w:rPr>
          <w:b/>
          <w:szCs w:val="20"/>
        </w:rPr>
        <w:t>N/A</w:t>
      </w:r>
    </w:p>
    <w:p w14:paraId="7DB2B84B"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4C550650"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74E008A5"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sidR="001E6919">
        <w:rPr>
          <w:szCs w:val="20"/>
        </w:rPr>
        <w:t xml:space="preserve"> No</w:t>
      </w:r>
    </w:p>
    <w:p w14:paraId="51B89D1F" w14:textId="77777777" w:rsidR="001E6919" w:rsidRPr="007E39E4" w:rsidRDefault="00C9044E" w:rsidP="00A6491A">
      <w:pPr>
        <w:spacing w:before="0" w:after="0"/>
        <w:ind w:left="284"/>
        <w:rPr>
          <w:szCs w:val="20"/>
        </w:rPr>
      </w:pPr>
      <w:r>
        <w:rPr>
          <w:b/>
          <w:szCs w:val="20"/>
        </w:rPr>
        <w:t>N/A</w:t>
      </w:r>
    </w:p>
    <w:p w14:paraId="32709FC7"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25AE7641" w14:textId="77777777" w:rsidR="001E6958" w:rsidRDefault="001E6958" w:rsidP="00A6491A">
      <w:pPr>
        <w:spacing w:before="0" w:after="0"/>
        <w:ind w:left="284"/>
      </w:pPr>
      <w:r>
        <w:t xml:space="preserve">Trade name: </w:t>
      </w:r>
    </w:p>
    <w:p w14:paraId="30FB50BD" w14:textId="77777777" w:rsidR="001E6958" w:rsidRPr="001E6958" w:rsidRDefault="001E6958" w:rsidP="00A6491A">
      <w:pPr>
        <w:spacing w:before="0" w:after="0"/>
        <w:ind w:left="284"/>
      </w:pPr>
      <w:r>
        <w:t xml:space="preserve">Generic name: </w:t>
      </w:r>
    </w:p>
    <w:p w14:paraId="3455342F"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43BFBA87"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sidRPr="000A5B32">
        <w:rPr>
          <w:szCs w:val="20"/>
        </w:rPr>
        <w:t xml:space="preserve"> Yes</w:t>
      </w:r>
    </w:p>
    <w:p w14:paraId="3EC80963" w14:textId="77777777" w:rsidR="0046189D" w:rsidRDefault="00C9044E" w:rsidP="0046189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1E6958">
        <w:rPr>
          <w:szCs w:val="20"/>
        </w:rPr>
        <w:t xml:space="preserve"> No</w:t>
      </w:r>
    </w:p>
    <w:p w14:paraId="5C1587DE" w14:textId="77777777" w:rsidR="0046189D" w:rsidRDefault="0046189D" w:rsidP="0046189D">
      <w:pPr>
        <w:spacing w:before="0" w:after="0"/>
        <w:ind w:left="284"/>
        <w:rPr>
          <w:szCs w:val="20"/>
        </w:rPr>
      </w:pPr>
    </w:p>
    <w:p w14:paraId="235BF4E4" w14:textId="1D302C05" w:rsidR="00B75965" w:rsidRDefault="00B75965" w:rsidP="0046189D">
      <w:pPr>
        <w:spacing w:before="0" w:after="0"/>
        <w:ind w:left="284"/>
      </w:pPr>
      <w:r w:rsidRPr="001E6958">
        <w:t xml:space="preserve">If yes, </w:t>
      </w:r>
      <w:r w:rsidR="00C73B62" w:rsidRPr="001E6958">
        <w:t xml:space="preserve">please provide the following information (where relevant): </w:t>
      </w:r>
    </w:p>
    <w:p w14:paraId="19CE9F9A" w14:textId="77777777" w:rsidR="001E6958" w:rsidRDefault="001E6958" w:rsidP="00A6491A">
      <w:pPr>
        <w:spacing w:before="0" w:after="0"/>
        <w:ind w:left="284"/>
      </w:pPr>
      <w:r>
        <w:t xml:space="preserve">Billing code(s): </w:t>
      </w:r>
    </w:p>
    <w:p w14:paraId="26CDA971" w14:textId="77777777" w:rsidR="001E6958" w:rsidRDefault="001E6958" w:rsidP="00A6491A">
      <w:pPr>
        <w:spacing w:before="0" w:after="0"/>
        <w:ind w:left="284"/>
      </w:pPr>
      <w:r>
        <w:t xml:space="preserve">Trade name of prostheses: </w:t>
      </w:r>
    </w:p>
    <w:p w14:paraId="3AEA2D5E" w14:textId="77777777" w:rsidR="001E6958" w:rsidRDefault="001E6958" w:rsidP="00A6491A">
      <w:pPr>
        <w:spacing w:before="0" w:after="0"/>
        <w:ind w:left="284"/>
      </w:pPr>
      <w:r>
        <w:t xml:space="preserve">Clinical name of prostheses: </w:t>
      </w:r>
    </w:p>
    <w:p w14:paraId="44DB3668" w14:textId="77777777" w:rsidR="001E6958" w:rsidRPr="001E6958" w:rsidRDefault="001E6958" w:rsidP="00A6491A">
      <w:pPr>
        <w:spacing w:before="0" w:after="0"/>
        <w:ind w:left="284"/>
      </w:pPr>
      <w:r>
        <w:t xml:space="preserve">Other device components delivered as part of the service: </w:t>
      </w:r>
    </w:p>
    <w:p w14:paraId="28C303A8"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5C700FA2"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sidRPr="000A5B32">
        <w:rPr>
          <w:szCs w:val="20"/>
        </w:rPr>
        <w:t xml:space="preserve"> Yes</w:t>
      </w:r>
    </w:p>
    <w:p w14:paraId="52149E41" w14:textId="77777777" w:rsidR="001E6958" w:rsidRPr="009939DC" w:rsidRDefault="00C9044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9939DC">
        <w:rPr>
          <w:szCs w:val="20"/>
        </w:rPr>
        <w:t xml:space="preserve"> No  </w:t>
      </w:r>
    </w:p>
    <w:p w14:paraId="7C080CBC"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5BDD826E"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sidRPr="000A5B32">
        <w:rPr>
          <w:szCs w:val="20"/>
        </w:rPr>
        <w:t xml:space="preserve"> Yes</w:t>
      </w:r>
    </w:p>
    <w:p w14:paraId="5BE192CC" w14:textId="77777777" w:rsidR="009939DC" w:rsidRPr="001E6958" w:rsidRDefault="00C9044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9939DC">
        <w:rPr>
          <w:szCs w:val="20"/>
        </w:rPr>
        <w:t xml:space="preserve"> No  </w:t>
      </w:r>
    </w:p>
    <w:p w14:paraId="77C977F8"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070C5976" w14:textId="77777777" w:rsidR="00016B6E" w:rsidRPr="009939DC" w:rsidRDefault="00C9044E" w:rsidP="00A6491A">
      <w:pPr>
        <w:ind w:left="284"/>
      </w:pPr>
      <w:r>
        <w:rPr>
          <w:b/>
          <w:szCs w:val="20"/>
        </w:rPr>
        <w:t>N/A</w:t>
      </w:r>
    </w:p>
    <w:p w14:paraId="7FD0BAC9"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059AB6B2" w14:textId="24577E30" w:rsidR="009939DC" w:rsidRDefault="009939DC" w:rsidP="00A6491A">
      <w:pPr>
        <w:spacing w:before="0" w:after="0"/>
        <w:ind w:left="284"/>
      </w:pPr>
      <w:r>
        <w:t xml:space="preserve">Single use consumables: </w:t>
      </w:r>
      <w:r w:rsidR="00EE20A9">
        <w:t xml:space="preserve">laboratory consumables </w:t>
      </w:r>
    </w:p>
    <w:p w14:paraId="1B5F7FF1" w14:textId="0F2B8F98" w:rsidR="00F301F1" w:rsidRPr="00855944" w:rsidRDefault="009939DC" w:rsidP="00A6491A">
      <w:pPr>
        <w:spacing w:before="0" w:after="0"/>
        <w:ind w:left="284"/>
      </w:pPr>
      <w:r>
        <w:t>Multi-use consumables:</w:t>
      </w:r>
      <w:r w:rsidRPr="009939DC">
        <w:t xml:space="preserve"> </w:t>
      </w:r>
      <w:r w:rsidR="00EE20A9">
        <w:t>Nil</w:t>
      </w:r>
      <w:r w:rsidR="00F301F1" w:rsidRPr="00855944">
        <w:br w:type="page"/>
      </w:r>
    </w:p>
    <w:p w14:paraId="39BBF9A6" w14:textId="77777777" w:rsidR="00226777" w:rsidRPr="00C776B1" w:rsidRDefault="00530204" w:rsidP="0056015F">
      <w:pPr>
        <w:pStyle w:val="Heading1"/>
      </w:pPr>
      <w:r>
        <w:t>PART 3</w:t>
      </w:r>
      <w:r w:rsidR="00F93784">
        <w:t xml:space="preserve"> – </w:t>
      </w:r>
      <w:r w:rsidR="00226777" w:rsidRPr="00C776B1">
        <w:t>INFORMATION ABOUT REGULATORY REQUIREMENTS</w:t>
      </w:r>
    </w:p>
    <w:p w14:paraId="7B651883" w14:textId="14CC1996" w:rsidR="00C9044E" w:rsidRDefault="00C9044E" w:rsidP="00C9044E">
      <w:r w:rsidRPr="006C39C3">
        <w:t xml:space="preserve">The National Association of Testing Authorities (NATA) and the Royal College of Pathologists Australasia (RCPA) oversee the regulation of </w:t>
      </w:r>
      <w:r w:rsidR="00815C8E">
        <w:t>genetic testing</w:t>
      </w:r>
      <w:r w:rsidRPr="006C39C3">
        <w:t xml:space="preserve"> for clinical purposes. Laboratories require accreditation by a joint NATA/RCPA process to ISO 15189, and specifically accredited to provide genetic testing. This accreditation process covers the technical aspects of the laboratory sequencing, analysis pipelines, curation (or interpretation) of results and production of the report to a clinical standard.  This allows any accredited laboratory to provide equivalent </w:t>
      </w:r>
      <w:r>
        <w:t>variant</w:t>
      </w:r>
      <w:r w:rsidRPr="006C39C3">
        <w:t xml:space="preserve"> analysis services to a minimum standard.  There are no requirements for use of specific manufacturer’s reagents, equipment or analysis pipelines.</w:t>
      </w:r>
    </w:p>
    <w:p w14:paraId="706A572B" w14:textId="7B9B6306" w:rsidR="00C9044E" w:rsidRDefault="00C9044E" w:rsidP="00C9044E">
      <w:r w:rsidRPr="006D55BC">
        <w:rPr>
          <w:rStyle w:val="Strong"/>
        </w:rPr>
        <w:t>Note:</w:t>
      </w:r>
      <w:r w:rsidRPr="006D55BC">
        <w:t xml:space="preserve"> A non-commercial IVD is required to be regulated but not to be listed on the ARTG: testing using an IVD would be delivered only by Approved Practising Pathologists in NATA Accredited Pathology Laboratories (as defined in MBS Pathology table) by referral only by registered Medical Practitioners (non-pathologists) in line with other tests in the MBS Pathology Table.</w:t>
      </w:r>
    </w:p>
    <w:p w14:paraId="2124DF23" w14:textId="6FCF741F" w:rsidR="00FD4853" w:rsidRDefault="00915ED6" w:rsidP="00C9044E">
      <w:proofErr w:type="spellStart"/>
      <w:r w:rsidRPr="007F205F">
        <w:t>Progenika</w:t>
      </w:r>
      <w:proofErr w:type="spellEnd"/>
      <w:r w:rsidRPr="007F205F">
        <w:t xml:space="preserve"> Biopharma</w:t>
      </w:r>
      <w:r>
        <w:t xml:space="preserve"> (a subsidiary of </w:t>
      </w:r>
      <w:r w:rsidRPr="00A20252">
        <w:t xml:space="preserve">Grifols, Bilbao, </w:t>
      </w:r>
      <w:r>
        <w:t xml:space="preserve">Spain) markets an </w:t>
      </w:r>
      <w:r w:rsidRPr="007F205F">
        <w:t xml:space="preserve">A1AT </w:t>
      </w:r>
      <w:r>
        <w:t>g</w:t>
      </w:r>
      <w:r w:rsidRPr="007F205F">
        <w:t>enotyping panel</w:t>
      </w:r>
      <w:r>
        <w:t xml:space="preserve">, </w:t>
      </w:r>
      <w:r w:rsidR="00EE7DBC">
        <w:t xml:space="preserve">which </w:t>
      </w:r>
      <w:r w:rsidR="00EE7DBC" w:rsidRPr="00EE7DBC">
        <w:t>identifies 14 of the most prevalent known</w:t>
      </w:r>
      <w:r w:rsidR="00EE7DBC">
        <w:t xml:space="preserve"> AATD </w:t>
      </w:r>
      <w:r w:rsidR="00EE7DBC" w:rsidRPr="00EE7DBC">
        <w:t>mutations</w:t>
      </w:r>
      <w:r w:rsidR="00C619FD">
        <w:t xml:space="preserve">, representing approximately 99% of affected individuals. </w:t>
      </w:r>
      <w:r w:rsidR="00EE7DBC">
        <w:t xml:space="preserve">The </w:t>
      </w:r>
      <w:proofErr w:type="spellStart"/>
      <w:r w:rsidR="00EE7DBC">
        <w:t>Progenika</w:t>
      </w:r>
      <w:proofErr w:type="spellEnd"/>
      <w:r w:rsidR="00EE7DBC">
        <w:t xml:space="preserve"> panel was approved for use in the United States by the FDA in November 2017</w:t>
      </w:r>
      <w:r w:rsidR="00FD4853">
        <w:t xml:space="preserve"> (</w:t>
      </w:r>
      <w:r w:rsidR="00FD4853" w:rsidRPr="00FD4853">
        <w:t>510(k) N</w:t>
      </w:r>
      <w:r w:rsidR="00FD4853">
        <w:t>o</w:t>
      </w:r>
      <w:r w:rsidR="00FD4853" w:rsidRPr="00FD4853">
        <w:t>: K171868</w:t>
      </w:r>
      <w:r w:rsidR="00FD4853">
        <w:rPr>
          <w:rStyle w:val="FootnoteReference"/>
        </w:rPr>
        <w:footnoteReference w:id="3"/>
      </w:r>
      <w:r w:rsidR="00FD4853">
        <w:t>)</w:t>
      </w:r>
      <w:r w:rsidR="00EE7DBC">
        <w:t>, and received CE marking in December 2016</w:t>
      </w:r>
      <w:r w:rsidR="00C619FD">
        <w:t>;</w:t>
      </w:r>
      <w:r w:rsidR="00EE7DBC">
        <w:rPr>
          <w:rStyle w:val="FootnoteReference"/>
        </w:rPr>
        <w:footnoteReference w:id="4"/>
      </w:r>
      <w:r w:rsidR="00EE7DBC">
        <w:t xml:space="preserve"> </w:t>
      </w:r>
      <w:r w:rsidR="00C619FD">
        <w:t xml:space="preserve">however, it </w:t>
      </w:r>
      <w:r w:rsidR="00C619FD" w:rsidRPr="007F205F">
        <w:t xml:space="preserve">is not currently registered on the </w:t>
      </w:r>
      <w:r w:rsidR="00C619FD">
        <w:t xml:space="preserve">Australian </w:t>
      </w:r>
      <w:r w:rsidR="00C619FD" w:rsidRPr="007F205F">
        <w:t>TGA</w:t>
      </w:r>
      <w:r w:rsidR="00C619FD">
        <w:t xml:space="preserve">. </w:t>
      </w:r>
      <w:r w:rsidR="008D773C">
        <w:t xml:space="preserve"> </w:t>
      </w:r>
    </w:p>
    <w:p w14:paraId="1332C9D4" w14:textId="614B7B2D" w:rsidR="007F205F" w:rsidRPr="006D55BC" w:rsidRDefault="007F205F" w:rsidP="00C9044E">
      <w:r>
        <w:t xml:space="preserve">It </w:t>
      </w:r>
      <w:r w:rsidR="00915ED6">
        <w:t xml:space="preserve">is </w:t>
      </w:r>
      <w:r w:rsidR="009268CF">
        <w:t>likely</w:t>
      </w:r>
      <w:r>
        <w:t xml:space="preserve"> that </w:t>
      </w:r>
      <w:r w:rsidRPr="007F205F">
        <w:t xml:space="preserve">A1AT </w:t>
      </w:r>
      <w:r>
        <w:t>g</w:t>
      </w:r>
      <w:r w:rsidRPr="007F205F">
        <w:t>enotyping</w:t>
      </w:r>
      <w:r>
        <w:t xml:space="preserve"> </w:t>
      </w:r>
      <w:r w:rsidR="00F7267F">
        <w:t xml:space="preserve">and </w:t>
      </w:r>
      <w:r w:rsidR="00F7267F" w:rsidRPr="006B5DA5">
        <w:rPr>
          <w:i/>
        </w:rPr>
        <w:t>SERPINA1</w:t>
      </w:r>
      <w:r w:rsidR="00F7267F">
        <w:t xml:space="preserve"> sequencing </w:t>
      </w:r>
      <w:r>
        <w:t>would be performed in only a few centres of excellence in Australia and that these pathology laboratories would develop their own ‘in-house’ panels</w:t>
      </w:r>
      <w:r w:rsidR="00915ED6">
        <w:t xml:space="preserve"> rather than using the commercially available product.</w:t>
      </w:r>
    </w:p>
    <w:p w14:paraId="3A9EF6F2"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7F747229" w14:textId="77777777" w:rsidR="00C9044E" w:rsidRPr="00A26343" w:rsidRDefault="00C9044E" w:rsidP="00C9044E">
      <w:pPr>
        <w:spacing w:before="0" w:after="0"/>
        <w:ind w:left="284"/>
        <w:rPr>
          <w:szCs w:val="20"/>
        </w:rPr>
      </w:pPr>
      <w:r w:rsidRPr="00A26343">
        <w:rPr>
          <w:szCs w:val="20"/>
        </w:rPr>
        <w:t>Type of therapeutic good</w:t>
      </w:r>
      <w:r>
        <w:rPr>
          <w:szCs w:val="20"/>
        </w:rPr>
        <w:t xml:space="preserve">: </w:t>
      </w:r>
      <w:r w:rsidRPr="006C39C3">
        <w:t>In-vitro diagnostic test</w:t>
      </w:r>
    </w:p>
    <w:p w14:paraId="314C7D57" w14:textId="77777777" w:rsidR="00C9044E" w:rsidRPr="00A26343" w:rsidRDefault="00C9044E" w:rsidP="00C9044E">
      <w:pPr>
        <w:spacing w:before="0" w:after="0"/>
        <w:ind w:left="284"/>
        <w:rPr>
          <w:szCs w:val="20"/>
        </w:rPr>
      </w:pPr>
      <w:r w:rsidRPr="00A26343">
        <w:rPr>
          <w:szCs w:val="20"/>
        </w:rPr>
        <w:t>Manufacturer’s name</w:t>
      </w:r>
      <w:r>
        <w:rPr>
          <w:szCs w:val="20"/>
        </w:rPr>
        <w:t xml:space="preserve">: </w:t>
      </w:r>
      <w:r>
        <w:t>N/A</w:t>
      </w:r>
    </w:p>
    <w:p w14:paraId="5E71428D" w14:textId="77777777" w:rsidR="00A26343" w:rsidRPr="00A26343" w:rsidRDefault="00C9044E" w:rsidP="00C9044E">
      <w:pPr>
        <w:spacing w:before="0" w:after="0"/>
        <w:ind w:left="284"/>
        <w:rPr>
          <w:szCs w:val="20"/>
        </w:rPr>
      </w:pPr>
      <w:r w:rsidRPr="00A26343">
        <w:rPr>
          <w:szCs w:val="20"/>
        </w:rPr>
        <w:t>Sponsor’s name</w:t>
      </w:r>
      <w:r>
        <w:rPr>
          <w:szCs w:val="20"/>
        </w:rPr>
        <w:t xml:space="preserve">: </w:t>
      </w:r>
      <w:r>
        <w:t>N/A</w:t>
      </w:r>
    </w:p>
    <w:p w14:paraId="3A131428"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08F922D1" w14:textId="77777777" w:rsidR="00615F42" w:rsidRPr="00615F42" w:rsidRDefault="00C9044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58B96F0F"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sidRPr="000A5B32">
        <w:rPr>
          <w:szCs w:val="20"/>
        </w:rPr>
        <w:t xml:space="preserve"> </w:t>
      </w:r>
      <w:r w:rsidRPr="00615F42">
        <w:rPr>
          <w:szCs w:val="20"/>
        </w:rPr>
        <w:t>AIMD</w:t>
      </w:r>
    </w:p>
    <w:p w14:paraId="5CE6890F" w14:textId="77777777" w:rsidR="005E2CE3" w:rsidRPr="00154B00"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sidRPr="000A5B32">
        <w:rPr>
          <w:szCs w:val="20"/>
        </w:rPr>
        <w:t xml:space="preserve"> </w:t>
      </w:r>
      <w:r w:rsidRPr="00615F42">
        <w:rPr>
          <w:szCs w:val="20"/>
        </w:rPr>
        <w:t>N/A</w:t>
      </w:r>
    </w:p>
    <w:p w14:paraId="1324F2E6"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0B870AFE"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56BD76E8" w14:textId="77777777" w:rsidR="003421AE" w:rsidRPr="00615F42" w:rsidRDefault="00C9044E"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615F42">
        <w:rPr>
          <w:szCs w:val="20"/>
        </w:rPr>
        <w:t xml:space="preserve"> No</w:t>
      </w:r>
    </w:p>
    <w:p w14:paraId="3D878ACF"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13E4E997"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Yes (if yes, please provide details below)</w:t>
      </w:r>
    </w:p>
    <w:p w14:paraId="4FE1F6C8" w14:textId="77777777" w:rsidR="0043654D" w:rsidRDefault="00C9044E"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43654D">
        <w:rPr>
          <w:szCs w:val="20"/>
        </w:rPr>
        <w:t xml:space="preserve"> No</w:t>
      </w:r>
    </w:p>
    <w:p w14:paraId="2AC547F3" w14:textId="77777777" w:rsidR="0043654D" w:rsidRPr="00615F42" w:rsidRDefault="0043654D" w:rsidP="0043654D">
      <w:pPr>
        <w:spacing w:before="0" w:after="0"/>
        <w:ind w:left="284"/>
        <w:rPr>
          <w:b/>
          <w:szCs w:val="20"/>
        </w:rPr>
      </w:pPr>
    </w:p>
    <w:p w14:paraId="6D660154" w14:textId="77777777"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p>
    <w:p w14:paraId="7D4DDB5D" w14:textId="77777777"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p>
    <w:p w14:paraId="2EE575B3" w14:textId="77777777" w:rsidR="00F301F1" w:rsidRPr="0043654D" w:rsidRDefault="0043654D" w:rsidP="0043654D">
      <w:pPr>
        <w:spacing w:before="0" w:after="0"/>
        <w:ind w:left="284"/>
        <w:rPr>
          <w:szCs w:val="20"/>
        </w:rPr>
      </w:pPr>
      <w:r w:rsidRPr="0043654D">
        <w:rPr>
          <w:szCs w:val="20"/>
        </w:rPr>
        <w:t>TGA approved purpose(s), if applicable:</w:t>
      </w:r>
      <w:r>
        <w:rPr>
          <w:szCs w:val="20"/>
        </w:rPr>
        <w:t xml:space="preserve">  </w:t>
      </w:r>
    </w:p>
    <w:p w14:paraId="33E111B2"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5C709FF2"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Yes (please provide details below)</w:t>
      </w:r>
    </w:p>
    <w:p w14:paraId="67B4EF49" w14:textId="77777777" w:rsidR="0047581D" w:rsidRDefault="00C9044E" w:rsidP="0047581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47581D">
        <w:rPr>
          <w:szCs w:val="20"/>
        </w:rPr>
        <w:t xml:space="preserve"> No</w:t>
      </w:r>
    </w:p>
    <w:p w14:paraId="234CC4B3" w14:textId="77777777" w:rsidR="0047581D" w:rsidRDefault="0047581D" w:rsidP="0047581D">
      <w:pPr>
        <w:spacing w:before="0" w:after="0"/>
        <w:rPr>
          <w:b/>
          <w:szCs w:val="20"/>
        </w:rPr>
      </w:pPr>
    </w:p>
    <w:p w14:paraId="5322C032" w14:textId="77777777" w:rsidR="0047581D" w:rsidRPr="0047581D" w:rsidRDefault="0047581D" w:rsidP="0047581D">
      <w:pPr>
        <w:spacing w:before="0" w:after="0"/>
        <w:rPr>
          <w:szCs w:val="20"/>
        </w:rPr>
      </w:pPr>
      <w:r w:rsidRPr="0047581D">
        <w:rPr>
          <w:szCs w:val="20"/>
        </w:rPr>
        <w:t xml:space="preserve">Date of submission to TGA:  </w:t>
      </w:r>
    </w:p>
    <w:p w14:paraId="77342EB4" w14:textId="77777777"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p>
    <w:p w14:paraId="27F0A8DA" w14:textId="77777777" w:rsidR="0047581D" w:rsidRPr="0047581D" w:rsidRDefault="0047581D" w:rsidP="0047581D">
      <w:pPr>
        <w:spacing w:before="0" w:after="0"/>
        <w:rPr>
          <w:szCs w:val="20"/>
        </w:rPr>
      </w:pPr>
      <w:r w:rsidRPr="0047581D">
        <w:rPr>
          <w:szCs w:val="20"/>
        </w:rPr>
        <w:t>TGA Application ID</w:t>
      </w:r>
      <w:r>
        <w:rPr>
          <w:szCs w:val="20"/>
        </w:rPr>
        <w:t xml:space="preserve">:  </w:t>
      </w:r>
    </w:p>
    <w:p w14:paraId="568A779B" w14:textId="77777777" w:rsidR="0047581D" w:rsidRPr="0047581D" w:rsidRDefault="0047581D" w:rsidP="0047581D">
      <w:pPr>
        <w:spacing w:before="0" w:after="0"/>
        <w:rPr>
          <w:szCs w:val="20"/>
        </w:rPr>
      </w:pPr>
      <w:r w:rsidRPr="0047581D">
        <w:rPr>
          <w:szCs w:val="20"/>
        </w:rPr>
        <w:t>TGA approved indication(s), if applicable</w:t>
      </w:r>
      <w:r>
        <w:rPr>
          <w:szCs w:val="20"/>
        </w:rPr>
        <w:t xml:space="preserve">:  </w:t>
      </w:r>
    </w:p>
    <w:p w14:paraId="191B48EE" w14:textId="77777777" w:rsidR="003433D1" w:rsidRPr="0047581D" w:rsidRDefault="0047581D" w:rsidP="0047581D">
      <w:pPr>
        <w:spacing w:before="0" w:after="0"/>
        <w:rPr>
          <w:szCs w:val="20"/>
        </w:rPr>
      </w:pPr>
      <w:r w:rsidRPr="0047581D">
        <w:rPr>
          <w:szCs w:val="20"/>
        </w:rPr>
        <w:t>TGA approved purpose(s), if applicable</w:t>
      </w:r>
      <w:r>
        <w:rPr>
          <w:szCs w:val="20"/>
        </w:rPr>
        <w:t xml:space="preserve">:  </w:t>
      </w:r>
    </w:p>
    <w:p w14:paraId="46C9A136"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403A6AC9"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Yes (please provide details below)</w:t>
      </w:r>
    </w:p>
    <w:p w14:paraId="1C1F7684" w14:textId="77777777" w:rsidR="000A110D" w:rsidRDefault="00C9044E" w:rsidP="000A110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0A110D">
        <w:rPr>
          <w:szCs w:val="20"/>
        </w:rPr>
        <w:t xml:space="preserve"> No</w:t>
      </w:r>
    </w:p>
    <w:p w14:paraId="7E126317" w14:textId="77777777" w:rsidR="000A110D" w:rsidRDefault="000A110D" w:rsidP="00971EDB">
      <w:pPr>
        <w:spacing w:before="0" w:after="0"/>
        <w:rPr>
          <w:szCs w:val="20"/>
        </w:rPr>
      </w:pPr>
    </w:p>
    <w:p w14:paraId="227071F4" w14:textId="77777777" w:rsidR="00971EDB" w:rsidRPr="00971EDB" w:rsidRDefault="00971EDB" w:rsidP="00971EDB">
      <w:pPr>
        <w:spacing w:before="0" w:after="0"/>
        <w:rPr>
          <w:szCs w:val="20"/>
        </w:rPr>
      </w:pPr>
      <w:r w:rsidRPr="00971EDB">
        <w:rPr>
          <w:szCs w:val="20"/>
        </w:rPr>
        <w:t>Estimated date of submission to TGA</w:t>
      </w:r>
      <w:r>
        <w:rPr>
          <w:szCs w:val="20"/>
        </w:rPr>
        <w:t xml:space="preserve">:  </w:t>
      </w:r>
    </w:p>
    <w:p w14:paraId="4ED05636" w14:textId="77777777" w:rsidR="00971EDB" w:rsidRPr="00971EDB" w:rsidRDefault="00971EDB" w:rsidP="00971EDB">
      <w:pPr>
        <w:spacing w:before="0" w:after="0"/>
        <w:rPr>
          <w:szCs w:val="20"/>
        </w:rPr>
      </w:pPr>
      <w:r w:rsidRPr="00971EDB">
        <w:rPr>
          <w:szCs w:val="20"/>
        </w:rPr>
        <w:t>Proposed indication(s), if applicable</w:t>
      </w:r>
      <w:r>
        <w:rPr>
          <w:szCs w:val="20"/>
        </w:rPr>
        <w:t xml:space="preserve">:  </w:t>
      </w:r>
    </w:p>
    <w:p w14:paraId="695D83FE" w14:textId="72C6A851" w:rsidR="00F83A9D" w:rsidRPr="00154B00" w:rsidRDefault="00971EDB" w:rsidP="0046189D">
      <w:pPr>
        <w:spacing w:before="0" w:after="0"/>
        <w:rPr>
          <w:szCs w:val="20"/>
        </w:rPr>
      </w:pPr>
      <w:r w:rsidRPr="00971EDB">
        <w:rPr>
          <w:szCs w:val="20"/>
        </w:rPr>
        <w:t>Proposed purpose(s), if applicable</w:t>
      </w:r>
      <w:r>
        <w:rPr>
          <w:szCs w:val="20"/>
        </w:rPr>
        <w:t>:</w:t>
      </w:r>
      <w:r w:rsidR="0046189D" w:rsidRPr="00154B00">
        <w:rPr>
          <w:szCs w:val="20"/>
        </w:rPr>
        <w:t xml:space="preserve"> </w:t>
      </w:r>
    </w:p>
    <w:p w14:paraId="439D8EF9" w14:textId="77777777" w:rsidR="00DD308E" w:rsidRDefault="00DD308E">
      <w:pPr>
        <w:rPr>
          <w:b/>
          <w:sz w:val="32"/>
          <w:szCs w:val="32"/>
        </w:rPr>
        <w:sectPr w:rsidR="00DD308E" w:rsidSect="00991EE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p>
    <w:p w14:paraId="0E82CF49" w14:textId="77777777" w:rsidR="00DD308E" w:rsidRPr="00C776B1" w:rsidRDefault="00B17CBE" w:rsidP="0056015F">
      <w:pPr>
        <w:pStyle w:val="Heading1"/>
      </w:pPr>
      <w:r>
        <w:t>PART 4</w:t>
      </w:r>
      <w:r w:rsidR="00DD308E">
        <w:t xml:space="preserve"> – SUMMARY</w:t>
      </w:r>
      <w:r w:rsidR="00DD308E" w:rsidRPr="00C776B1">
        <w:t xml:space="preserve"> OF EVIDENCE</w:t>
      </w:r>
    </w:p>
    <w:p w14:paraId="4B56DB6A" w14:textId="7BA8C4B7" w:rsidR="00DD308E"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853"/>
        <w:gridCol w:w="1833"/>
        <w:gridCol w:w="2977"/>
        <w:gridCol w:w="4254"/>
        <w:gridCol w:w="2480"/>
        <w:gridCol w:w="1551"/>
      </w:tblGrid>
      <w:tr w:rsidR="008843B0" w14:paraId="11819F71" w14:textId="77777777" w:rsidTr="008054CB">
        <w:trPr>
          <w:cantSplit/>
          <w:tblHeader/>
        </w:trPr>
        <w:tc>
          <w:tcPr>
            <w:tcW w:w="306" w:type="pct"/>
          </w:tcPr>
          <w:p w14:paraId="7DACE89A" w14:textId="77777777" w:rsidR="008843B0" w:rsidRDefault="008843B0" w:rsidP="008054CB">
            <w:pPr>
              <w:pStyle w:val="TableHEADER"/>
            </w:pPr>
          </w:p>
        </w:tc>
        <w:tc>
          <w:tcPr>
            <w:tcW w:w="657" w:type="pct"/>
          </w:tcPr>
          <w:p w14:paraId="6D645ACC" w14:textId="77777777" w:rsidR="008843B0" w:rsidRDefault="008843B0" w:rsidP="008054CB">
            <w:pPr>
              <w:pStyle w:val="TableHEADER"/>
            </w:pPr>
            <w:r>
              <w:t>Type of study design*</w:t>
            </w:r>
          </w:p>
        </w:tc>
        <w:tc>
          <w:tcPr>
            <w:tcW w:w="1067" w:type="pct"/>
          </w:tcPr>
          <w:p w14:paraId="3DFC31E1" w14:textId="77777777" w:rsidR="008843B0" w:rsidRDefault="008843B0" w:rsidP="008054CB">
            <w:pPr>
              <w:pStyle w:val="TableHEADER"/>
            </w:pPr>
            <w:r>
              <w:t>Title of journal article or research project (including any trial identifier or study lead if relevant)</w:t>
            </w:r>
          </w:p>
        </w:tc>
        <w:tc>
          <w:tcPr>
            <w:tcW w:w="1525" w:type="pct"/>
          </w:tcPr>
          <w:p w14:paraId="0F1262A0" w14:textId="77777777" w:rsidR="008843B0" w:rsidRDefault="008843B0" w:rsidP="008054CB">
            <w:pPr>
              <w:pStyle w:val="TableHEADER"/>
            </w:pPr>
            <w:r>
              <w:t xml:space="preserve">Short description of research </w:t>
            </w:r>
            <w:r>
              <w:br/>
              <w:t>(max 50 words)**</w:t>
            </w:r>
          </w:p>
        </w:tc>
        <w:tc>
          <w:tcPr>
            <w:tcW w:w="889" w:type="pct"/>
          </w:tcPr>
          <w:p w14:paraId="4F5E5E74" w14:textId="77777777" w:rsidR="008843B0" w:rsidRDefault="008843B0" w:rsidP="008054CB">
            <w:pPr>
              <w:pStyle w:val="TableHEADER"/>
            </w:pPr>
            <w:r w:rsidRPr="00E82F54">
              <w:t xml:space="preserve">Website link to </w:t>
            </w:r>
            <w:r>
              <w:t>journal article or research (if available)</w:t>
            </w:r>
          </w:p>
        </w:tc>
        <w:tc>
          <w:tcPr>
            <w:tcW w:w="556" w:type="pct"/>
          </w:tcPr>
          <w:p w14:paraId="725A692C" w14:textId="77777777" w:rsidR="008843B0" w:rsidRDefault="008843B0" w:rsidP="008054CB">
            <w:pPr>
              <w:pStyle w:val="TableHEADER"/>
            </w:pPr>
            <w:r w:rsidRPr="00E82F54">
              <w:t>Date</w:t>
            </w:r>
            <w:r>
              <w:t xml:space="preserve"> of publication</w:t>
            </w:r>
            <w:r w:rsidRPr="00E82F54">
              <w:t>*</w:t>
            </w:r>
            <w:r>
              <w:t>**</w:t>
            </w:r>
          </w:p>
        </w:tc>
      </w:tr>
      <w:tr w:rsidR="008843B0" w14:paraId="55EF635E" w14:textId="77777777" w:rsidTr="008054CB">
        <w:trPr>
          <w:cantSplit/>
        </w:trPr>
        <w:tc>
          <w:tcPr>
            <w:tcW w:w="306" w:type="pct"/>
          </w:tcPr>
          <w:p w14:paraId="34CE7F9A" w14:textId="77777777" w:rsidR="008843B0" w:rsidRPr="00965B6B" w:rsidRDefault="008843B0" w:rsidP="008843B0">
            <w:pPr>
              <w:rPr>
                <w:szCs w:val="20"/>
              </w:rPr>
            </w:pPr>
            <w:r w:rsidRPr="00965B6B">
              <w:rPr>
                <w:szCs w:val="20"/>
              </w:rPr>
              <w:t>1</w:t>
            </w:r>
            <w:r>
              <w:rPr>
                <w:szCs w:val="20"/>
              </w:rPr>
              <w:t>.</w:t>
            </w:r>
          </w:p>
        </w:tc>
        <w:tc>
          <w:tcPr>
            <w:tcW w:w="657" w:type="pct"/>
          </w:tcPr>
          <w:p w14:paraId="43842981" w14:textId="77777777" w:rsidR="008843B0" w:rsidRDefault="008843B0" w:rsidP="008843B0">
            <w:r>
              <w:t>Case-control (note cases and controls were not matched for smoking status)</w:t>
            </w:r>
          </w:p>
          <w:p w14:paraId="7747E0D1" w14:textId="40392456" w:rsidR="008843B0" w:rsidRDefault="008843B0" w:rsidP="008843B0">
            <w:r w:rsidRPr="0068408E">
              <w:rPr>
                <w:szCs w:val="20"/>
              </w:rPr>
              <w:t>Saudi Arabia</w:t>
            </w:r>
          </w:p>
        </w:tc>
        <w:tc>
          <w:tcPr>
            <w:tcW w:w="1067" w:type="pct"/>
          </w:tcPr>
          <w:p w14:paraId="1B88B5E1" w14:textId="37E22015" w:rsidR="008843B0" w:rsidRDefault="008843B0" w:rsidP="008843B0">
            <w:pPr>
              <w:rPr>
                <w:rFonts w:ascii="Segoe UI" w:hAnsi="Segoe UI" w:cs="Segoe UI"/>
                <w:sz w:val="18"/>
                <w:szCs w:val="18"/>
              </w:rPr>
            </w:pPr>
            <w:r>
              <w:t xml:space="preserve">Genotyping diagnosis of alpha-1 antitrypsin deficiency in Saudi adults with liver cirrhosis </w:t>
            </w:r>
            <w:r w:rsidR="000321FD">
              <w:fldChar w:fldCharType="begin">
                <w:fldData xml:space="preserve">PEVuZE5vdGU+PENpdGU+PEF1dGhvcj5BbC1KYW1laWw8L0F1dGhvcj48WWVhcj4yMDE3PC9ZZWFy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</w:fldData>
              </w:fldChar>
            </w:r>
            <w:r w:rsidR="000321FD">
              <w:instrText xml:space="preserve"> ADDIN EN.CITE </w:instrText>
            </w:r>
            <w:r w:rsidR="000321FD">
              <w:fldChar w:fldCharType="begin">
                <w:fldData xml:space="preserve">PEVuZE5vdGU+PENpdGU+PEF1dGhvcj5BbC1KYW1laWw8L0F1dGhvcj48WWVhcj4yMDE3PC9ZZWFy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</w:fldData>
              </w:fldChar>
            </w:r>
            <w:r w:rsidR="000321FD">
              <w:instrText xml:space="preserve"> ADDIN EN.CITE.DATA </w:instrText>
            </w:r>
            <w:r w:rsidR="000321FD">
              <w:fldChar w:fldCharType="end"/>
            </w:r>
            <w:r w:rsidR="000321FD">
              <w:fldChar w:fldCharType="separate"/>
            </w:r>
            <w:r w:rsidR="000321FD">
              <w:rPr>
                <w:noProof/>
              </w:rPr>
              <w:t>(Al-Jameil et al 2017)</w:t>
            </w:r>
            <w:r w:rsidR="000321FD">
              <w:fldChar w:fldCharType="end"/>
            </w:r>
          </w:p>
        </w:tc>
        <w:tc>
          <w:tcPr>
            <w:tcW w:w="1525" w:type="pct"/>
          </w:tcPr>
          <w:p w14:paraId="66B62744" w14:textId="75D87470" w:rsidR="008843B0" w:rsidRDefault="008843B0" w:rsidP="008843B0">
            <w:r w:rsidRPr="0068408E">
              <w:t>300 adult patients with liver cirrhosis matched with 400 controls</w:t>
            </w:r>
            <w:r>
              <w:t xml:space="preserve"> were </w:t>
            </w:r>
            <w:r w:rsidRPr="0068408E">
              <w:t>RT-PCR genotyp</w:t>
            </w:r>
            <w:r>
              <w:t xml:space="preserve">ed for </w:t>
            </w:r>
            <w:r w:rsidRPr="0068408E">
              <w:t xml:space="preserve">the common </w:t>
            </w:r>
            <w:r>
              <w:t>AAT</w:t>
            </w:r>
            <w:r w:rsidRPr="0068408E">
              <w:t xml:space="preserve"> deficiency alleles Z and S</w:t>
            </w:r>
            <w:r>
              <w:t xml:space="preserve">, with both </w:t>
            </w:r>
            <w:r w:rsidRPr="0068408E">
              <w:t>groups under</w:t>
            </w:r>
            <w:r>
              <w:t>going</w:t>
            </w:r>
            <w:r w:rsidRPr="0068408E">
              <w:t xml:space="preserve"> IEF phenotyping. The genotype and phenotype results were 99% concordant, with 4 cases discordant. In 2 cases, the phenotype result of FM was discordant with an MM genotype result; however, a subsequent phenotype assay returned an MM result, which was consistent with the genotype result and indicated that a phenotyping error had occurred. It was noted that adult patients</w:t>
            </w:r>
            <w:r>
              <w:t xml:space="preserve"> </w:t>
            </w:r>
            <w:r w:rsidRPr="00F7552A">
              <w:t>homozygous for AATD (ZZ) are at an elevated risk for developing liver cirrhosis</w:t>
            </w:r>
            <w:r>
              <w:t>.</w:t>
            </w:r>
          </w:p>
        </w:tc>
        <w:tc>
          <w:tcPr>
            <w:tcW w:w="889" w:type="pct"/>
          </w:tcPr>
          <w:p w14:paraId="750D542F" w14:textId="2FCA02AA" w:rsidR="008843B0" w:rsidRDefault="004B3795" w:rsidP="008843B0">
            <w:pPr>
              <w:rPr>
                <w:rStyle w:val="Hyperlink"/>
              </w:rPr>
            </w:pPr>
            <w:hyperlink r:id="rId17" w:history="1">
              <w:r w:rsidR="008843B0" w:rsidRPr="00F7552A">
                <w:rPr>
                  <w:rStyle w:val="Hyperlink"/>
                  <w:szCs w:val="20"/>
                </w:rPr>
                <w:t>http://clinchem.aaccjnls.org/content/52/12/2236.long</w:t>
              </w:r>
            </w:hyperlink>
          </w:p>
        </w:tc>
        <w:tc>
          <w:tcPr>
            <w:tcW w:w="556" w:type="pct"/>
          </w:tcPr>
          <w:p w14:paraId="1B639247" w14:textId="03095574" w:rsidR="008843B0" w:rsidRDefault="008843B0" w:rsidP="008843B0">
            <w:r>
              <w:t>2017</w:t>
            </w:r>
          </w:p>
        </w:tc>
      </w:tr>
      <w:tr w:rsidR="00AF56F6" w14:paraId="66940801" w14:textId="77777777" w:rsidTr="008054CB">
        <w:trPr>
          <w:cantSplit/>
        </w:trPr>
        <w:tc>
          <w:tcPr>
            <w:tcW w:w="306" w:type="pct"/>
          </w:tcPr>
          <w:p w14:paraId="2513C6DA" w14:textId="63092A8F" w:rsidR="00AF56F6" w:rsidRPr="00965B6B" w:rsidRDefault="00AF56F6" w:rsidP="00AF56F6">
            <w:pPr>
              <w:rPr>
                <w:szCs w:val="20"/>
              </w:rPr>
            </w:pPr>
            <w:r>
              <w:rPr>
                <w:szCs w:val="20"/>
              </w:rPr>
              <w:t>2.</w:t>
            </w:r>
          </w:p>
        </w:tc>
        <w:tc>
          <w:tcPr>
            <w:tcW w:w="657" w:type="pct"/>
          </w:tcPr>
          <w:p w14:paraId="62311D30" w14:textId="77777777" w:rsidR="00AF56F6" w:rsidRDefault="00AF56F6" w:rsidP="00AF56F6">
            <w:r>
              <w:t>Cross sectional registry study</w:t>
            </w:r>
          </w:p>
          <w:p w14:paraId="02C05538" w14:textId="1139AEE1" w:rsidR="00AF56F6" w:rsidRDefault="00AF56F6" w:rsidP="00AF56F6">
            <w:r>
              <w:t>Ireland</w:t>
            </w:r>
          </w:p>
        </w:tc>
        <w:tc>
          <w:tcPr>
            <w:tcW w:w="1067" w:type="pct"/>
          </w:tcPr>
          <w:p w14:paraId="2791E56A" w14:textId="1E60FCC1" w:rsidR="00AF56F6" w:rsidRDefault="00AF56F6" w:rsidP="00AF56F6">
            <w:r>
              <w:t xml:space="preserve">The Impact of Smoke Exposure on the Clinical Phenotype of Alpha-1 Antitrypsin Deficiency in Ireland: Exploiting a National Registry to Understand a Rare Disease </w:t>
            </w:r>
            <w:r w:rsidR="000321FD">
              <w:fldChar w:fldCharType="begin">
                <w:fldData xml:space="preserve">PEVuZE5vdGU+PENpdGU+PEF1dGhvcj5PJmFwb3M7QnJpZW48L0F1dGhvcj48WWVhcj4yMDE1PC9Z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</w:fldData>
              </w:fldChar>
            </w:r>
            <w:r w:rsidR="000321FD">
              <w:instrText xml:space="preserve"> ADDIN EN.CITE </w:instrText>
            </w:r>
            <w:r w:rsidR="000321FD">
              <w:fldChar w:fldCharType="begin">
                <w:fldData xml:space="preserve">PEVuZE5vdGU+PENpdGU+PEF1dGhvcj5PJmFwb3M7QnJpZW48L0F1dGhvcj48WWVhcj4yMDE1PC9Z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</w:fldData>
              </w:fldChar>
            </w:r>
            <w:r w:rsidR="000321FD">
              <w:instrText xml:space="preserve"> ADDIN EN.CITE.DATA </w:instrText>
            </w:r>
            <w:r w:rsidR="000321FD">
              <w:fldChar w:fldCharType="end"/>
            </w:r>
            <w:r w:rsidR="000321FD">
              <w:fldChar w:fldCharType="separate"/>
            </w:r>
            <w:r w:rsidR="000321FD">
              <w:rPr>
                <w:noProof/>
              </w:rPr>
              <w:t>(O'Brien et al 2015)</w:t>
            </w:r>
            <w:r w:rsidR="000321FD">
              <w:fldChar w:fldCharType="end"/>
            </w:r>
          </w:p>
        </w:tc>
        <w:tc>
          <w:tcPr>
            <w:tcW w:w="1525" w:type="pct"/>
          </w:tcPr>
          <w:p w14:paraId="231AE376" w14:textId="2DF7B092" w:rsidR="00AF56F6" w:rsidRPr="0068408E" w:rsidRDefault="00AF56F6" w:rsidP="007A74F3">
            <w:r>
              <w:t>Cigarette smoking was the greatest predictor of impairment in FEV 1 and DLCO (%predicted) and the extent of emphysema correlated most significantly with DLCO. The rate of FEV</w:t>
            </w:r>
            <w:r w:rsidRPr="00EB0CF0">
              <w:rPr>
                <w:vertAlign w:val="subscript"/>
              </w:rPr>
              <w:t>1</w:t>
            </w:r>
            <w:r>
              <w:t xml:space="preserve"> decline was similar in ex-smokers when compared to never-smokers. Passive smoke exposure in childhood resulted in a greater total pack-year smoking history. The majority of people, 30/34 (88%), reported a diagnosis of AAT helped them quit within a median time of 2 weeks.</w:t>
            </w:r>
          </w:p>
        </w:tc>
        <w:tc>
          <w:tcPr>
            <w:tcW w:w="889" w:type="pct"/>
          </w:tcPr>
          <w:p w14:paraId="5994E914" w14:textId="457CD0F8" w:rsidR="00AF56F6" w:rsidRDefault="00AF56F6" w:rsidP="00AF56F6">
            <w:r w:rsidRPr="00EB0CF0">
              <w:rPr>
                <w:rStyle w:val="Hyperlink"/>
                <w:szCs w:val="20"/>
              </w:rPr>
              <w:t>https://www.tandfonline.com/doi/full/10.3109/15412555.2015.1021913</w:t>
            </w:r>
          </w:p>
        </w:tc>
        <w:tc>
          <w:tcPr>
            <w:tcW w:w="556" w:type="pct"/>
          </w:tcPr>
          <w:p w14:paraId="40BE7B7C" w14:textId="606995A8" w:rsidR="00AF56F6" w:rsidRDefault="00AF56F6" w:rsidP="00AF56F6">
            <w:r>
              <w:t>2015</w:t>
            </w:r>
          </w:p>
        </w:tc>
      </w:tr>
      <w:tr w:rsidR="00AF56F6" w14:paraId="0BF9A8BC" w14:textId="77777777" w:rsidTr="008054CB">
        <w:trPr>
          <w:cantSplit/>
        </w:trPr>
        <w:tc>
          <w:tcPr>
            <w:tcW w:w="306" w:type="pct"/>
          </w:tcPr>
          <w:p w14:paraId="58FEBC3F" w14:textId="10B2F213" w:rsidR="00AF56F6" w:rsidRPr="00965B6B" w:rsidRDefault="00AF56F6" w:rsidP="00AF56F6">
            <w:pPr>
              <w:rPr>
                <w:szCs w:val="20"/>
              </w:rPr>
            </w:pPr>
            <w:r>
              <w:rPr>
                <w:szCs w:val="20"/>
              </w:rPr>
              <w:t>3.</w:t>
            </w:r>
          </w:p>
        </w:tc>
        <w:tc>
          <w:tcPr>
            <w:tcW w:w="657" w:type="pct"/>
          </w:tcPr>
          <w:p w14:paraId="5B965615" w14:textId="77777777" w:rsidR="00AF56F6" w:rsidRDefault="00AF56F6" w:rsidP="00AF56F6">
            <w:r>
              <w:t>Level III-2 diagnostic evidence: a</w:t>
            </w:r>
            <w:r w:rsidRPr="006833A9">
              <w:t xml:space="preserve"> comparison with reference standard</w:t>
            </w:r>
          </w:p>
          <w:p w14:paraId="3F88B572" w14:textId="762D0E07" w:rsidR="00AF56F6" w:rsidRDefault="00AF56F6" w:rsidP="00AF56F6">
            <w:r>
              <w:t>Europe</w:t>
            </w:r>
          </w:p>
        </w:tc>
        <w:tc>
          <w:tcPr>
            <w:tcW w:w="1067" w:type="pct"/>
          </w:tcPr>
          <w:p w14:paraId="7AA5BA37" w14:textId="4D89803A" w:rsidR="00AF56F6" w:rsidRDefault="00AF56F6" w:rsidP="00AF56F6">
            <w:r>
              <w:t xml:space="preserve">European screening for alpha1-antitrypsin deficiency in subjects with lung disease </w:t>
            </w:r>
            <w:r w:rsidR="000321FD">
              <w:fldChar w:fldCharType="begin">
                <w:fldData xml:space="preserve">PEVuZE5vdGU+PENpdGU+PEF1dGhvcj5HcmV1bGljaDwvQXV0aG9yPjxZZWFyPjIwMTc8L1llYXI+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==
</w:fldData>
              </w:fldChar>
            </w:r>
            <w:r w:rsidR="000321FD">
              <w:instrText xml:space="preserve"> ADDIN EN.CITE </w:instrText>
            </w:r>
            <w:r w:rsidR="000321FD">
              <w:fldChar w:fldCharType="begin">
                <w:fldData xml:space="preserve">PEVuZE5vdGU+PENpdGU+PEF1dGhvcj5HcmV1bGljaDwvQXV0aG9yPjxZZWFyPjIwMTc8L1llYXI+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==
</w:fldData>
              </w:fldChar>
            </w:r>
            <w:r w:rsidR="000321FD">
              <w:instrText xml:space="preserve"> ADDIN EN.CITE.DATA </w:instrText>
            </w:r>
            <w:r w:rsidR="000321FD">
              <w:fldChar w:fldCharType="end"/>
            </w:r>
            <w:r w:rsidR="000321FD">
              <w:fldChar w:fldCharType="separate"/>
            </w:r>
            <w:r w:rsidR="000321FD">
              <w:rPr>
                <w:noProof/>
              </w:rPr>
              <w:t>(Greulich et al 2017a)</w:t>
            </w:r>
            <w:r w:rsidR="000321FD">
              <w:fldChar w:fldCharType="end"/>
            </w:r>
          </w:p>
        </w:tc>
        <w:tc>
          <w:tcPr>
            <w:tcW w:w="1525" w:type="pct"/>
          </w:tcPr>
          <w:p w14:paraId="42E5CE16" w14:textId="563534F7" w:rsidR="00AF56F6" w:rsidRPr="0068408E" w:rsidRDefault="00AF56F6" w:rsidP="00AF56F6">
            <w:r w:rsidRPr="006833A9">
              <w:t>11</w:t>
            </w:r>
            <w:r>
              <w:t>,</w:t>
            </w:r>
            <w:r w:rsidRPr="006833A9">
              <w:t xml:space="preserve">648 subjects </w:t>
            </w:r>
            <w:r>
              <w:t>with respiratory symptoms that could be indicative of AATD from</w:t>
            </w:r>
            <w:r w:rsidRPr="006833A9">
              <w:t xml:space="preserve"> 13 countries</w:t>
            </w:r>
            <w:r>
              <w:t xml:space="preserve">. AAT determined by nephelometry and, if lower than 1.70 mg/dL in dried blood spot (equivalent to 1.04 g/L in serum), PCR was conducted to detect the </w:t>
            </w:r>
            <w:proofErr w:type="spellStart"/>
            <w:r>
              <w:t>PiS</w:t>
            </w:r>
            <w:proofErr w:type="spellEnd"/>
            <w:r>
              <w:t xml:space="preserve"> and </w:t>
            </w:r>
            <w:proofErr w:type="spellStart"/>
            <w:r>
              <w:t>PiZ</w:t>
            </w:r>
            <w:proofErr w:type="spellEnd"/>
            <w:r>
              <w:t xml:space="preserve"> alleles. Isoelectric focusing was used for confirmation of doubtful genotype results. Genotyping of 1,404 samples with AAT levels &lt;1.70 mg/dL revealed 71 (5.06%) </w:t>
            </w:r>
            <w:proofErr w:type="spellStart"/>
            <w:r>
              <w:t>PiS</w:t>
            </w:r>
            <w:proofErr w:type="spellEnd"/>
            <w:r>
              <w:t xml:space="preserve">, 151 (10.8%) </w:t>
            </w:r>
            <w:proofErr w:type="spellStart"/>
            <w:r>
              <w:t>PiZ</w:t>
            </w:r>
            <w:proofErr w:type="spellEnd"/>
            <w:r>
              <w:t xml:space="preserve">, 1 (0.071%) </w:t>
            </w:r>
            <w:proofErr w:type="spellStart"/>
            <w:r>
              <w:t>PiSS</w:t>
            </w:r>
            <w:proofErr w:type="spellEnd"/>
            <w:r>
              <w:t xml:space="preserve">, 8 (0.57%) </w:t>
            </w:r>
            <w:proofErr w:type="spellStart"/>
            <w:r>
              <w:t>PiSZ</w:t>
            </w:r>
            <w:proofErr w:type="spellEnd"/>
            <w:r>
              <w:t xml:space="preserve"> and 32 (2.28%) </w:t>
            </w:r>
            <w:proofErr w:type="spellStart"/>
            <w:r>
              <w:t>PiZZ.</w:t>
            </w:r>
            <w:proofErr w:type="spellEnd"/>
            <w:r>
              <w:t xml:space="preserve"> Phenotyping of 1,363 samples negative for the S and Z alleles or with </w:t>
            </w:r>
            <w:proofErr w:type="spellStart"/>
            <w:r>
              <w:t>PiS</w:t>
            </w:r>
            <w:proofErr w:type="spellEnd"/>
            <w:r>
              <w:t xml:space="preserve"> and </w:t>
            </w:r>
            <w:proofErr w:type="spellStart"/>
            <w:r>
              <w:t>PiZ</w:t>
            </w:r>
            <w:proofErr w:type="spellEnd"/>
            <w:r>
              <w:t xml:space="preserve"> genotype showed two (0.147%) </w:t>
            </w:r>
            <w:proofErr w:type="spellStart"/>
            <w:r>
              <w:t>PiZ</w:t>
            </w:r>
            <w:proofErr w:type="spellEnd"/>
            <w:r>
              <w:t xml:space="preserve">(rare) and two (0.147%) Pi(null)(null). </w:t>
            </w:r>
          </w:p>
        </w:tc>
        <w:tc>
          <w:tcPr>
            <w:tcW w:w="889" w:type="pct"/>
          </w:tcPr>
          <w:p w14:paraId="051FF072" w14:textId="40820BA0" w:rsidR="00AF56F6" w:rsidRPr="00F7552A" w:rsidRDefault="00AF56F6" w:rsidP="00AF56F6">
            <w:pPr>
              <w:rPr>
                <w:rStyle w:val="Hyperlink"/>
                <w:szCs w:val="20"/>
              </w:rPr>
            </w:pPr>
            <w:r w:rsidRPr="00221667">
              <w:rPr>
                <w:rStyle w:val="Hyperlink"/>
                <w:szCs w:val="20"/>
              </w:rPr>
              <w:t>https://onlinelibrary.wiley.com/doi/pdf/10.1111/crj.12310</w:t>
            </w:r>
          </w:p>
        </w:tc>
        <w:tc>
          <w:tcPr>
            <w:tcW w:w="556" w:type="pct"/>
          </w:tcPr>
          <w:p w14:paraId="3557FFB6" w14:textId="2D0860FD" w:rsidR="00AF56F6" w:rsidRDefault="00AF56F6" w:rsidP="00AF56F6">
            <w:r>
              <w:t>2017</w:t>
            </w:r>
          </w:p>
        </w:tc>
      </w:tr>
      <w:tr w:rsidR="00AF56F6" w14:paraId="3C20E545" w14:textId="77777777" w:rsidTr="008054CB">
        <w:trPr>
          <w:cantSplit/>
        </w:trPr>
        <w:tc>
          <w:tcPr>
            <w:tcW w:w="306" w:type="pct"/>
          </w:tcPr>
          <w:p w14:paraId="5A13C172" w14:textId="3E6FC9A4" w:rsidR="00AF56F6" w:rsidRDefault="00AF56F6" w:rsidP="00AF56F6">
            <w:pPr>
              <w:rPr>
                <w:szCs w:val="20"/>
              </w:rPr>
            </w:pPr>
            <w:r>
              <w:rPr>
                <w:szCs w:val="20"/>
              </w:rPr>
              <w:t>4.</w:t>
            </w:r>
          </w:p>
        </w:tc>
        <w:tc>
          <w:tcPr>
            <w:tcW w:w="657" w:type="pct"/>
          </w:tcPr>
          <w:p w14:paraId="3EA6C255" w14:textId="77777777" w:rsidR="00AF56F6" w:rsidRDefault="00AF56F6" w:rsidP="00AF56F6">
            <w:r>
              <w:t>Case-control</w:t>
            </w:r>
          </w:p>
          <w:p w14:paraId="42F124E8" w14:textId="5AF10C9E" w:rsidR="00AF56F6" w:rsidRDefault="00AF56F6" w:rsidP="00AF56F6">
            <w:r>
              <w:t>Sweden</w:t>
            </w:r>
          </w:p>
        </w:tc>
        <w:tc>
          <w:tcPr>
            <w:tcW w:w="1067" w:type="pct"/>
          </w:tcPr>
          <w:p w14:paraId="3821A0BD" w14:textId="5833CE95" w:rsidR="00AF56F6" w:rsidRDefault="00AF56F6" w:rsidP="00AF56F6">
            <w:r>
              <w:t>Survival in individuals with severe alpha 1-antitrypsin deficiency (</w:t>
            </w:r>
            <w:proofErr w:type="spellStart"/>
            <w:r>
              <w:t>PiZZ</w:t>
            </w:r>
            <w:proofErr w:type="spellEnd"/>
            <w:r>
              <w:t xml:space="preserve">) in comparison to a general population with known smoking habits </w:t>
            </w:r>
            <w:r w:rsidR="000321FD">
              <w:fldChar w:fldCharType="begin">
                <w:fldData xml:space="preserve">PEVuZE5vdGU+PENpdGU+PEF1dGhvcj5UYW5hc2g8L0F1dGhvcj48WWVhcj4yMDE3PC9ZZWFyPjxS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</w:fldData>
              </w:fldChar>
            </w:r>
            <w:r w:rsidR="000321FD">
              <w:instrText xml:space="preserve"> ADDIN EN.CITE </w:instrText>
            </w:r>
            <w:r w:rsidR="000321FD">
              <w:fldChar w:fldCharType="begin">
                <w:fldData xml:space="preserve">PEVuZE5vdGU+PENpdGU+PEF1dGhvcj5UYW5hc2g8L0F1dGhvcj48WWVhcj4yMDE3PC9ZZWFyPjxS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</w:fldData>
              </w:fldChar>
            </w:r>
            <w:r w:rsidR="000321FD">
              <w:instrText xml:space="preserve"> ADDIN EN.CITE.DATA </w:instrText>
            </w:r>
            <w:r w:rsidR="000321FD">
              <w:fldChar w:fldCharType="end"/>
            </w:r>
            <w:r w:rsidR="000321FD">
              <w:fldChar w:fldCharType="separate"/>
            </w:r>
            <w:r w:rsidR="000321FD">
              <w:rPr>
                <w:noProof/>
              </w:rPr>
              <w:t>(Tanash et al 2017)</w:t>
            </w:r>
            <w:r w:rsidR="000321FD">
              <w:fldChar w:fldCharType="end"/>
            </w:r>
          </w:p>
        </w:tc>
        <w:tc>
          <w:tcPr>
            <w:tcW w:w="1525" w:type="pct"/>
          </w:tcPr>
          <w:p w14:paraId="7D203EEF" w14:textId="46849169" w:rsidR="00AF56F6" w:rsidRDefault="00AF56F6" w:rsidP="00AF56F6">
            <w:r>
              <w:t xml:space="preserve">Survival of </w:t>
            </w:r>
            <w:proofErr w:type="spellStart"/>
            <w:r>
              <w:t>PiZZ</w:t>
            </w:r>
            <w:proofErr w:type="spellEnd"/>
            <w:r>
              <w:t xml:space="preserve"> individuals (n=1,585) from the Swedish National AATD Register was compared to randomly selected controls from the Swedish general population (n=5,999). Smoking habits were known for all subjects. During follow-up, 473 </w:t>
            </w:r>
            <w:proofErr w:type="spellStart"/>
            <w:r>
              <w:t>PiZZ</w:t>
            </w:r>
            <w:proofErr w:type="spellEnd"/>
            <w:r>
              <w:t xml:space="preserve"> subjects (30%), and 747 controls (12%) died, with </w:t>
            </w:r>
            <w:proofErr w:type="spellStart"/>
            <w:r>
              <w:t>PiZZ</w:t>
            </w:r>
            <w:proofErr w:type="spellEnd"/>
            <w:r>
              <w:t xml:space="preserve"> subjects having a significantly shorter survival time than controls (p&lt;0.001). Of the 854 </w:t>
            </w:r>
            <w:proofErr w:type="spellStart"/>
            <w:r>
              <w:t>PiZZ</w:t>
            </w:r>
            <w:proofErr w:type="spellEnd"/>
            <w:r>
              <w:t xml:space="preserve"> ever-smokers (mean age 49 </w:t>
            </w:r>
            <w:r>
              <w:rPr>
                <w:rFonts w:cstheme="minorHAnsi"/>
              </w:rPr>
              <w:t>±</w:t>
            </w:r>
            <w:r>
              <w:t xml:space="preserve"> 13 years), 301 (35%) died compared to 445 (16%) of the 2,820 ever-smoking controls (mean age 47 </w:t>
            </w:r>
            <w:r>
              <w:rPr>
                <w:rFonts w:cstheme="minorHAnsi"/>
              </w:rPr>
              <w:t>±</w:t>
            </w:r>
            <w:r>
              <w:t xml:space="preserve"> 13 years) (</w:t>
            </w:r>
            <w:r w:rsidRPr="00B268A9">
              <w:t>p&lt;0.001</w:t>
            </w:r>
            <w:r>
              <w:t xml:space="preserve">). Never-smoking </w:t>
            </w:r>
            <w:proofErr w:type="spellStart"/>
            <w:r>
              <w:t>PiZZ</w:t>
            </w:r>
            <w:proofErr w:type="spellEnd"/>
            <w:r>
              <w:t xml:space="preserve"> individuals had a similar life expectancy to the never-smoker controls. Early diagnosis of AAT deficiency is of utmost importance.</w:t>
            </w:r>
          </w:p>
        </w:tc>
        <w:tc>
          <w:tcPr>
            <w:tcW w:w="889" w:type="pct"/>
          </w:tcPr>
          <w:p w14:paraId="591B5394" w14:textId="4D4D5A9B" w:rsidR="00AF56F6" w:rsidRPr="00EB0CF0" w:rsidRDefault="00AF56F6" w:rsidP="00AF56F6">
            <w:pPr>
              <w:rPr>
                <w:rStyle w:val="Hyperlink"/>
                <w:szCs w:val="20"/>
              </w:rPr>
            </w:pPr>
            <w:r>
              <w:rPr>
                <w:rStyle w:val="label"/>
              </w:rPr>
              <w:t>DOI:</w:t>
            </w:r>
            <w:r>
              <w:rPr>
                <w:rStyle w:val="highwire-cite-metadata-doi"/>
              </w:rPr>
              <w:t xml:space="preserve"> 10.1183/13993003.00198-2017</w:t>
            </w:r>
          </w:p>
        </w:tc>
        <w:tc>
          <w:tcPr>
            <w:tcW w:w="556" w:type="pct"/>
          </w:tcPr>
          <w:p w14:paraId="08623F3E" w14:textId="5BA8ECC8" w:rsidR="00AF56F6" w:rsidRDefault="00AF56F6" w:rsidP="00AF56F6">
            <w:r>
              <w:t>2017</w:t>
            </w:r>
          </w:p>
        </w:tc>
      </w:tr>
      <w:tr w:rsidR="00AF56F6" w14:paraId="04DA7F41" w14:textId="77777777" w:rsidTr="008054CB">
        <w:trPr>
          <w:cantSplit/>
        </w:trPr>
        <w:tc>
          <w:tcPr>
            <w:tcW w:w="306" w:type="pct"/>
          </w:tcPr>
          <w:p w14:paraId="265B660F" w14:textId="4B52BB16" w:rsidR="00AF56F6" w:rsidRDefault="00AF56F6" w:rsidP="00AF56F6">
            <w:pPr>
              <w:rPr>
                <w:szCs w:val="20"/>
              </w:rPr>
            </w:pPr>
            <w:r>
              <w:rPr>
                <w:szCs w:val="20"/>
              </w:rPr>
              <w:t>5.</w:t>
            </w:r>
          </w:p>
        </w:tc>
        <w:tc>
          <w:tcPr>
            <w:tcW w:w="657" w:type="pct"/>
          </w:tcPr>
          <w:p w14:paraId="3651AE85" w14:textId="77777777" w:rsidR="00AF56F6" w:rsidRDefault="00427E35" w:rsidP="00AF56F6">
            <w:r>
              <w:t>Cohort</w:t>
            </w:r>
          </w:p>
          <w:p w14:paraId="1B670520" w14:textId="756BD92C" w:rsidR="00802AFE" w:rsidRDefault="00802AFE" w:rsidP="00AF56F6">
            <w:r>
              <w:t>USA</w:t>
            </w:r>
          </w:p>
        </w:tc>
        <w:tc>
          <w:tcPr>
            <w:tcW w:w="1067" w:type="pct"/>
          </w:tcPr>
          <w:p w14:paraId="5A3C4E87" w14:textId="72B25D3A" w:rsidR="00AF56F6" w:rsidRDefault="00427E35" w:rsidP="00AF56F6">
            <w:r w:rsidRPr="00427E35">
              <w:t xml:space="preserve">Does genetic testing result in </w:t>
            </w:r>
            <w:proofErr w:type="spellStart"/>
            <w:r w:rsidRPr="00427E35">
              <w:t>behavioral</w:t>
            </w:r>
            <w:proofErr w:type="spellEnd"/>
            <w:r w:rsidRPr="00427E35">
              <w:t xml:space="preserve"> health change? Changes in smoking </w:t>
            </w:r>
            <w:proofErr w:type="spellStart"/>
            <w:r w:rsidRPr="00427E35">
              <w:t>behavior</w:t>
            </w:r>
            <w:proofErr w:type="spellEnd"/>
            <w:r w:rsidRPr="00427E35">
              <w:t xml:space="preserve"> following testing for</w:t>
            </w:r>
            <w:r>
              <w:t xml:space="preserve"> alpha-1 antitrypsin deficiency </w:t>
            </w:r>
            <w:r w:rsidR="000321FD">
              <w:fldChar w:fldCharType="begin">
                <w:fldData xml:space="preserve">PEVuZE5vdGU+PENpdGU+PEF1dGhvcj5DYXJwZW50ZXI8L0F1dGhvcj48WWVhcj4yMDA3PC9ZZWFy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</w:fldData>
              </w:fldChar>
            </w:r>
            <w:r w:rsidR="000321FD">
              <w:instrText xml:space="preserve"> ADDIN EN.CITE </w:instrText>
            </w:r>
            <w:r w:rsidR="000321FD">
              <w:fldChar w:fldCharType="begin">
                <w:fldData xml:space="preserve">PEVuZE5vdGU+PENpdGU+PEF1dGhvcj5DYXJwZW50ZXI8L0F1dGhvcj48WWVhcj4yMDA3PC9ZZWFy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</w:fldData>
              </w:fldChar>
            </w:r>
            <w:r w:rsidR="000321FD">
              <w:instrText xml:space="preserve"> ADDIN EN.CITE.DATA </w:instrText>
            </w:r>
            <w:r w:rsidR="000321FD">
              <w:fldChar w:fldCharType="end"/>
            </w:r>
            <w:r w:rsidR="000321FD">
              <w:fldChar w:fldCharType="separate"/>
            </w:r>
            <w:r w:rsidR="000321FD">
              <w:rPr>
                <w:noProof/>
              </w:rPr>
              <w:t>(Carpenter et al 2007)</w:t>
            </w:r>
            <w:r w:rsidR="000321FD">
              <w:fldChar w:fldCharType="end"/>
            </w:r>
          </w:p>
        </w:tc>
        <w:tc>
          <w:tcPr>
            <w:tcW w:w="1525" w:type="pct"/>
          </w:tcPr>
          <w:p w14:paraId="569D69D5" w14:textId="1F347FCC" w:rsidR="00AF56F6" w:rsidRDefault="00427E35" w:rsidP="00427E35">
            <w:r w:rsidRPr="00427E35">
              <w:t>Identified smokers (N</w:t>
            </w:r>
            <w:r>
              <w:t>=</w:t>
            </w:r>
            <w:r w:rsidRPr="00427E35">
              <w:t>199) from a larger study of</w:t>
            </w:r>
            <w:r>
              <w:t xml:space="preserve"> </w:t>
            </w:r>
            <w:r w:rsidRPr="00427E35">
              <w:t>genetic testing were surveyed 3 months following receipt of</w:t>
            </w:r>
            <w:r>
              <w:t xml:space="preserve"> </w:t>
            </w:r>
            <w:r w:rsidRPr="00427E35">
              <w:t>their AAT genotype. Smokers who tested severely AAT deficient were</w:t>
            </w:r>
            <w:r>
              <w:t xml:space="preserve"> </w:t>
            </w:r>
            <w:r w:rsidRPr="00427E35">
              <w:t>significantly more likely to report a 24-hr quit attempt (59%)</w:t>
            </w:r>
            <w:r>
              <w:t xml:space="preserve"> </w:t>
            </w:r>
            <w:r w:rsidRPr="00427E35">
              <w:t>than were those who tested normal (26%). Carriers had a 34%</w:t>
            </w:r>
            <w:r>
              <w:t xml:space="preserve"> </w:t>
            </w:r>
            <w:r w:rsidRPr="00427E35">
              <w:t>quit attempt rate. Severely AAT deficient smokers were more</w:t>
            </w:r>
            <w:r>
              <w:t xml:space="preserve"> </w:t>
            </w:r>
            <w:r w:rsidRPr="00427E35">
              <w:t xml:space="preserve">likely than both carriers and </w:t>
            </w:r>
            <w:proofErr w:type="spellStart"/>
            <w:r w:rsidRPr="00427E35">
              <w:t>normals</w:t>
            </w:r>
            <w:proofErr w:type="spellEnd"/>
            <w:r w:rsidRPr="00427E35">
              <w:t xml:space="preserve"> to seek information on</w:t>
            </w:r>
            <w:r>
              <w:t xml:space="preserve"> </w:t>
            </w:r>
            <w:r w:rsidRPr="00427E35">
              <w:t>treatment, use pharmacotherapy for smoking cessation, and</w:t>
            </w:r>
            <w:r>
              <w:t xml:space="preserve"> </w:t>
            </w:r>
            <w:r w:rsidRPr="00427E35">
              <w:t xml:space="preserve">report greater reductions in their smoking. </w:t>
            </w:r>
            <w:r>
              <w:t>However, t</w:t>
            </w:r>
            <w:r w:rsidRPr="00427E35">
              <w:t>here were no</w:t>
            </w:r>
            <w:r>
              <w:t xml:space="preserve"> </w:t>
            </w:r>
            <w:r w:rsidRPr="00427E35">
              <w:t>group differences in 3-month abstinence rates.</w:t>
            </w:r>
            <w:r>
              <w:t xml:space="preserve"> </w:t>
            </w:r>
            <w:r w:rsidRPr="00427E35">
              <w:t>Knowledge of severe AAT deficiency, but not</w:t>
            </w:r>
            <w:r>
              <w:t xml:space="preserve"> </w:t>
            </w:r>
            <w:r w:rsidRPr="00427E35">
              <w:t>carrier status, may motivate smokers toward cessation.</w:t>
            </w:r>
          </w:p>
        </w:tc>
        <w:tc>
          <w:tcPr>
            <w:tcW w:w="889" w:type="pct"/>
          </w:tcPr>
          <w:p w14:paraId="6FF1F395" w14:textId="74E51E27" w:rsidR="00AF56F6" w:rsidRDefault="00427E35" w:rsidP="00427E35">
            <w:pPr>
              <w:spacing w:before="0" w:after="0"/>
              <w:rPr>
                <w:rStyle w:val="label"/>
              </w:rPr>
            </w:pPr>
            <w:r>
              <w:t>DOI:</w:t>
            </w:r>
            <w:hyperlink r:id="rId18" w:tgtFrame="_blank" w:history="1">
              <w:r>
                <w:rPr>
                  <w:rStyle w:val="Hyperlink"/>
                </w:rPr>
                <w:t>10.1207/s15324796abm3301_3</w:t>
              </w:r>
            </w:hyperlink>
          </w:p>
        </w:tc>
        <w:tc>
          <w:tcPr>
            <w:tcW w:w="556" w:type="pct"/>
          </w:tcPr>
          <w:p w14:paraId="301A87DA" w14:textId="298EFF74" w:rsidR="00AF56F6" w:rsidRDefault="00427E35" w:rsidP="00AF56F6">
            <w:r>
              <w:t>2007</w:t>
            </w:r>
          </w:p>
        </w:tc>
      </w:tr>
      <w:tr w:rsidR="00445833" w14:paraId="1CA5A86E" w14:textId="77777777" w:rsidTr="008054CB">
        <w:trPr>
          <w:cantSplit/>
        </w:trPr>
        <w:tc>
          <w:tcPr>
            <w:tcW w:w="306" w:type="pct"/>
          </w:tcPr>
          <w:p w14:paraId="627A6E50" w14:textId="28E31F41" w:rsidR="00445833" w:rsidRDefault="00445833" w:rsidP="00AF56F6">
            <w:pPr>
              <w:rPr>
                <w:szCs w:val="20"/>
              </w:rPr>
            </w:pPr>
            <w:r>
              <w:rPr>
                <w:szCs w:val="20"/>
              </w:rPr>
              <w:t>6.</w:t>
            </w:r>
          </w:p>
        </w:tc>
        <w:tc>
          <w:tcPr>
            <w:tcW w:w="657" w:type="pct"/>
          </w:tcPr>
          <w:p w14:paraId="121B2539" w14:textId="2809A543" w:rsidR="00445833" w:rsidRDefault="00802AFE" w:rsidP="00AF56F6">
            <w:r>
              <w:t>Case series/registry</w:t>
            </w:r>
          </w:p>
          <w:p w14:paraId="0DE6E063" w14:textId="18592A03" w:rsidR="00802AFE" w:rsidRDefault="00802AFE" w:rsidP="00AF56F6">
            <w:r>
              <w:t>Ireland</w:t>
            </w:r>
          </w:p>
        </w:tc>
        <w:tc>
          <w:tcPr>
            <w:tcW w:w="1067" w:type="pct"/>
          </w:tcPr>
          <w:p w14:paraId="6D3AE9F6" w14:textId="08C8383B" w:rsidR="00445833" w:rsidRPr="00427E35" w:rsidRDefault="00802AFE" w:rsidP="00AF56F6">
            <w:r w:rsidRPr="00802AFE">
              <w:t>Trends in diagnosis and smoking prevalence in Irish alpha-1 antitrypsin deficiency individuals</w:t>
            </w:r>
            <w:r>
              <w:t xml:space="preserve"> </w:t>
            </w:r>
            <w:r w:rsidR="000321FD">
              <w:fldChar w:fldCharType="begin"/>
            </w:r>
            <w:r w:rsidR="000321FD">
              <w:instrText xml:space="preserve"> ADDIN EN.CITE &lt;EndNote&gt;&lt;Cite&gt;&lt;Author&gt;O&amp;apos;Connor&lt;/Author&gt;&lt;Year&gt;2013&lt;/Year&gt;&lt;RecNum&gt;60&lt;/RecNum&gt;&lt;DisplayText&gt;(O&amp;apos;Connor et al 2013)&lt;/DisplayText&gt;&lt;record&gt;&lt;rec-number&gt;60&lt;/rec-number&gt;&lt;foreign-keys&gt;&lt;key app="EN" db-id="vrsarxrvfsa29uepsa0pdtsse5995ex5v5pf" timestamp="1575338296"&gt;60&lt;/key&gt;&lt;/foreign-keys&gt;&lt;ref-type name="Journal Article"&gt;17&lt;/ref-type&gt;&lt;contributors&gt;&lt;authors&gt;&lt;author&gt;O&amp;apos;Connor, C.&lt;/author&gt;&lt;author&gt;Carroll, T. P.&lt;/author&gt;&lt;author&gt;Fee, L. T.&lt;/author&gt;&lt;author&gt;McElvaney, N. G.&lt;/author&gt;&lt;/authors&gt;&lt;/contributors&gt;&lt;auth-address&gt;C. O&amp;apos;Connor, Royal College of Surgeons in Ireland, Beaumont Hospital, Dublin, Ireland&lt;/auth-address&gt;&lt;titles&gt;&lt;title&gt;Trends in diagnosis and smoking prevalence in irish alpha-1 antitrypsin deficiency individuals&lt;/title&gt;&lt;secondary-title&gt;American Journal of Respiratory and Critical Care Medicine&lt;/secondary-title&gt;&lt;/titles&gt;&lt;periodical&gt;&lt;full-title&gt;American Journal of Respiratory and Critical Care Medicine&lt;/full-title&gt;&lt;/periodical&gt;&lt;volume&gt;187&lt;/volume&gt;&lt;keywords&gt;&lt;keyword&gt;smoking&lt;/keyword&gt;&lt;keyword&gt;prevalence&lt;/keyword&gt;&lt;keyword&gt;alpha 1 antitrypsin deficiency&lt;/keyword&gt;&lt;keyword&gt;American&lt;/keyword&gt;&lt;keyword&gt;society&lt;/keyword&gt;&lt;keyword&gt;diagnosis&lt;/keyword&gt;&lt;keyword&gt;chronic obstructive lung disease&lt;/keyword&gt;&lt;keyword&gt;risk&lt;/keyword&gt;&lt;keyword&gt;population&lt;/keyword&gt;&lt;keyword&gt;genetic disorder&lt;/keyword&gt;&lt;keyword&gt;liver disease&lt;/keyword&gt;&lt;keyword&gt;questionnaire&lt;/keyword&gt;&lt;keyword&gt;codominance&lt;/keyword&gt;&lt;keyword&gt;Ireland&lt;/keyword&gt;&lt;keyword&gt;asthma&lt;/keyword&gt;&lt;keyword&gt;smoking cessation&lt;/keyword&gt;&lt;/keywords&gt;&lt;dates&gt;&lt;year&gt;2013&lt;/year&gt;&lt;/dates&gt;&lt;isbn&gt;1073-449X&lt;/isbn&gt;&lt;work-type&gt;Conference Abstract&lt;/work-type&gt;&lt;urls&gt;&lt;related-urls&gt;&lt;url&gt;http://www.embase.com/search/results?subaction=viewrecord&amp;amp;from=export&amp;amp;id=L71983737&lt;/url&gt;&lt;/related-urls&gt;&lt;pdf-urls&gt;&lt;url&gt;http://www.atsjournals.org/doi/pdf/10.1164/ajrccm-conference.2013.187.1_MeetingAbstracts.A4246&lt;/url&gt;&lt;/pdf-urls&gt;&lt;/urls&gt;&lt;remote-database-name&gt;Embase&lt;/remote-database-name&gt;&lt;language&gt;English&lt;/language&gt;&lt;/record&gt;&lt;/Cite&gt;&lt;/EndNote&gt;</w:instrText>
            </w:r>
            <w:r w:rsidR="000321FD">
              <w:fldChar w:fldCharType="separate"/>
            </w:r>
            <w:r w:rsidR="000321FD">
              <w:rPr>
                <w:noProof/>
              </w:rPr>
              <w:t>(O'Connor et al 2013)</w:t>
            </w:r>
            <w:r w:rsidR="000321FD">
              <w:fldChar w:fldCharType="end"/>
            </w:r>
          </w:p>
        </w:tc>
        <w:tc>
          <w:tcPr>
            <w:tcW w:w="1525" w:type="pct"/>
          </w:tcPr>
          <w:p w14:paraId="082E84D2" w14:textId="24807B8B" w:rsidR="00445833" w:rsidRPr="00427E35" w:rsidRDefault="00445833" w:rsidP="00802AFE">
            <w:r w:rsidRPr="00445833">
              <w:t xml:space="preserve">100 ZZ AATD individuals completed a detailed questionnaire in relation to their diagnostic experiences and clinical presentation. The mean age of symptom onset was 37.8 years </w:t>
            </w:r>
            <w:r w:rsidR="00802AFE">
              <w:rPr>
                <w:rFonts w:cstheme="minorHAnsi"/>
              </w:rPr>
              <w:t>±</w:t>
            </w:r>
            <w:r w:rsidR="00802AFE">
              <w:t xml:space="preserve"> 1.6</w:t>
            </w:r>
            <w:r w:rsidRPr="00445833">
              <w:t xml:space="preserve">; mean age of diagnosis was 44.1 years </w:t>
            </w:r>
            <w:r w:rsidR="00802AFE">
              <w:rPr>
                <w:rFonts w:cstheme="minorHAnsi"/>
              </w:rPr>
              <w:t>±</w:t>
            </w:r>
            <w:r w:rsidR="00802AFE">
              <w:t xml:space="preserve"> 1.6</w:t>
            </w:r>
            <w:r w:rsidRPr="00445833">
              <w:t xml:space="preserve">. </w:t>
            </w:r>
            <w:r w:rsidR="00802AFE">
              <w:br/>
            </w:r>
            <w:r w:rsidRPr="00445833">
              <w:t>67% were past smokers, 32% never smokers, and 1% current smokers. Among the past smoker cohort 36% stopped smoking within the first 12 months of AATD</w:t>
            </w:r>
            <w:r w:rsidR="00802AFE">
              <w:t xml:space="preserve"> diagnosis</w:t>
            </w:r>
            <w:r w:rsidRPr="00445833">
              <w:t xml:space="preserve">; 24% stopped after the first 12 months and 40% had stopped smoking prior to diagnosis. </w:t>
            </w:r>
            <w:r w:rsidR="00802AFE">
              <w:t>E</w:t>
            </w:r>
            <w:r w:rsidRPr="00445833">
              <w:t>arly detection of symptomatic AATD correlates to an increase in smoking cessation rates.</w:t>
            </w:r>
          </w:p>
        </w:tc>
        <w:tc>
          <w:tcPr>
            <w:tcW w:w="889" w:type="pct"/>
          </w:tcPr>
          <w:p w14:paraId="7BAA28E7" w14:textId="77777777" w:rsidR="00445833" w:rsidRDefault="00445833" w:rsidP="00427E35">
            <w:pPr>
              <w:spacing w:before="0" w:after="0"/>
            </w:pPr>
          </w:p>
        </w:tc>
        <w:tc>
          <w:tcPr>
            <w:tcW w:w="556" w:type="pct"/>
          </w:tcPr>
          <w:p w14:paraId="49F02419" w14:textId="5325982B" w:rsidR="00445833" w:rsidRDefault="00802AFE" w:rsidP="00AF56F6">
            <w:r>
              <w:t>2013</w:t>
            </w:r>
          </w:p>
        </w:tc>
      </w:tr>
      <w:tr w:rsidR="00517D65" w14:paraId="68A1A452" w14:textId="77777777" w:rsidTr="008054CB">
        <w:trPr>
          <w:cantSplit/>
        </w:trPr>
        <w:tc>
          <w:tcPr>
            <w:tcW w:w="306" w:type="pct"/>
          </w:tcPr>
          <w:p w14:paraId="084FD7DF" w14:textId="08CF5DA5" w:rsidR="00517D65" w:rsidRDefault="00517D65" w:rsidP="00AF56F6">
            <w:pPr>
              <w:rPr>
                <w:szCs w:val="20"/>
              </w:rPr>
            </w:pPr>
            <w:r>
              <w:rPr>
                <w:szCs w:val="20"/>
              </w:rPr>
              <w:t>7.</w:t>
            </w:r>
          </w:p>
        </w:tc>
        <w:tc>
          <w:tcPr>
            <w:tcW w:w="657" w:type="pct"/>
          </w:tcPr>
          <w:p w14:paraId="2FCA24A3" w14:textId="77777777" w:rsidR="00517D65" w:rsidRDefault="0053698D" w:rsidP="00AF56F6">
            <w:r>
              <w:t>Cohort</w:t>
            </w:r>
          </w:p>
          <w:p w14:paraId="7A193391" w14:textId="6A59CAD4" w:rsidR="00284874" w:rsidRDefault="00284874" w:rsidP="00AF56F6">
            <w:r>
              <w:t>USA</w:t>
            </w:r>
          </w:p>
        </w:tc>
        <w:tc>
          <w:tcPr>
            <w:tcW w:w="1067" w:type="pct"/>
          </w:tcPr>
          <w:p w14:paraId="33DC2C4D" w14:textId="6383E762" w:rsidR="00517D65" w:rsidRPr="00802AFE" w:rsidRDefault="00517D65" w:rsidP="00AF56F6">
            <w:r w:rsidRPr="00517D65">
              <w:t xml:space="preserve">Clarification of the Risk of Chronic Obstructive Pulmonary Disease in α1-Antitrypsin Deficiency </w:t>
            </w:r>
            <w:proofErr w:type="spellStart"/>
            <w:r w:rsidRPr="00517D65">
              <w:t>PiMZ</w:t>
            </w:r>
            <w:proofErr w:type="spellEnd"/>
            <w:r w:rsidRPr="00517D65">
              <w:t xml:space="preserve"> Heterozygotes</w:t>
            </w:r>
            <w:r>
              <w:t xml:space="preserve"> </w:t>
            </w:r>
            <w:r w:rsidR="000321FD">
              <w:fldChar w:fldCharType="begin">
                <w:fldData xml:space="preserve">PEVuZE5vdGU+PENpdGU+PEF1dGhvcj5Nb2xsb3k8L0F1dGhvcj48WWVhcj4yMDE0PC9ZZWFyPjxS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</w:fldData>
              </w:fldChar>
            </w:r>
            <w:r w:rsidR="000321FD">
              <w:instrText xml:space="preserve"> ADDIN EN.CITE </w:instrText>
            </w:r>
            <w:r w:rsidR="000321FD">
              <w:fldChar w:fldCharType="begin">
                <w:fldData xml:space="preserve">PEVuZE5vdGU+PENpdGU+PEF1dGhvcj5Nb2xsb3k8L0F1dGhvcj48WWVhcj4yMDE0PC9ZZWFyPjxS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</w:fldData>
              </w:fldChar>
            </w:r>
            <w:r w:rsidR="000321FD">
              <w:instrText xml:space="preserve"> ADDIN EN.CITE.DATA </w:instrText>
            </w:r>
            <w:r w:rsidR="000321FD">
              <w:fldChar w:fldCharType="end"/>
            </w:r>
            <w:r w:rsidR="000321FD">
              <w:fldChar w:fldCharType="separate"/>
            </w:r>
            <w:r w:rsidR="000321FD">
              <w:rPr>
                <w:noProof/>
              </w:rPr>
              <w:t>(Molloy et al 2014)</w:t>
            </w:r>
            <w:r w:rsidR="000321FD">
              <w:fldChar w:fldCharType="end"/>
            </w:r>
          </w:p>
        </w:tc>
        <w:tc>
          <w:tcPr>
            <w:tcW w:w="1525" w:type="pct"/>
          </w:tcPr>
          <w:p w14:paraId="209C4BBC" w14:textId="12F494EF" w:rsidR="0053698D" w:rsidRPr="00445833" w:rsidRDefault="0053698D" w:rsidP="0053698D">
            <w:r>
              <w:t xml:space="preserve">A </w:t>
            </w:r>
            <w:r w:rsidRPr="0053698D">
              <w:t>compar</w:t>
            </w:r>
            <w:r>
              <w:t>ison of</w:t>
            </w:r>
            <w:r w:rsidRPr="0053698D">
              <w:t xml:space="preserve"> 99 </w:t>
            </w:r>
            <w:proofErr w:type="spellStart"/>
            <w:r w:rsidRPr="0053698D">
              <w:t>PiMM</w:t>
            </w:r>
            <w:proofErr w:type="spellEnd"/>
            <w:r w:rsidRPr="0053698D">
              <w:t xml:space="preserve"> and 89 </w:t>
            </w:r>
            <w:proofErr w:type="spellStart"/>
            <w:r w:rsidRPr="0053698D">
              <w:t>PiMZ</w:t>
            </w:r>
            <w:proofErr w:type="spellEnd"/>
            <w:r w:rsidRPr="0053698D">
              <w:t xml:space="preserve"> non</w:t>
            </w:r>
            <w:r>
              <w:t>-</w:t>
            </w:r>
            <w:r w:rsidRPr="0053698D">
              <w:t xml:space="preserve">index subjects recruited from 51 index probands who were confirmed </w:t>
            </w:r>
            <w:proofErr w:type="spellStart"/>
            <w:r w:rsidRPr="0053698D">
              <w:t>PiMZ</w:t>
            </w:r>
            <w:proofErr w:type="spellEnd"/>
            <w:r w:rsidRPr="0053698D">
              <w:t xml:space="preserve"> heterozygotes </w:t>
            </w:r>
            <w:r>
              <w:t xml:space="preserve">with </w:t>
            </w:r>
            <w:r w:rsidRPr="0053698D">
              <w:t>COPD</w:t>
            </w:r>
            <w:r>
              <w:t xml:space="preserve">. </w:t>
            </w:r>
            <w:r w:rsidRPr="0053698D">
              <w:t xml:space="preserve">There was no difference in lung function in never-smoking </w:t>
            </w:r>
            <w:proofErr w:type="spellStart"/>
            <w:r w:rsidRPr="0053698D">
              <w:t>PiMM</w:t>
            </w:r>
            <w:proofErr w:type="spellEnd"/>
            <w:r w:rsidRPr="0053698D">
              <w:t xml:space="preserve"> versus </w:t>
            </w:r>
            <w:proofErr w:type="spellStart"/>
            <w:r w:rsidRPr="0053698D">
              <w:t>PiMZ</w:t>
            </w:r>
            <w:proofErr w:type="spellEnd"/>
            <w:r w:rsidRPr="0053698D">
              <w:t xml:space="preserve"> individuals</w:t>
            </w:r>
            <w:r>
              <w:t xml:space="preserve">. </w:t>
            </w:r>
            <w:r w:rsidRPr="0053698D">
              <w:t>FEV</w:t>
            </w:r>
            <w:r w:rsidRPr="0053698D">
              <w:rPr>
                <w:vertAlign w:val="subscript"/>
              </w:rPr>
              <w:t xml:space="preserve">1 </w:t>
            </w:r>
            <w:r w:rsidRPr="0053698D">
              <w:t xml:space="preserve">was significantly lower in ever-smoking </w:t>
            </w:r>
            <w:proofErr w:type="spellStart"/>
            <w:r w:rsidRPr="0053698D">
              <w:t>PiMZ</w:t>
            </w:r>
            <w:proofErr w:type="spellEnd"/>
            <w:r w:rsidRPr="0053698D">
              <w:t xml:space="preserve"> individuals</w:t>
            </w:r>
            <w:r>
              <w:t xml:space="preserve">. </w:t>
            </w:r>
            <w:proofErr w:type="spellStart"/>
            <w:r w:rsidRPr="0053698D">
              <w:t>PiMZ</w:t>
            </w:r>
            <w:proofErr w:type="spellEnd"/>
            <w:r w:rsidRPr="0053698D">
              <w:t xml:space="preserve"> individuals</w:t>
            </w:r>
            <w:r>
              <w:t xml:space="preserve"> were </w:t>
            </w:r>
            <w:r w:rsidRPr="0053698D">
              <w:t xml:space="preserve">stratified </w:t>
            </w:r>
            <w:r>
              <w:t>into</w:t>
            </w:r>
            <w:r w:rsidRPr="0053698D">
              <w:t xml:space="preserve"> low-exposure (&lt;20 pack-years of smoking) and high-exposure (≥20 pack-years of smoking)</w:t>
            </w:r>
            <w:r>
              <w:t xml:space="preserve">. </w:t>
            </w:r>
            <w:r w:rsidRPr="0053698D">
              <w:t>Cigarette smoke exposure was inversely proportional to quantitative measures of lung function</w:t>
            </w:r>
            <w:r>
              <w:t xml:space="preserve">. </w:t>
            </w:r>
            <w:proofErr w:type="spellStart"/>
            <w:r w:rsidRPr="0053698D">
              <w:t>PiMZ</w:t>
            </w:r>
            <w:proofErr w:type="spellEnd"/>
            <w:r w:rsidRPr="0053698D">
              <w:t xml:space="preserve"> individuals in the low-and high-exposure group had a greater degree of airways obstruction compared with </w:t>
            </w:r>
            <w:proofErr w:type="spellStart"/>
            <w:r w:rsidRPr="0053698D">
              <w:t>PiMM</w:t>
            </w:r>
            <w:proofErr w:type="spellEnd"/>
            <w:r w:rsidRPr="0053698D">
              <w:t xml:space="preserve"> individuals</w:t>
            </w:r>
            <w:r>
              <w:t>. E</w:t>
            </w:r>
            <w:r w:rsidRPr="0053698D">
              <w:t xml:space="preserve">ver-smoking </w:t>
            </w:r>
            <w:proofErr w:type="spellStart"/>
            <w:r w:rsidRPr="0053698D">
              <w:t>PiMZ</w:t>
            </w:r>
            <w:proofErr w:type="spellEnd"/>
            <w:r w:rsidRPr="0053698D">
              <w:t xml:space="preserve"> heterozygotes had significantly reduced lung function and increased risk of COPD (</w:t>
            </w:r>
            <w:r w:rsidR="001849DF">
              <w:t>p</w:t>
            </w:r>
            <w:r w:rsidRPr="0053698D">
              <w:t xml:space="preserve"> = 0.0004), whereas there was no increased risk in </w:t>
            </w:r>
            <w:proofErr w:type="spellStart"/>
            <w:r w:rsidRPr="0053698D">
              <w:t>PiMZ</w:t>
            </w:r>
            <w:proofErr w:type="spellEnd"/>
            <w:r w:rsidRPr="0053698D">
              <w:t xml:space="preserve"> never-smokers</w:t>
            </w:r>
            <w:r>
              <w:t xml:space="preserve">. </w:t>
            </w:r>
            <w:r w:rsidRPr="0053698D">
              <w:t xml:space="preserve">Heterozygous </w:t>
            </w:r>
            <w:proofErr w:type="spellStart"/>
            <w:r w:rsidRPr="0053698D">
              <w:t>PiMZ</w:t>
            </w:r>
            <w:proofErr w:type="spellEnd"/>
            <w:r w:rsidRPr="0053698D">
              <w:t xml:space="preserve"> individuals had OR for COPD of 5.18. </w:t>
            </w:r>
            <w:r>
              <w:t>T</w:t>
            </w:r>
            <w:r w:rsidRPr="0053698D">
              <w:t xml:space="preserve">he unadjusted OR for COPD in ever-smoking </w:t>
            </w:r>
            <w:proofErr w:type="spellStart"/>
            <w:r w:rsidRPr="0053698D">
              <w:t>PiMZ</w:t>
            </w:r>
            <w:proofErr w:type="spellEnd"/>
            <w:r w:rsidRPr="0053698D">
              <w:t xml:space="preserve"> heterozygotes was 9.21</w:t>
            </w:r>
            <w:r>
              <w:t xml:space="preserve">. </w:t>
            </w:r>
            <w:r w:rsidRPr="0053698D">
              <w:t>In never-smoking individuals the OR was not significantly increased</w:t>
            </w:r>
            <w:r>
              <w:t xml:space="preserve"> </w:t>
            </w:r>
            <w:r w:rsidRPr="0053698D">
              <w:t>(OR 0.24</w:t>
            </w:r>
            <w:r>
              <w:t>, p</w:t>
            </w:r>
            <w:r w:rsidRPr="0053698D">
              <w:t xml:space="preserve"> = 0.2)</w:t>
            </w:r>
            <w:r>
              <w:t>.</w:t>
            </w:r>
          </w:p>
        </w:tc>
        <w:tc>
          <w:tcPr>
            <w:tcW w:w="889" w:type="pct"/>
          </w:tcPr>
          <w:p w14:paraId="2C675924" w14:textId="31DA9274" w:rsidR="00517D65" w:rsidRDefault="004B3795" w:rsidP="00427E35">
            <w:pPr>
              <w:spacing w:before="0" w:after="0"/>
            </w:pPr>
            <w:hyperlink r:id="rId19" w:history="1">
              <w:r w:rsidR="00517D65" w:rsidRPr="00D33753">
                <w:rPr>
                  <w:rStyle w:val="Hyperlink"/>
                </w:rPr>
                <w:t>https://www.atsjournals.org/doi/full/10.1164/rccm.201311-1984OC</w:t>
              </w:r>
            </w:hyperlink>
          </w:p>
          <w:p w14:paraId="271222E5" w14:textId="2FC179B8" w:rsidR="00517D65" w:rsidRDefault="00517D65" w:rsidP="00427E35">
            <w:pPr>
              <w:spacing w:before="0" w:after="0"/>
            </w:pPr>
          </w:p>
        </w:tc>
        <w:tc>
          <w:tcPr>
            <w:tcW w:w="556" w:type="pct"/>
          </w:tcPr>
          <w:p w14:paraId="7DD17C7C" w14:textId="608BE62A" w:rsidR="00517D65" w:rsidRDefault="00517D65" w:rsidP="00AF56F6">
            <w:r>
              <w:t>2014</w:t>
            </w:r>
          </w:p>
        </w:tc>
      </w:tr>
      <w:tr w:rsidR="00CA13F3" w14:paraId="7C342DDD" w14:textId="77777777" w:rsidTr="008054CB">
        <w:trPr>
          <w:cantSplit/>
        </w:trPr>
        <w:tc>
          <w:tcPr>
            <w:tcW w:w="306" w:type="pct"/>
          </w:tcPr>
          <w:p w14:paraId="0DBCF28B" w14:textId="6E937E9A" w:rsidR="00CA13F3" w:rsidRDefault="00CA13F3" w:rsidP="00AF56F6">
            <w:pPr>
              <w:rPr>
                <w:szCs w:val="20"/>
              </w:rPr>
            </w:pPr>
            <w:r>
              <w:rPr>
                <w:szCs w:val="20"/>
              </w:rPr>
              <w:t>8.</w:t>
            </w:r>
          </w:p>
        </w:tc>
        <w:tc>
          <w:tcPr>
            <w:tcW w:w="657" w:type="pct"/>
          </w:tcPr>
          <w:p w14:paraId="0CE2BF4B" w14:textId="77777777" w:rsidR="00CA13F3" w:rsidRDefault="00291765" w:rsidP="00AF56F6">
            <w:r>
              <w:t>Cohort</w:t>
            </w:r>
          </w:p>
          <w:p w14:paraId="24B189BA" w14:textId="6B3915DB" w:rsidR="00291765" w:rsidRDefault="00291765" w:rsidP="00AF56F6">
            <w:r>
              <w:t>Sweden</w:t>
            </w:r>
          </w:p>
        </w:tc>
        <w:tc>
          <w:tcPr>
            <w:tcW w:w="1067" w:type="pct"/>
          </w:tcPr>
          <w:p w14:paraId="49FD6622" w14:textId="3072958D" w:rsidR="00CA13F3" w:rsidRPr="00517D65" w:rsidRDefault="00CA13F3" w:rsidP="00AF56F6">
            <w:r w:rsidRPr="00CA13F3">
              <w:t>Health status and lung function in the Swedish alpha 1-antitrypsin deficient cohort, identified by neonatal screening, at the age of 37-40 years</w:t>
            </w:r>
            <w:r>
              <w:t xml:space="preserve"> </w:t>
            </w:r>
            <w:r w:rsidR="000321FD">
              <w:fldChar w:fldCharType="begin">
                <w:fldData xml:space="preserve">PEVuZE5vdGU+PENpdGU+PEF1dGhvcj5QaWl0dWxhaW5lbjwvQXV0aG9yPjxZZWFyPjIwMTc8L1ll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C9wZXJpb2RpY2FsPjxwYWdlcz40OTUtNTAwPC9wYWdlcz48dm9sdW1lPjEyPC92b2x1bWU+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</w:fldData>
              </w:fldChar>
            </w:r>
            <w:r w:rsidR="000321FD">
              <w:instrText xml:space="preserve"> ADDIN EN.CITE </w:instrText>
            </w:r>
            <w:r w:rsidR="000321FD">
              <w:fldChar w:fldCharType="begin">
                <w:fldData xml:space="preserve">PEVuZE5vdGU+PENpdGU+PEF1dGhvcj5QaWl0dWxhaW5lbjwvQXV0aG9yPjxZZWFyPjIwMTc8L1ll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C9wZXJpb2RpY2FsPjxwYWdlcz40OTUtNTAwPC9wYWdlcz48dm9sdW1lPjEyPC92b2x1bWU+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</w:fldData>
              </w:fldChar>
            </w:r>
            <w:r w:rsidR="000321FD">
              <w:instrText xml:space="preserve"> ADDIN EN.CITE.DATA </w:instrText>
            </w:r>
            <w:r w:rsidR="000321FD">
              <w:fldChar w:fldCharType="end"/>
            </w:r>
            <w:r w:rsidR="000321FD">
              <w:fldChar w:fldCharType="separate"/>
            </w:r>
            <w:r w:rsidR="000321FD">
              <w:rPr>
                <w:noProof/>
              </w:rPr>
              <w:t>(Piitulainen et al 2017)</w:t>
            </w:r>
            <w:r w:rsidR="000321FD">
              <w:fldChar w:fldCharType="end"/>
            </w:r>
          </w:p>
        </w:tc>
        <w:tc>
          <w:tcPr>
            <w:tcW w:w="1525" w:type="pct"/>
          </w:tcPr>
          <w:p w14:paraId="1943FDB8" w14:textId="235E3816" w:rsidR="0038373C" w:rsidRDefault="00325C78" w:rsidP="0038373C">
            <w:r>
              <w:t>Co</w:t>
            </w:r>
            <w:r w:rsidRPr="00325C78">
              <w:t xml:space="preserve">hort of </w:t>
            </w:r>
            <w:proofErr w:type="spellStart"/>
            <w:r w:rsidRPr="00325C78">
              <w:t>PiZZ</w:t>
            </w:r>
            <w:proofErr w:type="spellEnd"/>
            <w:r w:rsidRPr="00325C78">
              <w:t xml:space="preserve"> </w:t>
            </w:r>
            <w:r w:rsidR="0038373C">
              <w:t xml:space="preserve">(n=120) </w:t>
            </w:r>
            <w:r w:rsidRPr="00325C78">
              <w:t xml:space="preserve">and </w:t>
            </w:r>
            <w:proofErr w:type="spellStart"/>
            <w:r w:rsidRPr="00325C78">
              <w:t>PiSZ</w:t>
            </w:r>
            <w:proofErr w:type="spellEnd"/>
            <w:r w:rsidR="0038373C">
              <w:t xml:space="preserve"> (n=46)</w:t>
            </w:r>
            <w:r w:rsidRPr="00325C78">
              <w:t xml:space="preserve"> individuals followed up since birth</w:t>
            </w:r>
            <w:r w:rsidR="0038373C">
              <w:t xml:space="preserve">, compared to age-matched </w:t>
            </w:r>
            <w:r w:rsidR="0038373C" w:rsidRPr="0038373C">
              <w:t>control subjects from the population registry</w:t>
            </w:r>
            <w:r w:rsidR="0038373C">
              <w:t xml:space="preserve"> (n=164)</w:t>
            </w:r>
            <w:r w:rsidR="0038373C" w:rsidRPr="0038373C">
              <w:t>.</w:t>
            </w:r>
            <w:r w:rsidR="0038373C">
              <w:t xml:space="preserve"> 4%</w:t>
            </w:r>
            <w:r w:rsidR="0038373C" w:rsidRPr="0038373C">
              <w:t xml:space="preserve"> of the </w:t>
            </w:r>
            <w:proofErr w:type="spellStart"/>
            <w:r w:rsidR="0038373C" w:rsidRPr="0038373C">
              <w:t>PiZZ</w:t>
            </w:r>
            <w:proofErr w:type="spellEnd"/>
            <w:r w:rsidR="0038373C" w:rsidRPr="0038373C">
              <w:t xml:space="preserve">, 2% of the </w:t>
            </w:r>
            <w:proofErr w:type="spellStart"/>
            <w:r w:rsidR="0038373C" w:rsidRPr="0038373C">
              <w:t>PiSZ</w:t>
            </w:r>
            <w:proofErr w:type="spellEnd"/>
            <w:r w:rsidR="0038373C" w:rsidRPr="0038373C">
              <w:t xml:space="preserve"> and 12% of the control subjects were current smokers (</w:t>
            </w:r>
            <w:r w:rsidR="0038373C">
              <w:t>p</w:t>
            </w:r>
            <w:r w:rsidR="0038373C" w:rsidRPr="0038373C">
              <w:t xml:space="preserve">=0.008), and 17% of the </w:t>
            </w:r>
            <w:proofErr w:type="spellStart"/>
            <w:r w:rsidR="0038373C" w:rsidRPr="0038373C">
              <w:t>PiZZ</w:t>
            </w:r>
            <w:proofErr w:type="spellEnd"/>
            <w:r w:rsidR="0038373C" w:rsidRPr="0038373C">
              <w:t xml:space="preserve">, 9% of the </w:t>
            </w:r>
            <w:proofErr w:type="spellStart"/>
            <w:r w:rsidR="0038373C" w:rsidRPr="0038373C">
              <w:t>PiSZ</w:t>
            </w:r>
            <w:proofErr w:type="spellEnd"/>
            <w:r w:rsidR="0038373C" w:rsidRPr="0038373C">
              <w:t xml:space="preserve"> and 21% of the control subjects had stopped smoking.</w:t>
            </w:r>
            <w:r w:rsidR="0038373C">
              <w:t xml:space="preserve"> </w:t>
            </w:r>
            <w:proofErr w:type="spellStart"/>
            <w:r w:rsidR="0038373C">
              <w:t>PiZZ</w:t>
            </w:r>
            <w:proofErr w:type="spellEnd"/>
            <w:r w:rsidR="0038373C">
              <w:t xml:space="preserve"> current smokers had a significantly higher (</w:t>
            </w:r>
            <w:proofErr w:type="spellStart"/>
            <w:r w:rsidR="0038373C">
              <w:t>ie</w:t>
            </w:r>
            <w:proofErr w:type="spellEnd"/>
            <w:r w:rsidR="0038373C">
              <w:t>, poorer) SGRQ</w:t>
            </w:r>
            <w:r w:rsidR="0038373C">
              <w:rPr>
                <w:vertAlign w:val="superscript"/>
              </w:rPr>
              <w:t>1</w:t>
            </w:r>
            <w:r w:rsidR="0038373C">
              <w:t xml:space="preserve"> score than </w:t>
            </w:r>
            <w:proofErr w:type="spellStart"/>
            <w:r w:rsidR="0038373C">
              <w:t>PiZZ</w:t>
            </w:r>
            <w:proofErr w:type="spellEnd"/>
            <w:r w:rsidR="0038373C">
              <w:t xml:space="preserve"> never-smokers (p=0.032) and </w:t>
            </w:r>
            <w:proofErr w:type="spellStart"/>
            <w:r w:rsidR="0038373C">
              <w:t>PiMM</w:t>
            </w:r>
            <w:proofErr w:type="spellEnd"/>
            <w:r w:rsidR="0038373C">
              <w:t xml:space="preserve"> current smokers had significantly higher score (p&lt;0.001) than </w:t>
            </w:r>
            <w:proofErr w:type="spellStart"/>
            <w:r w:rsidR="0038373C">
              <w:t>PiMM</w:t>
            </w:r>
            <w:proofErr w:type="spellEnd"/>
            <w:r w:rsidR="0038373C">
              <w:t xml:space="preserve"> never-smokers. The proportion of subjects with a FEV</w:t>
            </w:r>
            <w:r w:rsidR="0038373C" w:rsidRPr="001849DF">
              <w:rPr>
                <w:vertAlign w:val="subscript"/>
              </w:rPr>
              <w:t>1</w:t>
            </w:r>
            <w:r w:rsidR="0038373C">
              <w:t xml:space="preserve">/FVC ratio of &lt;0.70, indicating COPD, was significantly higher in the </w:t>
            </w:r>
            <w:proofErr w:type="spellStart"/>
            <w:r w:rsidR="0038373C">
              <w:t>PiZZ</w:t>
            </w:r>
            <w:proofErr w:type="spellEnd"/>
            <w:r w:rsidR="0038373C">
              <w:t xml:space="preserve"> current smokers than in the </w:t>
            </w:r>
            <w:proofErr w:type="spellStart"/>
            <w:r w:rsidR="0038373C">
              <w:t>PiZZ</w:t>
            </w:r>
            <w:proofErr w:type="spellEnd"/>
            <w:r w:rsidR="0038373C">
              <w:t xml:space="preserve"> never-smokers (p=0.001). Among the </w:t>
            </w:r>
            <w:proofErr w:type="spellStart"/>
            <w:r w:rsidR="0038373C">
              <w:t>PiSZ</w:t>
            </w:r>
            <w:proofErr w:type="spellEnd"/>
            <w:r w:rsidR="0038373C">
              <w:t xml:space="preserve"> and </w:t>
            </w:r>
            <w:proofErr w:type="spellStart"/>
            <w:r w:rsidR="0038373C">
              <w:t>PiMM</w:t>
            </w:r>
            <w:proofErr w:type="spellEnd"/>
            <w:r w:rsidR="0038373C">
              <w:t xml:space="preserve"> subjects, the differences in lung function between the smoking subgroups were insignificant. </w:t>
            </w:r>
            <w:proofErr w:type="spellStart"/>
            <w:r w:rsidR="0038373C">
              <w:t>PiZZ</w:t>
            </w:r>
            <w:proofErr w:type="spellEnd"/>
            <w:r w:rsidR="0038373C">
              <w:t xml:space="preserve"> current smokers were found to have signs of COPD before 40 years of age. Smoking is less common among the AAT-deficient subjects identified by neonatal screening than among their peers in the general population.</w:t>
            </w:r>
          </w:p>
        </w:tc>
        <w:tc>
          <w:tcPr>
            <w:tcW w:w="889" w:type="pct"/>
          </w:tcPr>
          <w:p w14:paraId="1845FC48" w14:textId="62938F67" w:rsidR="00CA13F3" w:rsidRDefault="004B3795" w:rsidP="00427E35">
            <w:pPr>
              <w:spacing w:before="0" w:after="0"/>
            </w:pPr>
            <w:hyperlink r:id="rId20" w:history="1">
              <w:r w:rsidR="00291765" w:rsidRPr="00D33753">
                <w:rPr>
                  <w:rStyle w:val="Hyperlink"/>
                </w:rPr>
                <w:t>https://www.dovepress.com/getfile.php?fileID=34723</w:t>
              </w:r>
            </w:hyperlink>
          </w:p>
          <w:p w14:paraId="60694DBD" w14:textId="68C9942A" w:rsidR="00291765" w:rsidRDefault="00291765" w:rsidP="00427E35">
            <w:pPr>
              <w:spacing w:before="0" w:after="0"/>
            </w:pPr>
          </w:p>
        </w:tc>
        <w:tc>
          <w:tcPr>
            <w:tcW w:w="556" w:type="pct"/>
          </w:tcPr>
          <w:p w14:paraId="42D839F4" w14:textId="01AD4C4B" w:rsidR="00CA13F3" w:rsidRDefault="00291765" w:rsidP="00AF56F6">
            <w:r>
              <w:t>2017</w:t>
            </w:r>
          </w:p>
        </w:tc>
      </w:tr>
      <w:tr w:rsidR="00844623" w14:paraId="18CA940D" w14:textId="77777777" w:rsidTr="008054CB">
        <w:trPr>
          <w:cantSplit/>
        </w:trPr>
        <w:tc>
          <w:tcPr>
            <w:tcW w:w="306" w:type="pct"/>
          </w:tcPr>
          <w:p w14:paraId="249B6E41" w14:textId="1131579D" w:rsidR="00844623" w:rsidRDefault="00844623" w:rsidP="00AF56F6">
            <w:pPr>
              <w:rPr>
                <w:szCs w:val="20"/>
              </w:rPr>
            </w:pPr>
            <w:r>
              <w:rPr>
                <w:szCs w:val="20"/>
              </w:rPr>
              <w:t>9.</w:t>
            </w:r>
          </w:p>
        </w:tc>
        <w:tc>
          <w:tcPr>
            <w:tcW w:w="657" w:type="pct"/>
          </w:tcPr>
          <w:p w14:paraId="5AFFB941" w14:textId="77777777" w:rsidR="00844623" w:rsidRDefault="00844623" w:rsidP="00844623">
            <w:r>
              <w:t>Case series/registry</w:t>
            </w:r>
          </w:p>
          <w:p w14:paraId="79E1801D" w14:textId="7DF1F7E7" w:rsidR="00844623" w:rsidRDefault="00844623" w:rsidP="00AF56F6">
            <w:r>
              <w:t>Germany</w:t>
            </w:r>
          </w:p>
        </w:tc>
        <w:tc>
          <w:tcPr>
            <w:tcW w:w="1067" w:type="pct"/>
          </w:tcPr>
          <w:p w14:paraId="5AFCC3D5" w14:textId="2A8B8A9F" w:rsidR="00844623" w:rsidRPr="00CA13F3" w:rsidRDefault="00844623" w:rsidP="00AF56F6">
            <w:r w:rsidRPr="00844623">
              <w:t xml:space="preserve">Exacerbations and duration of smoking abstinence are associated with the annual loss of FEV1 in individuals with </w:t>
            </w:r>
            <w:proofErr w:type="spellStart"/>
            <w:r w:rsidRPr="00844623">
              <w:t>PiZZ</w:t>
            </w:r>
            <w:proofErr w:type="spellEnd"/>
            <w:r w:rsidRPr="00844623">
              <w:t xml:space="preserve"> alpha-1-antitrypsin deficiency</w:t>
            </w:r>
            <w:r>
              <w:t xml:space="preserve"> </w:t>
            </w:r>
            <w:r w:rsidR="000321FD">
              <w:fldChar w:fldCharType="begin">
                <w:fldData xml:space="preserve">PEVuZE5vdGU+PENpdGU+PEF1dGhvcj5GYWhuZHJpY2g8L0F1dGhvcj48WWVhcj4yMDE3PC9ZZWFy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</w:fldData>
              </w:fldChar>
            </w:r>
            <w:r w:rsidR="000321FD">
              <w:instrText xml:space="preserve"> ADDIN EN.CITE </w:instrText>
            </w:r>
            <w:r w:rsidR="000321FD">
              <w:fldChar w:fldCharType="begin">
                <w:fldData xml:space="preserve">PEVuZE5vdGU+PENpdGU+PEF1dGhvcj5GYWhuZHJpY2g8L0F1dGhvcj48WWVhcj4yMDE3PC9ZZWFy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</w:fldData>
              </w:fldChar>
            </w:r>
            <w:r w:rsidR="000321FD">
              <w:instrText xml:space="preserve"> ADDIN EN.CITE.DATA </w:instrText>
            </w:r>
            <w:r w:rsidR="000321FD">
              <w:fldChar w:fldCharType="end"/>
            </w:r>
            <w:r w:rsidR="000321FD">
              <w:fldChar w:fldCharType="separate"/>
            </w:r>
            <w:r w:rsidR="000321FD">
              <w:rPr>
                <w:noProof/>
              </w:rPr>
              <w:t>(Fahndrich et al 2017)</w:t>
            </w:r>
            <w:r w:rsidR="000321FD">
              <w:fldChar w:fldCharType="end"/>
            </w:r>
          </w:p>
        </w:tc>
        <w:tc>
          <w:tcPr>
            <w:tcW w:w="1525" w:type="pct"/>
          </w:tcPr>
          <w:p w14:paraId="2DF1A06A" w14:textId="0F298306" w:rsidR="00844623" w:rsidRDefault="00844623" w:rsidP="0038373C">
            <w:r>
              <w:t>L</w:t>
            </w:r>
            <w:r w:rsidRPr="00844623">
              <w:t>ongitudinal follow-up over 11 years (mean follow-up 4.89 years) from the German AATD registry</w:t>
            </w:r>
            <w:r>
              <w:t xml:space="preserve"> of </w:t>
            </w:r>
            <w:r w:rsidRPr="00844623">
              <w:t>100 individuals with post-bronchodilator FEV</w:t>
            </w:r>
            <w:r w:rsidRPr="00844623">
              <w:rPr>
                <w:vertAlign w:val="subscript"/>
              </w:rPr>
              <w:t>1</w:t>
            </w:r>
            <w:r w:rsidRPr="00844623">
              <w:t xml:space="preserve"> measurements and 116 individuals with TLCO</w:t>
            </w:r>
            <w:r>
              <w:rPr>
                <w:vertAlign w:val="superscript"/>
              </w:rPr>
              <w:t>2</w:t>
            </w:r>
            <w:r w:rsidRPr="00844623">
              <w:t xml:space="preserve"> measurements.</w:t>
            </w:r>
            <w:r w:rsidR="00BC09E6">
              <w:t xml:space="preserve"> </w:t>
            </w:r>
            <w:r w:rsidR="00BC09E6" w:rsidRPr="00BC09E6">
              <w:t>Accelerated deterioration of FEV</w:t>
            </w:r>
            <w:r w:rsidR="00BC09E6" w:rsidRPr="00BC09E6">
              <w:rPr>
                <w:vertAlign w:val="subscript"/>
              </w:rPr>
              <w:t>1</w:t>
            </w:r>
            <w:r w:rsidR="00BC09E6" w:rsidRPr="00BC09E6">
              <w:t xml:space="preserve"> was associated with occupational dust exposure (p = 0.026), shorter duration of smoking abstinence (p = 0.008), higher baseline FEV</w:t>
            </w:r>
            <w:r w:rsidR="00BC09E6" w:rsidRPr="00BC09E6">
              <w:rPr>
                <w:vertAlign w:val="subscript"/>
              </w:rPr>
              <w:t>1</w:t>
            </w:r>
            <w:r w:rsidR="00BC09E6" w:rsidRPr="00BC09E6">
              <w:t xml:space="preserve"> (p = 0.003), higher annual exacerbation frequency (p = 0.003) and higher frequency of glucocorticoids intake (p = 0.004).</w:t>
            </w:r>
            <w:r w:rsidR="00915ED6">
              <w:t xml:space="preserve"> </w:t>
            </w:r>
            <w:r w:rsidR="00BC09E6">
              <w:t>P</w:t>
            </w:r>
            <w:r w:rsidR="00BC09E6" w:rsidRPr="00BC09E6">
              <w:t>atients with an elevated decline in TLCO showed significant impaired health-related quality of life at baseline (p = 0.039) and lower AAT serum levels (p &lt; 0.001) in multivariate analysis.</w:t>
            </w:r>
          </w:p>
        </w:tc>
        <w:tc>
          <w:tcPr>
            <w:tcW w:w="889" w:type="pct"/>
          </w:tcPr>
          <w:p w14:paraId="6200E427" w14:textId="02992E60" w:rsidR="00844623" w:rsidRDefault="004B3795" w:rsidP="00427E35">
            <w:pPr>
              <w:spacing w:before="0" w:after="0"/>
            </w:pPr>
            <w:hyperlink r:id="rId21" w:history="1">
              <w:r w:rsidR="00844623" w:rsidRPr="00D33753">
                <w:rPr>
                  <w:rStyle w:val="Hyperlink"/>
                </w:rPr>
                <w:t>https://www.resmedjournal.com/article/S0954-6111(17)30153-1/pdf</w:t>
              </w:r>
            </w:hyperlink>
          </w:p>
          <w:p w14:paraId="29A3DAC6" w14:textId="2AD25483" w:rsidR="00844623" w:rsidRDefault="00844623" w:rsidP="00427E35">
            <w:pPr>
              <w:spacing w:before="0" w:after="0"/>
            </w:pPr>
          </w:p>
        </w:tc>
        <w:tc>
          <w:tcPr>
            <w:tcW w:w="556" w:type="pct"/>
          </w:tcPr>
          <w:p w14:paraId="0E0CB6B9" w14:textId="0A9F902F" w:rsidR="00844623" w:rsidRDefault="00844623" w:rsidP="00AF56F6">
            <w:r>
              <w:t>2017</w:t>
            </w:r>
          </w:p>
        </w:tc>
      </w:tr>
      <w:tr w:rsidR="00C572B3" w14:paraId="5BB26965" w14:textId="77777777" w:rsidTr="008054CB">
        <w:trPr>
          <w:cantSplit/>
        </w:trPr>
        <w:tc>
          <w:tcPr>
            <w:tcW w:w="306" w:type="pct"/>
          </w:tcPr>
          <w:p w14:paraId="4DFF281A" w14:textId="5C20669A" w:rsidR="00C572B3" w:rsidRDefault="00C572B3" w:rsidP="00C572B3">
            <w:pPr>
              <w:rPr>
                <w:szCs w:val="20"/>
              </w:rPr>
            </w:pPr>
            <w:r>
              <w:rPr>
                <w:szCs w:val="20"/>
              </w:rPr>
              <w:t>10.</w:t>
            </w:r>
          </w:p>
        </w:tc>
        <w:tc>
          <w:tcPr>
            <w:tcW w:w="657" w:type="pct"/>
          </w:tcPr>
          <w:p w14:paraId="0F102115" w14:textId="77777777" w:rsidR="00C572B3" w:rsidRDefault="00C572B3" w:rsidP="00844623">
            <w:r>
              <w:t>Case series</w:t>
            </w:r>
          </w:p>
          <w:p w14:paraId="50B251D9" w14:textId="48E364F7" w:rsidR="00FA74FE" w:rsidRDefault="00FA74FE" w:rsidP="00844623">
            <w:r>
              <w:t>Canada</w:t>
            </w:r>
          </w:p>
        </w:tc>
        <w:tc>
          <w:tcPr>
            <w:tcW w:w="1067" w:type="pct"/>
          </w:tcPr>
          <w:p w14:paraId="63FADAF4" w14:textId="01FE9F5B" w:rsidR="00C572B3" w:rsidRPr="00844623" w:rsidRDefault="00C572B3" w:rsidP="00C52CFC">
            <w:r w:rsidRPr="00C572B3">
              <w:t xml:space="preserve">Clinical Experience with </w:t>
            </w:r>
            <w:r w:rsidRPr="006B5DA5">
              <w:rPr>
                <w:i/>
              </w:rPr>
              <w:t>SERPINA1</w:t>
            </w:r>
            <w:r w:rsidRPr="00C572B3">
              <w:t xml:space="preserve"> DNA Sequencing to Detect Alpha-1 Antitrypsin Deficiency</w:t>
            </w:r>
            <w:r w:rsidR="00FA74FE">
              <w:t xml:space="preserve"> </w:t>
            </w:r>
            <w:r w:rsidR="00C52CFC">
              <w:fldChar w:fldCharType="begin"/>
            </w:r>
            <w:r w:rsidR="00C52CFC">
              <w:instrText xml:space="preserve"> ADDIN EN.CITE &lt;EndNote&gt;&lt;Cite&gt;&lt;Author&gt;Maltais&lt;/Author&gt;&lt;Year&gt;2018&lt;/Year&gt;&lt;RecNum&gt;77&lt;/RecNum&gt;&lt;DisplayText&gt;(Maltais et al 2018)&lt;/DisplayText&gt;&lt;record&gt;&lt;rec-number&gt;77&lt;/rec-number&gt;&lt;foreign-keys&gt;&lt;key app="EN" db-id="vrsarxrvfsa29uepsa0pdtsse5995ex5v5pf" timestamp="1583280789"&gt;77&lt;/key&gt;&lt;/foreign-keys&gt;&lt;ref-type name="Journal Article"&gt;17&lt;/ref-type&gt;&lt;contributors&gt;&lt;authors&gt;&lt;author&gt;Maltais, F.&lt;/author&gt;&lt;author&gt;Gaudreault, N.&lt;/author&gt;&lt;author&gt;Racine, C.&lt;/author&gt;&lt;author&gt;Theriault, S.&lt;/author&gt;&lt;author&gt;Bosse, Y.&lt;/author&gt;&lt;/authors&gt;&lt;/contributors&gt;&lt;auth-address&gt;1 Universite Laval Quebec City, Quebec, Canada.&lt;/auth-address&gt;&lt;titles&gt;&lt;title&gt;Clinical Experience with SERPINA1 DNA Sequencing to Detect Alpha-1 Antitrypsin Deficiency&lt;/title&gt;&lt;secondary-title&gt;Ann Am Thorac Soc&lt;/secondary-title&gt;&lt;/titles&gt;&lt;periodical&gt;&lt;full-title&gt;Ann Am Thorac Soc&lt;/full-title&gt;&lt;/periodical&gt;&lt;pages&gt;266-268&lt;/pages&gt;&lt;volume&gt;15&lt;/volume&gt;&lt;number&gt;2&lt;/number&gt;&lt;edition&gt;2017/11/29&lt;/edition&gt;&lt;keywords&gt;&lt;keyword&gt;Aged&lt;/keyword&gt;&lt;keyword&gt;Algorithms&lt;/keyword&gt;&lt;keyword&gt;Canada&lt;/keyword&gt;&lt;keyword&gt;Female&lt;/keyword&gt;&lt;keyword&gt;Genetic Testing/methods&lt;/keyword&gt;&lt;keyword&gt;Humans&lt;/keyword&gt;&lt;keyword&gt;Male&lt;/keyword&gt;&lt;keyword&gt;Middle Aged&lt;/keyword&gt;&lt;keyword&gt;Mutation&lt;/keyword&gt;&lt;keyword&gt;Pulmonary Emphysema/diagnosis/genetics/physiopathology&lt;/keyword&gt;&lt;keyword&gt;Sequence Analysis, DNA/economics/methods/standards&lt;/keyword&gt;&lt;keyword&gt;alpha 1-Antitrypsin/ genetics&lt;/keyword&gt;&lt;keyword&gt;alpha 1-Antitrypsin Deficiency/ diagnosis/genetics/physiopathology&lt;/keyword&gt;&lt;/keywords&gt;&lt;dates&gt;&lt;year&gt;2018&lt;/year&gt;&lt;pub-dates&gt;&lt;date&gt;Feb&lt;/date&gt;&lt;/pub-dates&gt;&lt;/dates&gt;&lt;isbn&gt;2325-6621 (Electronic)&amp;#xD;2325-6621 (Linking)&lt;/isbn&gt;&lt;accession-num&gt;29182883&lt;/accession-num&gt;&lt;urls&gt;&lt;/urls&gt;&lt;electronic-resource-num&gt;10.1513/AnnalsATS.201708-694RL&lt;/electronic-resource-num&gt;&lt;remote-database-provider&gt;NLM&lt;/remote-database-provider&gt;&lt;language&gt;eng&lt;/language&gt;&lt;/record&gt;&lt;/Cite&gt;&lt;/EndNote&gt;</w:instrText>
            </w:r>
            <w:r w:rsidR="00C52CFC">
              <w:fldChar w:fldCharType="separate"/>
            </w:r>
            <w:r w:rsidR="00C52CFC">
              <w:rPr>
                <w:noProof/>
              </w:rPr>
              <w:t>(Maltais et al 2018)</w:t>
            </w:r>
            <w:r w:rsidR="00C52CFC">
              <w:fldChar w:fldCharType="end"/>
            </w:r>
          </w:p>
        </w:tc>
        <w:tc>
          <w:tcPr>
            <w:tcW w:w="1525" w:type="pct"/>
          </w:tcPr>
          <w:p w14:paraId="29AEBCC7" w14:textId="39C2870C" w:rsidR="00C572B3" w:rsidRDefault="00C572B3" w:rsidP="00C572B3">
            <w:r w:rsidRPr="006B5DA5">
              <w:rPr>
                <w:i/>
              </w:rPr>
              <w:t>SERPINA1</w:t>
            </w:r>
            <w:r w:rsidRPr="00C572B3">
              <w:t xml:space="preserve"> DNA sequenci</w:t>
            </w:r>
            <w:r>
              <w:t>ng in the investigation of AATD for patients with:</w:t>
            </w:r>
            <w:r w:rsidRPr="00C572B3">
              <w:t xml:space="preserve"> emphysema/severe COPD or having a family member with AATD. Patients with emphysema/severe COPD had one or more of the following features: 1) low serum level of alpha-1 antitrypsin (&lt;1.2 g/L); 2) high clinical suspicion of AATD (smoking history &lt;20 pack-years, predominant basal emphysema); or 3) a family history of AATD. DNA sequencing of </w:t>
            </w:r>
            <w:r w:rsidRPr="006B5DA5">
              <w:rPr>
                <w:i/>
              </w:rPr>
              <w:t>SERPINA1</w:t>
            </w:r>
            <w:r w:rsidRPr="00C572B3">
              <w:t xml:space="preserve"> was performed in 65 consecutive </w:t>
            </w:r>
            <w:r>
              <w:t>patients, with a m</w:t>
            </w:r>
            <w:r w:rsidRPr="00C572B3">
              <w:t xml:space="preserve">ean turnaround time from blood sampling to final results </w:t>
            </w:r>
            <w:r>
              <w:t>of</w:t>
            </w:r>
            <w:r w:rsidRPr="00C572B3">
              <w:t xml:space="preserve"> 11 days</w:t>
            </w:r>
            <w:r>
              <w:t>.</w:t>
            </w:r>
          </w:p>
        </w:tc>
        <w:tc>
          <w:tcPr>
            <w:tcW w:w="889" w:type="pct"/>
          </w:tcPr>
          <w:p w14:paraId="4D4276DA" w14:textId="0A8B0F20" w:rsidR="00C572B3" w:rsidRDefault="004B3795" w:rsidP="00427E35">
            <w:pPr>
              <w:spacing w:before="0" w:after="0"/>
            </w:pPr>
            <w:hyperlink r:id="rId22" w:history="1">
              <w:r w:rsidR="00C572B3" w:rsidRPr="00616CD5">
                <w:rPr>
                  <w:rStyle w:val="Hyperlink"/>
                </w:rPr>
                <w:t>https://www.ncbi.nlm.nih.gov/pubmed/29182883</w:t>
              </w:r>
            </w:hyperlink>
          </w:p>
          <w:p w14:paraId="2F8CD49E" w14:textId="106351B6" w:rsidR="00C572B3" w:rsidRDefault="00C572B3" w:rsidP="00427E35">
            <w:pPr>
              <w:spacing w:before="0" w:after="0"/>
            </w:pPr>
          </w:p>
        </w:tc>
        <w:tc>
          <w:tcPr>
            <w:tcW w:w="556" w:type="pct"/>
          </w:tcPr>
          <w:p w14:paraId="48C57F53" w14:textId="2B748CE5" w:rsidR="00C572B3" w:rsidRDefault="00C572B3" w:rsidP="00AF56F6">
            <w:r>
              <w:t>2018</w:t>
            </w:r>
          </w:p>
        </w:tc>
      </w:tr>
      <w:tr w:rsidR="007A74F3" w14:paraId="5B13966D" w14:textId="77777777" w:rsidTr="008054CB">
        <w:trPr>
          <w:cantSplit/>
        </w:trPr>
        <w:tc>
          <w:tcPr>
            <w:tcW w:w="306" w:type="pct"/>
          </w:tcPr>
          <w:p w14:paraId="745E285B" w14:textId="39F050A2" w:rsidR="007A74F3" w:rsidRDefault="00844623" w:rsidP="00C572B3">
            <w:pPr>
              <w:rPr>
                <w:szCs w:val="20"/>
              </w:rPr>
            </w:pPr>
            <w:r>
              <w:rPr>
                <w:szCs w:val="20"/>
              </w:rPr>
              <w:t>1</w:t>
            </w:r>
            <w:r w:rsidR="00C572B3">
              <w:rPr>
                <w:szCs w:val="20"/>
              </w:rPr>
              <w:t>1</w:t>
            </w:r>
            <w:r w:rsidR="007A74F3">
              <w:rPr>
                <w:szCs w:val="20"/>
              </w:rPr>
              <w:t>.</w:t>
            </w:r>
          </w:p>
        </w:tc>
        <w:tc>
          <w:tcPr>
            <w:tcW w:w="657" w:type="pct"/>
          </w:tcPr>
          <w:p w14:paraId="5B3F1F1F" w14:textId="55C31A68" w:rsidR="007A74F3" w:rsidRDefault="007A74F3" w:rsidP="00AF56F6">
            <w:r>
              <w:t>Guidelines</w:t>
            </w:r>
          </w:p>
        </w:tc>
        <w:tc>
          <w:tcPr>
            <w:tcW w:w="1067" w:type="pct"/>
          </w:tcPr>
          <w:p w14:paraId="1F99D00A" w14:textId="229C6323" w:rsidR="007A74F3" w:rsidRPr="00427E35" w:rsidRDefault="007A74F3" w:rsidP="007A74F3">
            <w:r>
              <w:t xml:space="preserve">European Respiratory Society statement: diagnosis and treatment of pulmonary disease in α1-antitrypsin deficiency </w:t>
            </w:r>
            <w:r w:rsidR="000321FD">
              <w:fldChar w:fldCharType="begin">
                <w:fldData xml:space="preserve">PEVuZE5vdGU+PENpdGU+PEF1dGhvcj5NaXJhdml0bGxlczwvQXV0aG9yPjxZZWFyPjIwMTc8L1ll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</w:fldData>
              </w:fldChar>
            </w:r>
            <w:r w:rsidR="000321FD">
              <w:instrText xml:space="preserve"> ADDIN EN.CITE </w:instrText>
            </w:r>
            <w:r w:rsidR="000321FD">
              <w:fldChar w:fldCharType="begin">
                <w:fldData xml:space="preserve">PEVuZE5vdGU+PENpdGU+PEF1dGhvcj5NaXJhdml0bGxlczwvQXV0aG9yPjxZZWFyPjIwMTc8L1ll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</w:fldData>
              </w:fldChar>
            </w:r>
            <w:r w:rsidR="000321FD">
              <w:instrText xml:space="preserve"> ADDIN EN.CITE.DATA </w:instrText>
            </w:r>
            <w:r w:rsidR="000321FD">
              <w:fldChar w:fldCharType="end"/>
            </w:r>
            <w:r w:rsidR="000321FD">
              <w:fldChar w:fldCharType="separate"/>
            </w:r>
            <w:r w:rsidR="000321FD">
              <w:rPr>
                <w:noProof/>
              </w:rPr>
              <w:t>(Miravitlles et al 2017)</w:t>
            </w:r>
            <w:r w:rsidR="000321FD">
              <w:fldChar w:fldCharType="end"/>
            </w:r>
          </w:p>
        </w:tc>
        <w:tc>
          <w:tcPr>
            <w:tcW w:w="1525" w:type="pct"/>
          </w:tcPr>
          <w:p w14:paraId="54433018" w14:textId="6526AF18" w:rsidR="007A74F3" w:rsidRDefault="007A74F3" w:rsidP="00877534">
            <w:pPr>
              <w:pStyle w:val="ListParagraph"/>
              <w:numPr>
                <w:ilvl w:val="0"/>
                <w:numId w:val="41"/>
              </w:numPr>
              <w:ind w:left="463" w:hanging="386"/>
            </w:pPr>
            <w:r>
              <w:t>The clinical impact of AATD is highly variable. Heterogeneity in lung disease is only partly explained by exposure to known risk factors, such as cigarette smoke.</w:t>
            </w:r>
          </w:p>
          <w:p w14:paraId="759709D7" w14:textId="09F5451B" w:rsidR="007A74F3" w:rsidRDefault="007A74F3" w:rsidP="00877534">
            <w:pPr>
              <w:pStyle w:val="ListParagraph"/>
              <w:numPr>
                <w:ilvl w:val="0"/>
                <w:numId w:val="41"/>
              </w:numPr>
              <w:ind w:left="463" w:hanging="386"/>
            </w:pPr>
            <w:r>
              <w:t>Lung disease in AATD generally presents at a younger age than “usual” COPD and may be misdiagnosed as asthma.</w:t>
            </w:r>
          </w:p>
          <w:p w14:paraId="6239F604" w14:textId="4FB1B3AB" w:rsidR="007A74F3" w:rsidRDefault="007A74F3" w:rsidP="00877534">
            <w:pPr>
              <w:pStyle w:val="ListParagraph"/>
              <w:numPr>
                <w:ilvl w:val="0"/>
                <w:numId w:val="41"/>
              </w:numPr>
              <w:ind w:left="463" w:hanging="386"/>
            </w:pPr>
            <w:r>
              <w:t>The WHO recommends all patients with a diagnosis of COPD or adult-onset asthma should be tested for AATD.</w:t>
            </w:r>
          </w:p>
          <w:p w14:paraId="57FB2D76" w14:textId="77777777" w:rsidR="007A74F3" w:rsidRDefault="007A74F3" w:rsidP="00877534">
            <w:pPr>
              <w:pStyle w:val="ListParagraph"/>
              <w:numPr>
                <w:ilvl w:val="0"/>
                <w:numId w:val="41"/>
              </w:numPr>
              <w:ind w:left="463" w:hanging="386"/>
            </w:pPr>
            <w:r>
              <w:t>The quantitative determination of AAT levels in blood is a crucial first test to identify AATD.</w:t>
            </w:r>
          </w:p>
          <w:p w14:paraId="3C62A078" w14:textId="46A46BAA" w:rsidR="007A74F3" w:rsidRDefault="007A74F3" w:rsidP="00877534">
            <w:pPr>
              <w:pStyle w:val="ListParagraph"/>
              <w:numPr>
                <w:ilvl w:val="0"/>
                <w:numId w:val="41"/>
              </w:numPr>
              <w:ind w:left="463" w:hanging="386"/>
            </w:pPr>
            <w:r>
              <w:t xml:space="preserve">Quantitative deficiency must be supported by qualitative tests to identify the genetic mutation(s) causing AATD. </w:t>
            </w:r>
          </w:p>
          <w:p w14:paraId="6D9002D3" w14:textId="027744E2" w:rsidR="00061006" w:rsidRDefault="007A74F3" w:rsidP="00877534">
            <w:pPr>
              <w:pStyle w:val="ListParagraph"/>
              <w:numPr>
                <w:ilvl w:val="0"/>
                <w:numId w:val="41"/>
              </w:numPr>
              <w:ind w:left="463" w:hanging="386"/>
            </w:pPr>
            <w:r>
              <w:t>Genotyping allows a rapid and precise identification/exclusion of S a</w:t>
            </w:r>
            <w:r w:rsidR="00061006">
              <w:t>nd Z alleles and other variants.</w:t>
            </w:r>
          </w:p>
          <w:p w14:paraId="6ACED90F" w14:textId="6F469962" w:rsidR="007A74F3" w:rsidRPr="00427E35" w:rsidRDefault="007A74F3" w:rsidP="00877534">
            <w:pPr>
              <w:pStyle w:val="ListParagraph"/>
              <w:numPr>
                <w:ilvl w:val="0"/>
                <w:numId w:val="41"/>
              </w:numPr>
              <w:ind w:left="463" w:hanging="386"/>
            </w:pPr>
            <w:r>
              <w:t>Testing of relatives of identified patients should be considered after appropriate counselling.</w:t>
            </w:r>
          </w:p>
        </w:tc>
        <w:tc>
          <w:tcPr>
            <w:tcW w:w="889" w:type="pct"/>
          </w:tcPr>
          <w:p w14:paraId="1C6A14F4" w14:textId="486DE9C3" w:rsidR="007A74F3" w:rsidRDefault="004B3795" w:rsidP="007A74F3">
            <w:pPr>
              <w:spacing w:before="0" w:after="0"/>
            </w:pPr>
            <w:hyperlink r:id="rId23" w:history="1">
              <w:r w:rsidR="007A74F3" w:rsidRPr="00B77822">
                <w:rPr>
                  <w:rStyle w:val="Hyperlink"/>
                </w:rPr>
                <w:t>https://erj.ersjournals.com/content/erj/50/5/1700610.full.pdf</w:t>
              </w:r>
            </w:hyperlink>
          </w:p>
        </w:tc>
        <w:tc>
          <w:tcPr>
            <w:tcW w:w="556" w:type="pct"/>
          </w:tcPr>
          <w:p w14:paraId="2CB29BE6" w14:textId="7546F06D" w:rsidR="007A74F3" w:rsidRDefault="007A74F3" w:rsidP="00AF56F6">
            <w:r>
              <w:t>2017</w:t>
            </w:r>
          </w:p>
        </w:tc>
      </w:tr>
    </w:tbl>
    <w:p w14:paraId="3B881797" w14:textId="6B648192" w:rsidR="0038373C" w:rsidRPr="00844623" w:rsidRDefault="00844623" w:rsidP="00DD308E">
      <w:pPr>
        <w:spacing w:after="0"/>
        <w:ind w:left="426"/>
        <w:rPr>
          <w:szCs w:val="20"/>
        </w:rPr>
      </w:pPr>
      <w:r>
        <w:rPr>
          <w:szCs w:val="20"/>
          <w:vertAlign w:val="superscript"/>
        </w:rPr>
        <w:t>1</w:t>
      </w:r>
      <w:r w:rsidR="0038373C">
        <w:rPr>
          <w:szCs w:val="20"/>
          <w:vertAlign w:val="superscript"/>
        </w:rPr>
        <w:t xml:space="preserve"> </w:t>
      </w:r>
      <w:r w:rsidR="0038373C">
        <w:rPr>
          <w:szCs w:val="20"/>
        </w:rPr>
        <w:t>SGRQ = St George respiratory questionnaire</w:t>
      </w:r>
      <w:r>
        <w:rPr>
          <w:szCs w:val="20"/>
        </w:rPr>
        <w:t xml:space="preserve">, </w:t>
      </w:r>
      <w:r>
        <w:rPr>
          <w:szCs w:val="20"/>
          <w:vertAlign w:val="superscript"/>
        </w:rPr>
        <w:t xml:space="preserve">2 </w:t>
      </w:r>
      <w:r w:rsidRPr="00844623">
        <w:rPr>
          <w:szCs w:val="20"/>
        </w:rPr>
        <w:t>TLCO</w:t>
      </w:r>
      <w:r>
        <w:rPr>
          <w:szCs w:val="20"/>
        </w:rPr>
        <w:t xml:space="preserve"> =</w:t>
      </w:r>
      <w:r w:rsidRPr="00844623">
        <w:rPr>
          <w:szCs w:val="20"/>
        </w:rPr>
        <w:t xml:space="preserve"> transfer factor of the lung for carbon monoxide</w:t>
      </w:r>
      <w:r w:rsidR="00090DAC">
        <w:rPr>
          <w:szCs w:val="20"/>
        </w:rPr>
        <w:t xml:space="preserve">, </w:t>
      </w:r>
      <w:r w:rsidR="00090DAC" w:rsidRPr="00090DAC">
        <w:rPr>
          <w:szCs w:val="20"/>
        </w:rPr>
        <w:t>COPD</w:t>
      </w:r>
      <w:r w:rsidR="00090DAC">
        <w:rPr>
          <w:szCs w:val="20"/>
        </w:rPr>
        <w:t xml:space="preserve"> =</w:t>
      </w:r>
      <w:r w:rsidR="00090DAC" w:rsidRPr="00090DAC">
        <w:rPr>
          <w:szCs w:val="20"/>
        </w:rPr>
        <w:t xml:space="preserve"> chronic</w:t>
      </w:r>
      <w:r w:rsidR="00090DAC">
        <w:rPr>
          <w:szCs w:val="20"/>
        </w:rPr>
        <w:t xml:space="preserve"> obstructive pulmonary disease</w:t>
      </w:r>
    </w:p>
    <w:p w14:paraId="647F8760" w14:textId="315C4321"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0B7963BE"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5D399763" w14:textId="4896F6C6" w:rsidR="00B268A9" w:rsidRDefault="00DD308E" w:rsidP="00AF56F6">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1167A9AB" w14:textId="5F806F45" w:rsidR="00DD308E" w:rsidRDefault="00DD308E" w:rsidP="00DD308E">
      <w:pPr>
        <w:rPr>
          <w:i/>
          <w:szCs w:val="20"/>
        </w:rPr>
      </w:pPr>
      <w:r>
        <w:rPr>
          <w:i/>
          <w:szCs w:val="20"/>
        </w:rPr>
        <w:br w:type="page"/>
      </w:r>
    </w:p>
    <w:p w14:paraId="50E4C602"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738D201A" w14:textId="77777777" w:rsidR="004C49EF" w:rsidRDefault="004C49EF" w:rsidP="00530204">
      <w:pPr>
        <w:pStyle w:val="Heading2"/>
      </w:pPr>
      <w:r w:rsidRPr="00E82F54">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09"/>
        <w:gridCol w:w="2497"/>
        <w:gridCol w:w="2826"/>
        <w:gridCol w:w="4112"/>
        <w:gridCol w:w="2142"/>
        <w:gridCol w:w="1462"/>
      </w:tblGrid>
      <w:tr w:rsidR="004C49EF" w14:paraId="06C9A276" w14:textId="77777777" w:rsidTr="00CD1A52">
        <w:trPr>
          <w:cantSplit/>
          <w:tblHeader/>
        </w:trPr>
        <w:tc>
          <w:tcPr>
            <w:tcW w:w="326" w:type="pct"/>
          </w:tcPr>
          <w:p w14:paraId="08157C6F" w14:textId="77777777" w:rsidR="004C49EF" w:rsidRDefault="004C49EF" w:rsidP="00855944">
            <w:pPr>
              <w:pStyle w:val="TableHEADER"/>
            </w:pPr>
          </w:p>
        </w:tc>
        <w:tc>
          <w:tcPr>
            <w:tcW w:w="895" w:type="pct"/>
          </w:tcPr>
          <w:p w14:paraId="3B5372E2" w14:textId="77777777" w:rsidR="004C49EF" w:rsidRDefault="004C49EF" w:rsidP="00855944">
            <w:pPr>
              <w:pStyle w:val="TableHEADER"/>
            </w:pPr>
            <w:r>
              <w:t>Type of study design*</w:t>
            </w:r>
          </w:p>
        </w:tc>
        <w:tc>
          <w:tcPr>
            <w:tcW w:w="1013" w:type="pct"/>
          </w:tcPr>
          <w:p w14:paraId="0B6B29A9" w14:textId="77777777" w:rsidR="004C49EF" w:rsidRDefault="004C49EF" w:rsidP="00855944">
            <w:pPr>
              <w:pStyle w:val="TableHEADER"/>
            </w:pPr>
            <w:r>
              <w:t>Title of research (including any trial identifier if relevant)</w:t>
            </w:r>
          </w:p>
        </w:tc>
        <w:tc>
          <w:tcPr>
            <w:tcW w:w="1474" w:type="pct"/>
          </w:tcPr>
          <w:p w14:paraId="2929FEE7" w14:textId="77777777" w:rsidR="004C49EF" w:rsidRDefault="00367C1B" w:rsidP="00855944">
            <w:pPr>
              <w:pStyle w:val="TableHEADER"/>
            </w:pPr>
            <w:r>
              <w:t xml:space="preserve">Short description of research </w:t>
            </w:r>
            <w:r w:rsidR="004C49EF">
              <w:t>(max 50 words)**</w:t>
            </w:r>
          </w:p>
        </w:tc>
        <w:tc>
          <w:tcPr>
            <w:tcW w:w="768" w:type="pct"/>
          </w:tcPr>
          <w:p w14:paraId="4B24BAD6" w14:textId="77777777" w:rsidR="004C49EF" w:rsidRDefault="004C49EF" w:rsidP="00855944">
            <w:pPr>
              <w:pStyle w:val="TableHEADER"/>
            </w:pPr>
            <w:r w:rsidRPr="00E82F54">
              <w:t xml:space="preserve">Website link to </w:t>
            </w:r>
            <w:r>
              <w:t>research (if available)</w:t>
            </w:r>
          </w:p>
        </w:tc>
        <w:tc>
          <w:tcPr>
            <w:tcW w:w="524" w:type="pct"/>
          </w:tcPr>
          <w:p w14:paraId="5B207231" w14:textId="77777777" w:rsidR="004C49EF" w:rsidRDefault="004C49EF" w:rsidP="00855944">
            <w:pPr>
              <w:pStyle w:val="TableHEADER"/>
            </w:pPr>
            <w:r w:rsidRPr="00E82F54">
              <w:t>Date*</w:t>
            </w:r>
            <w:r>
              <w:t>**</w:t>
            </w:r>
          </w:p>
        </w:tc>
      </w:tr>
      <w:tr w:rsidR="004C49EF" w14:paraId="1E578CEC" w14:textId="77777777" w:rsidTr="00CD1A52">
        <w:trPr>
          <w:cantSplit/>
        </w:trPr>
        <w:tc>
          <w:tcPr>
            <w:tcW w:w="326" w:type="pct"/>
          </w:tcPr>
          <w:p w14:paraId="006A487C" w14:textId="28085CCC" w:rsidR="004C49EF" w:rsidRPr="00CD1A52" w:rsidRDefault="00CD1A52" w:rsidP="00526478">
            <w:pPr>
              <w:rPr>
                <w:szCs w:val="20"/>
              </w:rPr>
            </w:pPr>
            <w:r>
              <w:rPr>
                <w:szCs w:val="20"/>
              </w:rPr>
              <w:t>1.</w:t>
            </w:r>
          </w:p>
        </w:tc>
        <w:tc>
          <w:tcPr>
            <w:tcW w:w="895" w:type="pct"/>
          </w:tcPr>
          <w:p w14:paraId="702F6DD3" w14:textId="77777777" w:rsidR="004C49EF" w:rsidRDefault="00CD1A52" w:rsidP="00A86782">
            <w:pPr>
              <w:rPr>
                <w:szCs w:val="20"/>
              </w:rPr>
            </w:pPr>
            <w:r>
              <w:rPr>
                <w:szCs w:val="20"/>
              </w:rPr>
              <w:t>RCT</w:t>
            </w:r>
          </w:p>
          <w:p w14:paraId="71D8F3E6" w14:textId="77777777" w:rsidR="00CD1A52" w:rsidRDefault="00CD1A52" w:rsidP="00A86782">
            <w:pPr>
              <w:rPr>
                <w:szCs w:val="20"/>
              </w:rPr>
            </w:pPr>
            <w:r>
              <w:rPr>
                <w:szCs w:val="20"/>
              </w:rPr>
              <w:t>Enrolling 96 participants</w:t>
            </w:r>
          </w:p>
          <w:p w14:paraId="086B78B2" w14:textId="0BD52382" w:rsidR="00CD1A52" w:rsidRPr="00CD1A52" w:rsidRDefault="00CD1A52" w:rsidP="00A86782">
            <w:pPr>
              <w:rPr>
                <w:szCs w:val="20"/>
              </w:rPr>
            </w:pPr>
            <w:r>
              <w:rPr>
                <w:szCs w:val="20"/>
              </w:rPr>
              <w:t>United Kingdom</w:t>
            </w:r>
          </w:p>
        </w:tc>
        <w:tc>
          <w:tcPr>
            <w:tcW w:w="1013" w:type="pct"/>
          </w:tcPr>
          <w:p w14:paraId="1E01E842" w14:textId="7DA9347E" w:rsidR="004C49EF" w:rsidRPr="00CD1A52" w:rsidRDefault="00CD1A52" w:rsidP="00526478">
            <w:pPr>
              <w:rPr>
                <w:szCs w:val="20"/>
              </w:rPr>
            </w:pPr>
            <w:r w:rsidRPr="00CD1A52">
              <w:rPr>
                <w:szCs w:val="20"/>
              </w:rPr>
              <w:t>A Study of ALN-AAT02 in Healthy Participants and Participants With ZZ Type Alpha-1 Antitrypsin Deficiency Liver Disease</w:t>
            </w:r>
          </w:p>
        </w:tc>
        <w:tc>
          <w:tcPr>
            <w:tcW w:w="1474" w:type="pct"/>
          </w:tcPr>
          <w:p w14:paraId="0B0BE846" w14:textId="12F418AD" w:rsidR="004C49EF" w:rsidRDefault="00CD1A52" w:rsidP="00526478">
            <w:pPr>
              <w:rPr>
                <w:szCs w:val="20"/>
              </w:rPr>
            </w:pPr>
            <w:r w:rsidRPr="00CD1A52">
              <w:rPr>
                <w:szCs w:val="20"/>
              </w:rPr>
              <w:t>The purpose of this study is to evaluate the safety and tolerability of single or multiple doses of ALN-AAT02. The study will be conducted in 2 sequential phases in which Part A will be a single-ascending dose (SAD) phase in healthy participants, and Part B will be a multiple-ascending dose phase in participants with ZZ type alpha-1 antitrypsin deficiency (</w:t>
            </w:r>
            <w:proofErr w:type="spellStart"/>
            <w:r w:rsidRPr="00CD1A52">
              <w:rPr>
                <w:szCs w:val="20"/>
              </w:rPr>
              <w:t>PiZZ</w:t>
            </w:r>
            <w:proofErr w:type="spellEnd"/>
            <w:r w:rsidRPr="00CD1A52">
              <w:rPr>
                <w:szCs w:val="20"/>
              </w:rPr>
              <w:t>) and biopsy-proven AAT deficiency-associated liver disease.</w:t>
            </w:r>
          </w:p>
          <w:p w14:paraId="4A37F5AB" w14:textId="1D37E240" w:rsidR="00CD1A52" w:rsidRPr="00CD1A52" w:rsidRDefault="00CD1A52" w:rsidP="00526478">
            <w:pPr>
              <w:rPr>
                <w:szCs w:val="20"/>
              </w:rPr>
            </w:pPr>
            <w:r w:rsidRPr="00CD1A52">
              <w:rPr>
                <w:szCs w:val="20"/>
              </w:rPr>
              <w:t xml:space="preserve">Change </w:t>
            </w:r>
            <w:r>
              <w:rPr>
                <w:szCs w:val="20"/>
              </w:rPr>
              <w:t>f</w:t>
            </w:r>
            <w:r w:rsidRPr="00CD1A52">
              <w:rPr>
                <w:szCs w:val="20"/>
              </w:rPr>
              <w:t xml:space="preserve">rom </w:t>
            </w:r>
            <w:r>
              <w:rPr>
                <w:szCs w:val="20"/>
              </w:rPr>
              <w:t>b</w:t>
            </w:r>
            <w:r w:rsidRPr="00CD1A52">
              <w:rPr>
                <w:szCs w:val="20"/>
              </w:rPr>
              <w:t xml:space="preserve">aseline in </w:t>
            </w:r>
            <w:r>
              <w:rPr>
                <w:szCs w:val="20"/>
              </w:rPr>
              <w:t>s</w:t>
            </w:r>
            <w:r w:rsidRPr="00CD1A52">
              <w:rPr>
                <w:szCs w:val="20"/>
              </w:rPr>
              <w:t xml:space="preserve">erum </w:t>
            </w:r>
            <w:r>
              <w:rPr>
                <w:szCs w:val="20"/>
              </w:rPr>
              <w:t>l</w:t>
            </w:r>
            <w:r w:rsidRPr="00CD1A52">
              <w:rPr>
                <w:szCs w:val="20"/>
              </w:rPr>
              <w:t>evels of AAT</w:t>
            </w:r>
          </w:p>
        </w:tc>
        <w:tc>
          <w:tcPr>
            <w:tcW w:w="768" w:type="pct"/>
          </w:tcPr>
          <w:p w14:paraId="5FD88077" w14:textId="7F9CE9A4" w:rsidR="004C49EF" w:rsidRPr="00CD1A52" w:rsidRDefault="004B3795" w:rsidP="00526478">
            <w:pPr>
              <w:rPr>
                <w:szCs w:val="20"/>
              </w:rPr>
            </w:pPr>
            <w:hyperlink r:id="rId24" w:history="1">
              <w:r w:rsidR="00CD1A52" w:rsidRPr="00CD1A52">
                <w:rPr>
                  <w:rStyle w:val="Hyperlink"/>
                  <w:szCs w:val="20"/>
                </w:rPr>
                <w:t>NCT03767829</w:t>
              </w:r>
            </w:hyperlink>
          </w:p>
        </w:tc>
        <w:tc>
          <w:tcPr>
            <w:tcW w:w="524" w:type="pct"/>
          </w:tcPr>
          <w:p w14:paraId="23D71293" w14:textId="77777777" w:rsidR="00CD1A52" w:rsidRDefault="00CD1A52" w:rsidP="00526478">
            <w:r>
              <w:rPr>
                <w:szCs w:val="20"/>
              </w:rPr>
              <w:t xml:space="preserve">Commenced </w:t>
            </w:r>
            <w:r>
              <w:t>December 2018</w:t>
            </w:r>
          </w:p>
          <w:p w14:paraId="0FC54793" w14:textId="6D09C732" w:rsidR="004C49EF" w:rsidRPr="00CD1A52" w:rsidRDefault="00CD1A52" w:rsidP="00526478">
            <w:pPr>
              <w:rPr>
                <w:szCs w:val="20"/>
              </w:rPr>
            </w:pPr>
            <w:r>
              <w:t xml:space="preserve">Completion date </w:t>
            </w:r>
            <w:r w:rsidRPr="00CD1A52">
              <w:rPr>
                <w:szCs w:val="20"/>
              </w:rPr>
              <w:t>June 2021</w:t>
            </w:r>
          </w:p>
        </w:tc>
      </w:tr>
      <w:tr w:rsidR="002A5614" w14:paraId="78336594" w14:textId="77777777" w:rsidTr="00CD1A52">
        <w:trPr>
          <w:cantSplit/>
        </w:trPr>
        <w:tc>
          <w:tcPr>
            <w:tcW w:w="326" w:type="pct"/>
          </w:tcPr>
          <w:p w14:paraId="11BCAB6F" w14:textId="27C31491" w:rsidR="002A5614" w:rsidRPr="00965B6B" w:rsidRDefault="00CD1A52" w:rsidP="002A5614">
            <w:pPr>
              <w:rPr>
                <w:szCs w:val="20"/>
              </w:rPr>
            </w:pPr>
            <w:r>
              <w:rPr>
                <w:szCs w:val="20"/>
              </w:rPr>
              <w:t>2.</w:t>
            </w:r>
            <w:r w:rsidR="002A5614" w:rsidRPr="00965B6B">
              <w:rPr>
                <w:szCs w:val="20"/>
              </w:rPr>
              <w:t>1</w:t>
            </w:r>
            <w:r w:rsidR="002A5614">
              <w:rPr>
                <w:szCs w:val="20"/>
              </w:rPr>
              <w:t>.</w:t>
            </w:r>
          </w:p>
        </w:tc>
        <w:tc>
          <w:tcPr>
            <w:tcW w:w="895" w:type="pct"/>
          </w:tcPr>
          <w:p w14:paraId="7311AE75" w14:textId="77777777" w:rsidR="002A5614" w:rsidRDefault="002A5614" w:rsidP="002A5614">
            <w:r>
              <w:t xml:space="preserve">Observational (registry), case series </w:t>
            </w:r>
          </w:p>
          <w:p w14:paraId="085EAF6D" w14:textId="77777777" w:rsidR="002A5614" w:rsidRDefault="002A5614" w:rsidP="002A5614">
            <w:r>
              <w:t xml:space="preserve">Enrolling 50,000 participants </w:t>
            </w:r>
          </w:p>
          <w:p w14:paraId="1602D6B0" w14:textId="77777777" w:rsidR="002A5614" w:rsidRDefault="002A5614" w:rsidP="002A5614">
            <w:r>
              <w:t>Procedure: Home finger stick testing for alpha-1 antitrypsin genotype</w:t>
            </w:r>
          </w:p>
          <w:p w14:paraId="0E09782D" w14:textId="5EBB3D63" w:rsidR="00CD1A52" w:rsidRDefault="00CD1A52" w:rsidP="002A5614">
            <w:r>
              <w:t>USA</w:t>
            </w:r>
          </w:p>
        </w:tc>
        <w:tc>
          <w:tcPr>
            <w:tcW w:w="1013" w:type="pct"/>
          </w:tcPr>
          <w:p w14:paraId="1C540854" w14:textId="4CF56829" w:rsidR="002A5614" w:rsidRPr="00A86782" w:rsidRDefault="002A5614" w:rsidP="002A5614">
            <w:r w:rsidRPr="00A86782">
              <w:t>Alpha-1 Coded Testing</w:t>
            </w:r>
            <w:r>
              <w:t xml:space="preserve"> </w:t>
            </w:r>
            <w:r w:rsidRPr="00A86782">
              <w:t>(ACT) Study (ACT)</w:t>
            </w:r>
            <w:r>
              <w:t xml:space="preserve"> </w:t>
            </w:r>
          </w:p>
        </w:tc>
        <w:tc>
          <w:tcPr>
            <w:tcW w:w="1474" w:type="pct"/>
          </w:tcPr>
          <w:p w14:paraId="5ED037E9" w14:textId="63FFD7B9" w:rsidR="002A5614" w:rsidRPr="00A86782" w:rsidRDefault="002A5614" w:rsidP="00915ED6">
            <w:r w:rsidRPr="00A86782">
              <w:t xml:space="preserve">Genetic testing for alpha-1 antitrypsin deficiency is sometimes delayed despite established testing indications. All genetic tests have risks and possible benefits. The ACT study evaluates the population demographics, reasons for testing, and outcomes through a confidential testing program. Co-morbidities of alpha-1 antitrypsin deficiency other than lung and liver disease are being investigated. </w:t>
            </w:r>
          </w:p>
        </w:tc>
        <w:tc>
          <w:tcPr>
            <w:tcW w:w="768" w:type="pct"/>
          </w:tcPr>
          <w:p w14:paraId="74FDC4BA" w14:textId="78A98464" w:rsidR="002A5614" w:rsidRDefault="004B3795" w:rsidP="002A5614">
            <w:hyperlink r:id="rId25" w:history="1">
              <w:r w:rsidR="002A5614" w:rsidRPr="00A86782">
                <w:rPr>
                  <w:rStyle w:val="Hyperlink"/>
                </w:rPr>
                <w:t>NCT00500123</w:t>
              </w:r>
            </w:hyperlink>
          </w:p>
        </w:tc>
        <w:tc>
          <w:tcPr>
            <w:tcW w:w="524" w:type="pct"/>
          </w:tcPr>
          <w:p w14:paraId="467100AA" w14:textId="1A48F507" w:rsidR="002A5614" w:rsidRDefault="002A5614" w:rsidP="002A5614">
            <w:r>
              <w:t xml:space="preserve">Ongoing, study commenced 2001 will finalise 2050 but reporting intermittently </w:t>
            </w:r>
          </w:p>
        </w:tc>
      </w:tr>
    </w:tbl>
    <w:p w14:paraId="7A1148CD"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0422D883"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6334575D" w14:textId="58D13FDD" w:rsidR="00DD308E" w:rsidRDefault="004C49EF" w:rsidP="00DB4FCB">
      <w:pPr>
        <w:spacing w:after="0"/>
        <w:ind w:left="426"/>
        <w:rPr>
          <w:b/>
          <w:sz w:val="32"/>
          <w:szCs w:val="32"/>
        </w:rPr>
        <w:sectPr w:rsidR="00DD308E" w:rsidSect="00DD308E">
          <w:pgSz w:w="16838" w:h="11906" w:orient="landscape"/>
          <w:pgMar w:top="1440" w:right="1440" w:bottom="1440" w:left="1440" w:header="708" w:footer="708" w:gutter="0"/>
          <w:cols w:space="708"/>
          <w:docGrid w:linePitch="360"/>
        </w:sect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r w:rsidR="00F301F1">
        <w:rPr>
          <w:b/>
          <w:sz w:val="32"/>
          <w:szCs w:val="32"/>
        </w:rPr>
        <w:br w:type="page"/>
      </w:r>
    </w:p>
    <w:p w14:paraId="6A0874A8" w14:textId="77777777" w:rsidR="00E82F54" w:rsidRPr="00C776B1" w:rsidRDefault="005C3AE7" w:rsidP="0056015F">
      <w:pPr>
        <w:pStyle w:val="Heading1"/>
      </w:pPr>
      <w:r>
        <w:t>PART 5</w:t>
      </w:r>
      <w:r w:rsidR="00F93784">
        <w:t xml:space="preserve"> – </w:t>
      </w:r>
      <w:r w:rsidR="00E82F54" w:rsidRPr="00C776B1">
        <w:t>CLINICAL ENDORSEMENT AND CONSUMER INFORMATION</w:t>
      </w:r>
    </w:p>
    <w:p w14:paraId="6170441F"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11DEB7F3" w14:textId="77777777" w:rsidR="00EF5C66" w:rsidRDefault="00EF5C66" w:rsidP="00EF5C66">
      <w:pPr>
        <w:ind w:left="426"/>
      </w:pPr>
      <w:r>
        <w:t>Royal College of Pathologists of Australasia (RCPA)</w:t>
      </w:r>
    </w:p>
    <w:p w14:paraId="2AF2331A" w14:textId="2843A485" w:rsidR="00A727B6" w:rsidRPr="00A727B6" w:rsidRDefault="00EF5C66" w:rsidP="00EF5C66">
      <w:pPr>
        <w:ind w:left="426"/>
      </w:pPr>
      <w:r>
        <w:t>Human Genetics Society of Australasia (HGSA)</w:t>
      </w:r>
    </w:p>
    <w:p w14:paraId="289F3E1E"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78A23A65" w14:textId="77777777" w:rsidR="00EF5C66" w:rsidRDefault="00EF5C66" w:rsidP="00EF5C66">
      <w:pPr>
        <w:ind w:left="426"/>
      </w:pPr>
      <w:r>
        <w:t>It should be noted that the RCPA provides other services used in the diagnostic workup of patients suspected of having AATD including:</w:t>
      </w:r>
    </w:p>
    <w:p w14:paraId="0DEC04BB" w14:textId="62146218" w:rsidR="00EF5C66" w:rsidRDefault="00EF5C66" w:rsidP="00EF5C66">
      <w:pPr>
        <w:pStyle w:val="ListParagraph"/>
        <w:numPr>
          <w:ilvl w:val="0"/>
          <w:numId w:val="37"/>
        </w:numPr>
      </w:pPr>
      <w:r>
        <w:t xml:space="preserve">MBS item number 66635: </w:t>
      </w:r>
      <w:r w:rsidRPr="00EF5C66">
        <w:t xml:space="preserve">Alpha-1-antitrypsin </w:t>
      </w:r>
      <w:r>
        <w:t>–</w:t>
      </w:r>
      <w:r w:rsidRPr="00EF5C66">
        <w:t xml:space="preserve"> quantitation</w:t>
      </w:r>
      <w:r>
        <w:t>;</w:t>
      </w:r>
    </w:p>
    <w:p w14:paraId="1C28BF49" w14:textId="77777777" w:rsidR="00EF5C66" w:rsidRDefault="00EF5C66" w:rsidP="00EF5C66">
      <w:pPr>
        <w:pStyle w:val="ListParagraph"/>
        <w:numPr>
          <w:ilvl w:val="0"/>
          <w:numId w:val="37"/>
        </w:numPr>
      </w:pPr>
      <w:r>
        <w:t xml:space="preserve">MBS item number 66638: </w:t>
      </w:r>
      <w:r w:rsidRPr="00EF5C66">
        <w:t>Isoelectric focussing or similar methods for determination of alpha-1-antitrypsin phenotype in serum</w:t>
      </w:r>
      <w:r>
        <w:t>; and</w:t>
      </w:r>
    </w:p>
    <w:p w14:paraId="0CF5D7C3" w14:textId="55763CCD" w:rsidR="00EF5C66" w:rsidRDefault="00EF5C66" w:rsidP="00EF35A0">
      <w:pPr>
        <w:pStyle w:val="ListParagraph"/>
        <w:numPr>
          <w:ilvl w:val="0"/>
          <w:numId w:val="37"/>
        </w:numPr>
      </w:pPr>
      <w:r>
        <w:t>gene sequencing</w:t>
      </w:r>
      <w:r w:rsidR="00B62B5F">
        <w:t xml:space="preserve"> of the coding region of the </w:t>
      </w:r>
      <w:r w:rsidR="00B62B5F" w:rsidRPr="00B62B5F">
        <w:rPr>
          <w:rStyle w:val="Emphasis"/>
        </w:rPr>
        <w:t>SERPINA1</w:t>
      </w:r>
      <w:r w:rsidR="00B62B5F">
        <w:t xml:space="preserve"> gene</w:t>
      </w:r>
      <w:r w:rsidR="00FA74FE">
        <w:t xml:space="preserve"> (not an MBS item number)</w:t>
      </w:r>
      <w:r w:rsidR="001D6DFC">
        <w:t>.</w:t>
      </w:r>
    </w:p>
    <w:p w14:paraId="2CF71EC1" w14:textId="53D0D12F" w:rsidR="00EF5C66" w:rsidRPr="00EF5C66" w:rsidRDefault="00EF5C66" w:rsidP="00EF5C66">
      <w:pPr>
        <w:ind w:left="426"/>
        <w:rPr>
          <w:rStyle w:val="Strong"/>
        </w:rPr>
      </w:pPr>
      <w:r w:rsidRPr="00EF5C66">
        <w:rPr>
          <w:rStyle w:val="Strong"/>
        </w:rPr>
        <w:t>Other professional bodies:</w:t>
      </w:r>
    </w:p>
    <w:p w14:paraId="1F63AAFC" w14:textId="77777777" w:rsidR="00EF5C66" w:rsidRDefault="00EF5C66" w:rsidP="00EF5C66">
      <w:pPr>
        <w:ind w:left="426"/>
      </w:pPr>
      <w:r>
        <w:t>Royal Australasian College of General Practitioners</w:t>
      </w:r>
    </w:p>
    <w:p w14:paraId="4DA339FF" w14:textId="3838369F" w:rsidR="00EF5C66" w:rsidRDefault="00EF5C66" w:rsidP="00EF5C66">
      <w:pPr>
        <w:ind w:left="426"/>
      </w:pPr>
      <w:r>
        <w:t>Royal Australasian College of Physicians - Paediatrics &amp; Child Health Division</w:t>
      </w:r>
      <w:r w:rsidR="00986E2A">
        <w:t xml:space="preserve"> and </w:t>
      </w:r>
      <w:r w:rsidR="00E336AE">
        <w:t>Adult Medicine Division (</w:t>
      </w:r>
      <w:r w:rsidR="00986E2A" w:rsidRPr="00986E2A">
        <w:t>Respiratory Medicine</w:t>
      </w:r>
      <w:r w:rsidR="00E336AE">
        <w:t>)</w:t>
      </w:r>
    </w:p>
    <w:p w14:paraId="001EDE4B" w14:textId="22EE7391" w:rsidR="00EA173C" w:rsidRDefault="00986E2A" w:rsidP="00EF5C66">
      <w:pPr>
        <w:ind w:left="426"/>
      </w:pPr>
      <w:r>
        <w:t xml:space="preserve">Thoracic Society of </w:t>
      </w:r>
      <w:r w:rsidR="00EF5C66">
        <w:t>Australia and New Zealand</w:t>
      </w:r>
    </w:p>
    <w:p w14:paraId="3B428B1C"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02DF7CEE" w14:textId="300C98D1" w:rsidR="00E82F54" w:rsidRDefault="003D5777" w:rsidP="00A727B6">
      <w:pPr>
        <w:ind w:left="426"/>
      </w:pPr>
      <w:r w:rsidRPr="003D5777">
        <w:t>Alpha-1 Association of Australia</w:t>
      </w:r>
    </w:p>
    <w:p w14:paraId="6E4F4B30" w14:textId="00E41CE6" w:rsidR="00784737" w:rsidRDefault="00784737" w:rsidP="00A727B6">
      <w:pPr>
        <w:ind w:left="426"/>
        <w:rPr>
          <w:szCs w:val="20"/>
        </w:rPr>
      </w:pPr>
      <w:r w:rsidRPr="00784737">
        <w:rPr>
          <w:szCs w:val="20"/>
        </w:rPr>
        <w:t>Lung Foundation Australia</w:t>
      </w:r>
    </w:p>
    <w:p w14:paraId="52C86A76"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6DA90CF4" w14:textId="726687EA" w:rsidR="00EE6450" w:rsidRDefault="00986E2A" w:rsidP="00EE6450">
      <w:pPr>
        <w:ind w:left="426"/>
        <w:rPr>
          <w:szCs w:val="20"/>
        </w:rPr>
      </w:pPr>
      <w:r>
        <w:t>N/A</w:t>
      </w:r>
    </w:p>
    <w:p w14:paraId="0962E68D" w14:textId="77777777" w:rsidR="00E82F54" w:rsidRDefault="00E82F54" w:rsidP="000E2B98">
      <w:pPr>
        <w:pStyle w:val="Heading2"/>
        <w:spacing w:after="240"/>
        <w:ind w:left="357" w:hanging="357"/>
      </w:pPr>
      <w:r w:rsidRPr="00154B00">
        <w:t>Nominate two experts who could be approached about the proposed medical service and the current clinical management of the service(s):</w:t>
      </w:r>
    </w:p>
    <w:p w14:paraId="28484BCA" w14:textId="31C83E4D" w:rsidR="00B0218E" w:rsidRPr="00B0218E" w:rsidRDefault="00987ABE" w:rsidP="000E2B98">
      <w:pPr>
        <w:spacing w:before="0" w:after="80"/>
        <w:ind w:left="425"/>
        <w:rPr>
          <w:szCs w:val="20"/>
        </w:rPr>
      </w:pPr>
      <w:r>
        <w:rPr>
          <w:szCs w:val="20"/>
        </w:rPr>
        <w:t xml:space="preserve">Name of expert 1: </w:t>
      </w:r>
      <w:r w:rsidR="00FF6552">
        <w:t>REDACTED</w:t>
      </w:r>
    </w:p>
    <w:p w14:paraId="7D68B4AC" w14:textId="06D37EF1" w:rsidR="00987ABE" w:rsidRPr="00987ABE" w:rsidRDefault="00987ABE" w:rsidP="000E2B98">
      <w:pPr>
        <w:spacing w:before="0" w:after="80"/>
        <w:ind w:left="425"/>
        <w:rPr>
          <w:szCs w:val="20"/>
        </w:rPr>
      </w:pPr>
      <w:r>
        <w:rPr>
          <w:szCs w:val="20"/>
        </w:rPr>
        <w:t xml:space="preserve">Telephone number(s): </w:t>
      </w:r>
      <w:r w:rsidR="00D65C50">
        <w:rPr>
          <w:rFonts w:eastAsia="Times New Roman"/>
        </w:rPr>
        <w:t>REDACTED</w:t>
      </w:r>
    </w:p>
    <w:p w14:paraId="7F4B5208" w14:textId="01418E74" w:rsidR="00B0218E" w:rsidRPr="00987ABE" w:rsidRDefault="00987ABE" w:rsidP="000E2B98">
      <w:pPr>
        <w:spacing w:before="0" w:after="80"/>
        <w:ind w:left="425"/>
        <w:rPr>
          <w:szCs w:val="20"/>
        </w:rPr>
      </w:pPr>
      <w:r>
        <w:rPr>
          <w:szCs w:val="20"/>
        </w:rPr>
        <w:t xml:space="preserve">Email address: </w:t>
      </w:r>
      <w:r w:rsidR="00D65C50">
        <w:rPr>
          <w:rFonts w:eastAsia="Times New Roman"/>
        </w:rPr>
        <w:t>REDACTED</w:t>
      </w:r>
    </w:p>
    <w:p w14:paraId="75A6FFD4" w14:textId="1068CEA9" w:rsidR="00987ABE" w:rsidRPr="00987ABE" w:rsidRDefault="00987ABE" w:rsidP="001E1ECE">
      <w:pPr>
        <w:spacing w:before="240" w:after="80"/>
        <w:ind w:left="425"/>
        <w:rPr>
          <w:szCs w:val="20"/>
        </w:rPr>
      </w:pPr>
      <w:r>
        <w:rPr>
          <w:szCs w:val="20"/>
        </w:rPr>
        <w:t xml:space="preserve">Name of expert 2: </w:t>
      </w:r>
      <w:r w:rsidR="00FF6552">
        <w:t>REDACTED</w:t>
      </w:r>
    </w:p>
    <w:p w14:paraId="22B165D3" w14:textId="7835A966" w:rsidR="00987ABE" w:rsidRPr="00987ABE" w:rsidRDefault="00987ABE" w:rsidP="000E2B98">
      <w:pPr>
        <w:spacing w:before="0" w:after="80"/>
        <w:ind w:left="425"/>
        <w:rPr>
          <w:szCs w:val="20"/>
        </w:rPr>
      </w:pPr>
      <w:r>
        <w:rPr>
          <w:szCs w:val="20"/>
        </w:rPr>
        <w:t xml:space="preserve">Telephone number(s): </w:t>
      </w:r>
      <w:r w:rsidR="00D65C50">
        <w:rPr>
          <w:rFonts w:eastAsia="Times New Roman"/>
        </w:rPr>
        <w:t>REDACTED</w:t>
      </w:r>
    </w:p>
    <w:p w14:paraId="628673F3" w14:textId="3E3414F4" w:rsidR="00B0218E" w:rsidRPr="00987ABE" w:rsidRDefault="00987ABE" w:rsidP="000E2B98">
      <w:pPr>
        <w:spacing w:before="0" w:after="80"/>
        <w:ind w:left="425"/>
        <w:rPr>
          <w:szCs w:val="20"/>
        </w:rPr>
      </w:pPr>
      <w:r>
        <w:rPr>
          <w:szCs w:val="20"/>
        </w:rPr>
        <w:t xml:space="preserve">Email address: </w:t>
      </w:r>
      <w:r w:rsidR="00D65C50">
        <w:rPr>
          <w:rFonts w:eastAsia="Times New Roman"/>
        </w:rPr>
        <w:t>REDACTED</w:t>
      </w:r>
    </w:p>
    <w:p w14:paraId="4C0B0B36" w14:textId="628F8106" w:rsidR="003433D1" w:rsidRDefault="00E82F54" w:rsidP="00EF35A0">
      <w:pPr>
        <w:ind w:left="426"/>
        <w:rPr>
          <w:b/>
          <w:sz w:val="32"/>
          <w:szCs w:val="32"/>
        </w:rPr>
      </w:pPr>
      <w:r w:rsidRPr="00154B00">
        <w:rPr>
          <w:i/>
          <w:szCs w:val="20"/>
        </w:rPr>
        <w:t>Please note that the Department may also consult with other referrers, proceduralists and disease specialists to obtain their insight.</w:t>
      </w:r>
      <w:r w:rsidR="003433D1">
        <w:rPr>
          <w:b/>
          <w:sz w:val="32"/>
          <w:szCs w:val="32"/>
        </w:rPr>
        <w:br w:type="page"/>
      </w:r>
    </w:p>
    <w:p w14:paraId="5EB9F3AD" w14:textId="77777777" w:rsidR="00E82F54" w:rsidRPr="00EA173C" w:rsidRDefault="00F93784" w:rsidP="0056015F">
      <w:pPr>
        <w:pStyle w:val="Heading1"/>
      </w:pPr>
      <w:r>
        <w:t>PAR</w:t>
      </w:r>
      <w:r w:rsidR="005C3AE7">
        <w:t>T 6</w:t>
      </w:r>
      <w:r>
        <w:t xml:space="preserve"> – POPULATION</w:t>
      </w:r>
      <w:r w:rsidR="000525BC">
        <w:t xml:space="preserve"> (AND PRIOR TESTS)</w:t>
      </w:r>
      <w:r>
        <w:t xml:space="preserve">, </w:t>
      </w:r>
      <w:r w:rsidR="00CC5AB1">
        <w:t>INTERVENTION</w:t>
      </w:r>
      <w:r>
        <w:t>, COMPARATOR, OUTCOME (PICO)</w:t>
      </w:r>
    </w:p>
    <w:p w14:paraId="1EC6249E" w14:textId="77777777" w:rsidR="0021185D" w:rsidRPr="005C3AE7" w:rsidRDefault="005C3AE7" w:rsidP="005C3AE7">
      <w:pPr>
        <w:pStyle w:val="Subtitle"/>
      </w:pPr>
      <w:r w:rsidRPr="005C3AE7">
        <w:t xml:space="preserve">PART 6a – </w:t>
      </w:r>
      <w:r w:rsidR="0021185D" w:rsidRPr="005C3AE7">
        <w:t>INFORMATION ABOUT THE PROPOSED POPULATION</w:t>
      </w:r>
    </w:p>
    <w:p w14:paraId="32778309" w14:textId="3C24B941"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6F7C6A"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638D8ACA" w14:textId="218F4980" w:rsidR="000E2F25" w:rsidRDefault="00344747" w:rsidP="00DF6DE8">
      <w:pPr>
        <w:ind w:left="426"/>
      </w:pPr>
      <w:r w:rsidRPr="00344747">
        <w:t>Alpha-1 antitrypsin (AAT) is a serine protease inhibitor (</w:t>
      </w:r>
      <w:r>
        <w:t xml:space="preserve">PI) that is encoded by the </w:t>
      </w:r>
      <w:r w:rsidRPr="001A414C">
        <w:rPr>
          <w:rStyle w:val="Emphasis"/>
        </w:rPr>
        <w:t>SERPINA1</w:t>
      </w:r>
      <w:r>
        <w:t xml:space="preserve"> gene and secreted into the plasma by the liver cells, then diffus</w:t>
      </w:r>
      <w:r w:rsidR="00977344">
        <w:t>es</w:t>
      </w:r>
      <w:r>
        <w:t xml:space="preserve"> passively into the lung </w:t>
      </w:r>
      <w:proofErr w:type="spellStart"/>
      <w:r>
        <w:t>interstitium</w:t>
      </w:r>
      <w:proofErr w:type="spellEnd"/>
      <w:r>
        <w:t xml:space="preserve"> and alveolar lining fluid.</w:t>
      </w:r>
      <w:r w:rsidR="001204DD">
        <w:t xml:space="preserve"> The primary role of AAT is to protect lung tissue from proteolytic damage by inhibiting </w:t>
      </w:r>
      <w:r w:rsidR="00DF6DE8">
        <w:t xml:space="preserve">the action of </w:t>
      </w:r>
      <w:r w:rsidR="001204DD">
        <w:t>neutrophil elastase</w:t>
      </w:r>
      <w:r w:rsidR="00DF6DE8">
        <w:t xml:space="preserve"> </w:t>
      </w:r>
      <w:r w:rsidR="000321FD">
        <w:fldChar w:fldCharType="begin"/>
      </w:r>
      <w:r w:rsidR="000321FD">
        <w:instrText xml:space="preserve"> ADDIN EN.CITE &lt;EndNote&gt;&lt;Cite&gt;&lt;Author&gt;Craig&lt;/Author&gt;&lt;Year&gt;2018&lt;/Year&gt;&lt;RecNum&gt;16&lt;/RecNum&gt;&lt;DisplayText&gt;(Craig &amp;amp; Henao 2018)&lt;/DisplayText&gt;&lt;record&gt;&lt;rec-number&gt;16&lt;/rec-number&gt;&lt;foreign-keys&gt;&lt;key app="EN" db-id="vrsarxrvfsa29uepsa0pdtsse5995ex5v5pf" timestamp="1543189939"&gt;16&lt;/key&gt;&lt;/foreign-keys&gt;&lt;ref-type name="Journal Article"&gt;17&lt;/ref-type&gt;&lt;contributors&gt;&lt;authors&gt;&lt;author&gt;Craig, T. J.&lt;/author&gt;&lt;author&gt;Henao, M. P.&lt;/author&gt;&lt;/authors&gt;&lt;/contributors&gt;&lt;auth-address&gt;Department of Medicine and Pediatrics, College of Medicine, Pennsylvania State University, Hershey, Pennsylvania.&amp;#xD;Department of Medicine, College of Medicine, Pennsylvania State University, Hershey, Pennsylvania.&lt;/auth-address&gt;&lt;titles&gt;&lt;title&gt;Advances in managing COPD related to alpha1 -antitrypsin deficiency: An under-recognized genetic disorder&lt;/title&gt;&lt;secondary-title&gt;Allergy&lt;/secondary-title&gt;&lt;/titles&gt;&lt;periodical&gt;&lt;full-title&gt;Allergy&lt;/full-title&gt;&lt;/periodical&gt;&lt;pages&gt;2110-2121&lt;/pages&gt;&lt;volume&gt;73&lt;/volume&gt;&lt;number&gt;11&lt;/number&gt;&lt;edition&gt;2018/07/10&lt;/edition&gt;&lt;keywords&gt;&lt;keyword&gt;Copd&lt;/keyword&gt;&lt;keyword&gt;asthma&lt;/keyword&gt;&lt;keyword&gt;augmentation therapy&lt;/keyword&gt;&lt;keyword&gt;emphysema&lt;/keyword&gt;&lt;keyword&gt;alpha1-antitrypsin&lt;/keyword&gt;&lt;keyword&gt;alpha1-antitrypsin deficiency&lt;/keyword&gt;&lt;/keywords&gt;&lt;dates&gt;&lt;year&gt;2018&lt;/year&gt;&lt;pub-dates&gt;&lt;date&gt;Nov&lt;/date&gt;&lt;/pub-dates&gt;&lt;/dates&gt;&lt;isbn&gt;1398-9995 (Electronic)&amp;#xD;0105-4538 (Linking)&lt;/isbn&gt;&lt;accession-num&gt;29984428&lt;/accession-num&gt;&lt;urls&gt;&lt;related-urls&gt;&lt;url&gt;https://onlinelibrary.wiley.com/doi/pdf/10.1111/all.13558&lt;/url&gt;&lt;/related-urls&gt;&lt;/urls&gt;&lt;electronic-resource-num&gt;10.1111/all.13558&lt;/electronic-resource-num&gt;&lt;remote-database-provider&gt;NLM&lt;/remote-database-provider&gt;&lt;language&gt;eng&lt;/language&gt;&lt;/record&gt;&lt;/Cite&gt;&lt;/EndNote&gt;</w:instrText>
      </w:r>
      <w:r w:rsidR="000321FD">
        <w:fldChar w:fldCharType="separate"/>
      </w:r>
      <w:r w:rsidR="000321FD">
        <w:rPr>
          <w:noProof/>
        </w:rPr>
        <w:t>(Craig &amp; Henao 2018)</w:t>
      </w:r>
      <w:r w:rsidR="000321FD">
        <w:fldChar w:fldCharType="end"/>
      </w:r>
      <w:r w:rsidR="00DF6DE8">
        <w:t>, which, if left unchecked, causes the destruction of lung matrix components, alveolar structures, and blood vessels</w:t>
      </w:r>
      <w:r w:rsidR="00560E11">
        <w:t xml:space="preserve"> </w:t>
      </w:r>
      <w:r w:rsidR="000321FD">
        <w:fldChar w:fldCharType="begin">
          <w:fldData xml:space="preserve">PEVuZE5vdGU+PENpdGU+PEF1dGhvcj5LYWxmb3BvdWxvczwvQXV0aG9yPjxZZWFyPjIwMTc8L1ll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</w:fldData>
        </w:fldChar>
      </w:r>
      <w:r w:rsidR="000321FD">
        <w:instrText xml:space="preserve"> ADDIN EN.CITE </w:instrText>
      </w:r>
      <w:r w:rsidR="000321FD">
        <w:fldChar w:fldCharType="begin">
          <w:fldData xml:space="preserve">PEVuZE5vdGU+PENpdGU+PEF1dGhvcj5LYWxmb3BvdWxvczwvQXV0aG9yPjxZZWFyPjIwMTc8L1ll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</w:fldData>
        </w:fldChar>
      </w:r>
      <w:r w:rsidR="000321FD">
        <w:instrText xml:space="preserve"> ADDIN EN.CITE.DATA </w:instrText>
      </w:r>
      <w:r w:rsidR="000321FD">
        <w:fldChar w:fldCharType="end"/>
      </w:r>
      <w:r w:rsidR="000321FD">
        <w:fldChar w:fldCharType="separate"/>
      </w:r>
      <w:r w:rsidR="000321FD">
        <w:rPr>
          <w:noProof/>
        </w:rPr>
        <w:t>(Kalfopoulos et al 2017)</w:t>
      </w:r>
      <w:r w:rsidR="000321FD">
        <w:fldChar w:fldCharType="end"/>
      </w:r>
      <w:r w:rsidR="00560E11">
        <w:t>.</w:t>
      </w:r>
      <w:r w:rsidR="000E2F25">
        <w:t xml:space="preserve"> </w:t>
      </w:r>
      <w:r w:rsidR="00B73670">
        <w:t xml:space="preserve"> </w:t>
      </w:r>
    </w:p>
    <w:p w14:paraId="2B5661F4" w14:textId="3D30950E" w:rsidR="00481773" w:rsidRDefault="00DC2FB8" w:rsidP="00DC2FB8">
      <w:pPr>
        <w:ind w:left="426"/>
      </w:pPr>
      <w:r>
        <w:t xml:space="preserve">AAT deficiency (AATD) is a clinically under-recognised and under-diagnosed inherited disorder affecting the lungs, liver, and </w:t>
      </w:r>
      <w:r w:rsidR="00941AB8">
        <w:t xml:space="preserve">in </w:t>
      </w:r>
      <w:r>
        <w:t>rare</w:t>
      </w:r>
      <w:r w:rsidR="00941AB8">
        <w:t xml:space="preserve"> cases</w:t>
      </w:r>
      <w:r>
        <w:t xml:space="preserve">, </w:t>
      </w:r>
      <w:r w:rsidR="00941AB8">
        <w:t xml:space="preserve">the </w:t>
      </w:r>
      <w:r>
        <w:t>skin.</w:t>
      </w:r>
      <w:r w:rsidRPr="00344747">
        <w:t xml:space="preserve"> </w:t>
      </w:r>
      <w:r w:rsidR="00481773">
        <w:t xml:space="preserve">The diagnostic delay (time between first symptoms and diagnosis) is estimated to be </w:t>
      </w:r>
      <w:r w:rsidR="00915ED6">
        <w:t xml:space="preserve">a mean of </w:t>
      </w:r>
      <w:r w:rsidR="00481773">
        <w:t>5.6 years</w:t>
      </w:r>
      <w:r w:rsidR="00915ED6">
        <w:t xml:space="preserve"> (</w:t>
      </w:r>
      <w:r w:rsidR="00481773">
        <w:t>median of 8 years</w:t>
      </w:r>
      <w:r w:rsidR="00915ED6">
        <w:t>)</w:t>
      </w:r>
      <w:r w:rsidR="00481773">
        <w:t xml:space="preserve">. Factors contributing to under-recognition and diagnostic delay are a lack of awareness of the disease by healthcare providers and the belief that testing for AATD is not warranted due to </w:t>
      </w:r>
      <w:r w:rsidR="00941AB8">
        <w:t>a</w:t>
      </w:r>
      <w:r w:rsidR="00481773">
        <w:t xml:space="preserve"> lack of effective therapies</w:t>
      </w:r>
      <w:r w:rsidR="00560E11">
        <w:t xml:space="preserve"> </w:t>
      </w:r>
      <w:r w:rsidR="000321FD" w:rsidRPr="00416577">
        <w:fldChar w:fldCharType="begin">
          <w:fldData xml:space="preserve">PEVuZE5vdGU+PENpdGU+PEF1dGhvcj5LYWxmb3BvdWxvczwvQXV0aG9yPjxZZWFyPjIwMTc8L1ll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</w:fldData>
        </w:fldChar>
      </w:r>
      <w:r w:rsidR="000321FD" w:rsidRPr="00416577">
        <w:instrText xml:space="preserve"> ADDIN EN.CITE </w:instrText>
      </w:r>
      <w:r w:rsidR="000321FD" w:rsidRPr="00416577">
        <w:fldChar w:fldCharType="begin">
          <w:fldData xml:space="preserve">PEVuZE5vdGU+PENpdGU+PEF1dGhvcj5LYWxmb3BvdWxvczwvQXV0aG9yPjxZZWFyPjIwMTc8L1ll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</w:fldData>
        </w:fldChar>
      </w:r>
      <w:r w:rsidR="000321FD" w:rsidRPr="00416577">
        <w:instrText xml:space="preserve"> ADDIN EN.CITE.DATA </w:instrText>
      </w:r>
      <w:r w:rsidR="000321FD" w:rsidRPr="00416577">
        <w:fldChar w:fldCharType="end"/>
      </w:r>
      <w:r w:rsidR="000321FD" w:rsidRPr="00416577">
        <w:fldChar w:fldCharType="separate"/>
      </w:r>
      <w:r w:rsidR="000321FD" w:rsidRPr="00416577">
        <w:rPr>
          <w:noProof/>
        </w:rPr>
        <w:t>(Kalfopoulos et al 2017)</w:t>
      </w:r>
      <w:r w:rsidR="000321FD" w:rsidRPr="00416577">
        <w:fldChar w:fldCharType="end"/>
      </w:r>
      <w:r w:rsidR="00560E11" w:rsidRPr="00416577">
        <w:t>.</w:t>
      </w:r>
      <w:r w:rsidR="00915ED6">
        <w:t xml:space="preserve"> However</w:t>
      </w:r>
      <w:r w:rsidR="007D6635">
        <w:t xml:space="preserve">, clinical opinion indicates that the development of new treatment options requires the support of definitive genotyping. </w:t>
      </w:r>
    </w:p>
    <w:p w14:paraId="0E1E9CB8" w14:textId="40164199" w:rsidR="001204DD" w:rsidRDefault="001A414C" w:rsidP="001A414C">
      <w:pPr>
        <w:ind w:left="426"/>
      </w:pPr>
      <w:r>
        <w:t xml:space="preserve">Two co-dominant alleles of the </w:t>
      </w:r>
      <w:r w:rsidRPr="001A414C">
        <w:rPr>
          <w:rStyle w:val="Emphasis"/>
        </w:rPr>
        <w:t xml:space="preserve">SERPINA1 </w:t>
      </w:r>
      <w:r>
        <w:t>gene determine the AAT phenotype, with the proteins encoded referred to by the prefix PI* (protease inhibitor*). There are four common alleles</w:t>
      </w:r>
      <w:r w:rsidR="002F5C0D">
        <w:t xml:space="preserve"> and four distinct phenotypes</w:t>
      </w:r>
      <w:r>
        <w:t>:</w:t>
      </w:r>
    </w:p>
    <w:p w14:paraId="4E0C2C49" w14:textId="50B66D2E" w:rsidR="009C01D2" w:rsidRDefault="002F5C0D" w:rsidP="008054CB">
      <w:pPr>
        <w:pStyle w:val="ListParagraph"/>
        <w:numPr>
          <w:ilvl w:val="0"/>
          <w:numId w:val="38"/>
        </w:numPr>
      </w:pPr>
      <w:r w:rsidRPr="00240792">
        <w:rPr>
          <w:rStyle w:val="Strong"/>
        </w:rPr>
        <w:t>Normal phenotype</w:t>
      </w:r>
      <w:r>
        <w:t xml:space="preserve">, </w:t>
      </w:r>
      <w:r w:rsidR="009C01D2">
        <w:t>PI*M</w:t>
      </w:r>
      <w:r w:rsidR="00E85D21">
        <w:rPr>
          <w:rStyle w:val="FootnoteReference"/>
        </w:rPr>
        <w:footnoteReference w:id="5"/>
      </w:r>
      <w:r w:rsidR="001A414C">
        <w:t>: t</w:t>
      </w:r>
      <w:r w:rsidR="009C01D2">
        <w:t>he most common allele</w:t>
      </w:r>
      <w:r w:rsidR="00E85D21">
        <w:t>, encodes normal AAT, with PI*MM the most common homozygous allele;</w:t>
      </w:r>
    </w:p>
    <w:p w14:paraId="440BD9FD" w14:textId="2C074AF2" w:rsidR="009C01D2" w:rsidRDefault="002F5C0D" w:rsidP="003B725D">
      <w:pPr>
        <w:pStyle w:val="ListParagraph"/>
        <w:numPr>
          <w:ilvl w:val="0"/>
          <w:numId w:val="38"/>
        </w:numPr>
      </w:pPr>
      <w:r w:rsidRPr="00240792">
        <w:rPr>
          <w:rStyle w:val="Strong"/>
        </w:rPr>
        <w:t>Deficient phenotype</w:t>
      </w:r>
      <w:r>
        <w:t xml:space="preserve">, </w:t>
      </w:r>
      <w:r w:rsidR="009C01D2">
        <w:t>PI*Z</w:t>
      </w:r>
      <w:r w:rsidR="001A414C">
        <w:t>: t</w:t>
      </w:r>
      <w:r w:rsidR="009C01D2">
        <w:t xml:space="preserve">he most common </w:t>
      </w:r>
      <w:r w:rsidR="009C01D2" w:rsidRPr="001A414C">
        <w:rPr>
          <w:rStyle w:val="Emphasis"/>
        </w:rPr>
        <w:t>pathogenic</w:t>
      </w:r>
      <w:r w:rsidR="009C01D2">
        <w:t xml:space="preserve"> allele </w:t>
      </w:r>
      <w:r w:rsidR="003B725D">
        <w:t xml:space="preserve">caused by a single amino acid substitution </w:t>
      </w:r>
      <w:r w:rsidR="009C01D2">
        <w:t>resulting in functionally deficient AAT protein</w:t>
      </w:r>
      <w:r w:rsidR="003B725D">
        <w:t>, accounting for 96% of known clinical cases of AATD</w:t>
      </w:r>
      <w:r w:rsidR="009C01D2">
        <w:t xml:space="preserve">. </w:t>
      </w:r>
      <w:r w:rsidR="003B725D" w:rsidRPr="003B725D">
        <w:t>PI*</w:t>
      </w:r>
      <w:r w:rsidR="00090DAC">
        <w:t>M</w:t>
      </w:r>
      <w:r w:rsidR="003B725D" w:rsidRPr="003B725D">
        <w:t xml:space="preserve">Z </w:t>
      </w:r>
      <w:r w:rsidR="003B725D">
        <w:t xml:space="preserve">accounts for </w:t>
      </w:r>
      <w:r w:rsidR="003B725D" w:rsidRPr="003B725D">
        <w:t>10%‐20% of carriers</w:t>
      </w:r>
      <w:r w:rsidR="003B725D">
        <w:t xml:space="preserve">. </w:t>
      </w:r>
      <w:r w:rsidR="00090DAC">
        <w:t>H</w:t>
      </w:r>
      <w:r w:rsidR="009C01D2">
        <w:t xml:space="preserve">omozygous </w:t>
      </w:r>
      <w:r w:rsidR="00090DAC">
        <w:t>individuals (</w:t>
      </w:r>
      <w:r w:rsidR="009C01D2">
        <w:t>PI*ZZ) have severe AATD</w:t>
      </w:r>
      <w:r w:rsidR="001A414C">
        <w:t>;</w:t>
      </w:r>
    </w:p>
    <w:p w14:paraId="15B6A737" w14:textId="7FB18025" w:rsidR="009C01D2" w:rsidRDefault="002F5C0D" w:rsidP="001D6E3B">
      <w:pPr>
        <w:pStyle w:val="ListParagraph"/>
        <w:numPr>
          <w:ilvl w:val="0"/>
          <w:numId w:val="38"/>
        </w:numPr>
      </w:pPr>
      <w:r w:rsidRPr="00240792">
        <w:rPr>
          <w:rStyle w:val="Strong"/>
        </w:rPr>
        <w:t>Deficient phenotype</w:t>
      </w:r>
      <w:r>
        <w:t xml:space="preserve">, </w:t>
      </w:r>
      <w:r w:rsidR="009C01D2">
        <w:t>PI*S</w:t>
      </w:r>
      <w:r w:rsidR="001A414C">
        <w:t>: a</w:t>
      </w:r>
      <w:r w:rsidR="009C01D2">
        <w:t xml:space="preserve"> </w:t>
      </w:r>
      <w:r w:rsidR="009C01D2" w:rsidRPr="001A414C">
        <w:rPr>
          <w:rStyle w:val="Emphasis"/>
        </w:rPr>
        <w:t>pathogenic</w:t>
      </w:r>
      <w:r w:rsidR="009C01D2">
        <w:t xml:space="preserve"> allele </w:t>
      </w:r>
      <w:r w:rsidR="003B725D">
        <w:t xml:space="preserve">caused by a single amino acid substitution </w:t>
      </w:r>
      <w:r w:rsidR="009C01D2">
        <w:t xml:space="preserve">resulting in functionally deficient AAT. </w:t>
      </w:r>
      <w:r w:rsidR="003B725D" w:rsidRPr="003B725D">
        <w:t>PI*</w:t>
      </w:r>
      <w:r w:rsidR="00090DAC">
        <w:t>M</w:t>
      </w:r>
      <w:r w:rsidR="003B725D" w:rsidRPr="003B725D">
        <w:t xml:space="preserve">S </w:t>
      </w:r>
      <w:r w:rsidR="00090DAC">
        <w:t xml:space="preserve">heterozygotes </w:t>
      </w:r>
      <w:r w:rsidR="003B725D">
        <w:t xml:space="preserve">account for </w:t>
      </w:r>
      <w:r w:rsidR="003B725D" w:rsidRPr="003B725D">
        <w:t>50%‐60% of carriers</w:t>
      </w:r>
      <w:r w:rsidR="003B725D">
        <w:t>.</w:t>
      </w:r>
      <w:r w:rsidR="003B725D" w:rsidRPr="003B725D">
        <w:t xml:space="preserve"> </w:t>
      </w:r>
      <w:r w:rsidR="009C01D2">
        <w:t xml:space="preserve">It is usually </w:t>
      </w:r>
      <w:r w:rsidR="00090DAC">
        <w:t xml:space="preserve">only </w:t>
      </w:r>
      <w:r w:rsidR="009C01D2">
        <w:t>of clinical consequence in the compound heterozygous state with another pathogenic allele (e.g. PI*SZ) and when serum AAT level</w:t>
      </w:r>
      <w:r w:rsidR="001A414C">
        <w:t>s are</w:t>
      </w:r>
      <w:r w:rsidR="009C01D2">
        <w:t xml:space="preserve"> &lt;</w:t>
      </w:r>
      <w:r w:rsidR="001D6E3B" w:rsidRPr="001D6E3B">
        <w:t>11 µmol/L</w:t>
      </w:r>
      <w:r w:rsidR="001A414C">
        <w:t>;</w:t>
      </w:r>
    </w:p>
    <w:p w14:paraId="2071C9F5" w14:textId="49CECFE2" w:rsidR="001A414C" w:rsidRPr="002F5C0D" w:rsidRDefault="002F5C0D" w:rsidP="001A414C">
      <w:pPr>
        <w:pStyle w:val="ListParagraph"/>
        <w:numPr>
          <w:ilvl w:val="0"/>
          <w:numId w:val="38"/>
        </w:numPr>
        <w:rPr>
          <w:szCs w:val="20"/>
        </w:rPr>
      </w:pPr>
      <w:r w:rsidRPr="00240792">
        <w:rPr>
          <w:rStyle w:val="Strong"/>
        </w:rPr>
        <w:t>Null phenotype</w:t>
      </w:r>
      <w:r>
        <w:t>, n</w:t>
      </w:r>
      <w:r w:rsidR="009C01D2">
        <w:t>ull alleles (</w:t>
      </w:r>
      <w:r w:rsidR="001A414C">
        <w:t>may be d</w:t>
      </w:r>
      <w:r w:rsidR="009C01D2">
        <w:t xml:space="preserve">esignated PI*QO). Pathogenic alleles </w:t>
      </w:r>
      <w:r w:rsidR="003B725D">
        <w:t xml:space="preserve">caused by </w:t>
      </w:r>
      <w:r w:rsidR="003B725D" w:rsidRPr="003B725D">
        <w:rPr>
          <w:szCs w:val="20"/>
        </w:rPr>
        <w:t>transcriptional or</w:t>
      </w:r>
      <w:r w:rsidR="003B725D">
        <w:rPr>
          <w:szCs w:val="20"/>
        </w:rPr>
        <w:t xml:space="preserve"> </w:t>
      </w:r>
      <w:r w:rsidR="003B725D" w:rsidRPr="003B725D">
        <w:rPr>
          <w:szCs w:val="20"/>
        </w:rPr>
        <w:t>translational errors</w:t>
      </w:r>
      <w:r w:rsidR="003B725D">
        <w:t xml:space="preserve"> </w:t>
      </w:r>
      <w:r w:rsidR="009C01D2">
        <w:t>that result in either no mRNA product or no protein production</w:t>
      </w:r>
      <w:r w:rsidR="00E85D21">
        <w:t>.</w:t>
      </w:r>
      <w:r w:rsidR="000321FD">
        <w:fldChar w:fldCharType="begin">
          <w:fldData xml:space="preserve">PEVuZE5vdGU+PENpdGU+PEF1dGhvcj5DcmFpZzwvQXV0aG9yPjxZZWFyPjIwMTg8L1llYXI+PFJl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</w:fldData>
        </w:fldChar>
      </w:r>
      <w:r w:rsidR="000321FD">
        <w:instrText xml:space="preserve"> ADDIN EN.CITE </w:instrText>
      </w:r>
      <w:r w:rsidR="000321FD">
        <w:fldChar w:fldCharType="begin">
          <w:fldData xml:space="preserve">PEVuZE5vdGU+PENpdGU+PEF1dGhvcj5DcmFpZzwvQXV0aG9yPjxZZWFyPjIwMTg8L1llYXI+PFJl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</w:fldData>
        </w:fldChar>
      </w:r>
      <w:r w:rsidR="000321FD">
        <w:instrText xml:space="preserve"> ADDIN EN.CITE.DATA </w:instrText>
      </w:r>
      <w:r w:rsidR="000321FD">
        <w:fldChar w:fldCharType="end"/>
      </w:r>
      <w:r w:rsidR="000321FD">
        <w:fldChar w:fldCharType="separate"/>
      </w:r>
      <w:r w:rsidR="000321FD">
        <w:rPr>
          <w:noProof/>
        </w:rPr>
        <w:t>(Craig &amp; Henao 2018; Stoller 2018)</w:t>
      </w:r>
      <w:r w:rsidR="000321FD">
        <w:fldChar w:fldCharType="end"/>
      </w:r>
    </w:p>
    <w:p w14:paraId="122BEFFD" w14:textId="357E3CD9" w:rsidR="002F5C0D" w:rsidRPr="002F5C0D" w:rsidRDefault="002F5C0D" w:rsidP="00EA443C">
      <w:pPr>
        <w:pStyle w:val="ListParagraph"/>
        <w:numPr>
          <w:ilvl w:val="0"/>
          <w:numId w:val="38"/>
        </w:numPr>
        <w:rPr>
          <w:szCs w:val="20"/>
        </w:rPr>
      </w:pPr>
      <w:r w:rsidRPr="00240792">
        <w:rPr>
          <w:rStyle w:val="Strong"/>
        </w:rPr>
        <w:t>Dysfunctional phenotype</w:t>
      </w:r>
      <w:r>
        <w:t xml:space="preserve">, a rare phenotype found in &lt;0.1% of AATD characterised by normal amounts of AAT in plasma that does not function </w:t>
      </w:r>
      <w:r w:rsidRPr="002F5C0D">
        <w:t>correctly</w:t>
      </w:r>
      <w:r>
        <w:t xml:space="preserve">, </w:t>
      </w:r>
      <w:r w:rsidRPr="002F5C0D">
        <w:t>lead</w:t>
      </w:r>
      <w:r>
        <w:t>ing</w:t>
      </w:r>
      <w:r w:rsidRPr="002F5C0D">
        <w:t xml:space="preserve"> to decreased elastase inhibitory activity</w:t>
      </w:r>
      <w:r w:rsidR="00560E11">
        <w:t xml:space="preserve"> </w:t>
      </w:r>
      <w:r w:rsidR="000321FD">
        <w:fldChar w:fldCharType="begin">
          <w:fldData xml:space="preserve">PEVuZE5vdGU+PENpdGU+PEF1dGhvcj5LYWxmb3BvdWxvczwvQXV0aG9yPjxZZWFyPjIwMTc8L1ll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</w:fldData>
        </w:fldChar>
      </w:r>
      <w:r w:rsidR="000321FD">
        <w:instrText xml:space="preserve"> ADDIN EN.CITE </w:instrText>
      </w:r>
      <w:r w:rsidR="000321FD">
        <w:fldChar w:fldCharType="begin">
          <w:fldData xml:space="preserve">PEVuZE5vdGU+PENpdGU+PEF1dGhvcj5LYWxmb3BvdWxvczwvQXV0aG9yPjxZZWFyPjIwMTc8L1ll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</w:fldData>
        </w:fldChar>
      </w:r>
      <w:r w:rsidR="000321FD">
        <w:instrText xml:space="preserve"> ADDIN EN.CITE.DATA </w:instrText>
      </w:r>
      <w:r w:rsidR="000321FD">
        <w:fldChar w:fldCharType="end"/>
      </w:r>
      <w:r w:rsidR="000321FD">
        <w:fldChar w:fldCharType="separate"/>
      </w:r>
      <w:r w:rsidR="000321FD">
        <w:rPr>
          <w:noProof/>
        </w:rPr>
        <w:t>(Kalfopoulos et al 2017)</w:t>
      </w:r>
      <w:r w:rsidR="000321FD">
        <w:fldChar w:fldCharType="end"/>
      </w:r>
      <w:r w:rsidR="00560E11">
        <w:t>.</w:t>
      </w:r>
    </w:p>
    <w:p w14:paraId="18CA941E" w14:textId="28079782" w:rsidR="008E2C61" w:rsidRDefault="00095824" w:rsidP="00090DAC">
      <w:pPr>
        <w:ind w:left="426"/>
        <w:rPr>
          <w:i/>
          <w:iCs/>
          <w:color w:val="1F497D" w:themeColor="text2"/>
          <w:sz w:val="18"/>
          <w:szCs w:val="18"/>
        </w:rPr>
      </w:pPr>
      <w:r w:rsidRPr="00C54F44">
        <w:rPr>
          <w:szCs w:val="20"/>
        </w:rPr>
        <w:t xml:space="preserve">Estimates of serum levels of AAT for the most common genotypes and their associated risk of disease are summarised in </w:t>
      </w:r>
      <w:r w:rsidRPr="00C54F44">
        <w:rPr>
          <w:szCs w:val="20"/>
        </w:rPr>
        <w:fldChar w:fldCharType="begin"/>
      </w:r>
      <w:r w:rsidRPr="00C54F44">
        <w:rPr>
          <w:szCs w:val="20"/>
        </w:rPr>
        <w:instrText xml:space="preserve"> REF _Ref20753750 \h </w:instrText>
      </w:r>
      <w:r w:rsidRPr="00C54F44">
        <w:rPr>
          <w:szCs w:val="20"/>
        </w:rPr>
      </w:r>
      <w:r w:rsidRPr="00C54F44">
        <w:rPr>
          <w:szCs w:val="20"/>
        </w:rPr>
        <w:fldChar w:fldCharType="separate"/>
      </w:r>
      <w:r>
        <w:t xml:space="preserve">Table </w:t>
      </w:r>
      <w:r>
        <w:rPr>
          <w:noProof/>
        </w:rPr>
        <w:t>1</w:t>
      </w:r>
      <w:r w:rsidRPr="00C54F44">
        <w:rPr>
          <w:szCs w:val="20"/>
        </w:rPr>
        <w:fldChar w:fldCharType="end"/>
      </w:r>
      <w:r w:rsidRPr="00C54F44">
        <w:rPr>
          <w:szCs w:val="20"/>
        </w:rPr>
        <w:t>.</w:t>
      </w:r>
      <w:r>
        <w:rPr>
          <w:szCs w:val="20"/>
        </w:rPr>
        <w:t xml:space="preserve"> </w:t>
      </w:r>
      <w:r w:rsidR="00912362" w:rsidRPr="00912362">
        <w:t xml:space="preserve">The clinical </w:t>
      </w:r>
      <w:r>
        <w:t>phenotype</w:t>
      </w:r>
      <w:r w:rsidR="00912362" w:rsidRPr="00912362">
        <w:t xml:space="preserve"> of AATD is highly variable</w:t>
      </w:r>
      <w:r w:rsidR="00912362">
        <w:t xml:space="preserve">. </w:t>
      </w:r>
      <w:r w:rsidR="006F7C6A">
        <w:t xml:space="preserve">AATD </w:t>
      </w:r>
      <w:r w:rsidR="00266919">
        <w:t xml:space="preserve">is a </w:t>
      </w:r>
      <w:r w:rsidR="00266919" w:rsidRPr="00266919">
        <w:t>known genetic risk factor</w:t>
      </w:r>
      <w:r w:rsidR="00266919">
        <w:t xml:space="preserve"> for the </w:t>
      </w:r>
      <w:r w:rsidR="006F7C6A">
        <w:t>develop</w:t>
      </w:r>
      <w:r w:rsidR="00266919">
        <w:t>ment of</w:t>
      </w:r>
      <w:r w:rsidR="006F7C6A">
        <w:t xml:space="preserve"> </w:t>
      </w:r>
      <w:r w:rsidR="00284804">
        <w:t xml:space="preserve">early onset </w:t>
      </w:r>
      <w:r w:rsidR="006F7C6A">
        <w:t xml:space="preserve">chronic obstructive pulmonary disease (COPD), </w:t>
      </w:r>
      <w:r w:rsidR="006F7C6A" w:rsidRPr="00DF160F">
        <w:t>emphysema, persistent airflow obstruction, and/or chronic bronchitis</w:t>
      </w:r>
      <w:r w:rsidR="00B73670">
        <w:t xml:space="preserve"> </w:t>
      </w:r>
      <w:r w:rsidR="000321FD">
        <w:fldChar w:fldCharType="begin">
          <w:fldData xml:space="preserve">PEVuZE5vdGU+PENpdGU+PEF1dGhvcj5TdG9sbGVyPC9BdXRob3I+PFllYXI+MjAxODwvWWVhcj48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</w:fldData>
        </w:fldChar>
      </w:r>
      <w:r w:rsidR="000321FD">
        <w:instrText xml:space="preserve"> ADDIN EN.CITE </w:instrText>
      </w:r>
      <w:r w:rsidR="000321FD">
        <w:fldChar w:fldCharType="begin">
          <w:fldData xml:space="preserve">PEVuZE5vdGU+PENpdGU+PEF1dGhvcj5TdG9sbGVyPC9BdXRob3I+PFllYXI+MjAxODwvWWVhcj48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</w:fldData>
        </w:fldChar>
      </w:r>
      <w:r w:rsidR="000321FD">
        <w:instrText xml:space="preserve"> ADDIN EN.CITE.DATA </w:instrText>
      </w:r>
      <w:r w:rsidR="000321FD">
        <w:fldChar w:fldCharType="end"/>
      </w:r>
      <w:r w:rsidR="000321FD">
        <w:fldChar w:fldCharType="separate"/>
      </w:r>
      <w:r w:rsidR="000321FD">
        <w:rPr>
          <w:noProof/>
        </w:rPr>
        <w:t>(Stoller 2018; Stoller et al 2017)</w:t>
      </w:r>
      <w:r w:rsidR="000321FD">
        <w:fldChar w:fldCharType="end"/>
      </w:r>
      <w:r w:rsidR="00B73670">
        <w:t>.</w:t>
      </w:r>
      <w:r w:rsidR="006F7C6A">
        <w:t xml:space="preserve">  </w:t>
      </w:r>
      <w:r w:rsidR="00B73670">
        <w:t>In most cases, a</w:t>
      </w:r>
      <w:r w:rsidR="00BA502B">
        <w:t xml:space="preserve"> diagnosis of AATD is usually made only </w:t>
      </w:r>
      <w:r w:rsidR="00BA502B" w:rsidRPr="00240792">
        <w:rPr>
          <w:rStyle w:val="Emphasis"/>
        </w:rPr>
        <w:t>after</w:t>
      </w:r>
      <w:r w:rsidR="00BA502B">
        <w:t xml:space="preserve"> a diagnosis of COPD or chronic liver disease, or after AATD diagnosis in a family member </w:t>
      </w:r>
      <w:r w:rsidR="000321FD">
        <w:fldChar w:fldCharType="begin"/>
      </w:r>
      <w:r w:rsidR="000321FD">
        <w:instrText xml:space="preserve"> ADDIN EN.CITE &lt;EndNote&gt;&lt;Cite&gt;&lt;Author&gt;Janciauskiene&lt;/Author&gt;&lt;Year&gt;2011&lt;/Year&gt;&lt;RecNum&gt;26&lt;/RecNum&gt;&lt;DisplayText&gt;(Janciauskiene et al 2011)&lt;/DisplayText&gt;&lt;record&gt;&lt;rec-number&gt;26&lt;/rec-number&gt;&lt;foreign-keys&gt;&lt;key app="EN" db-id="vrsarxrvfsa29uepsa0pdtsse5995ex5v5pf" timestamp="1543191151"&gt;26&lt;/key&gt;&lt;/foreign-keys&gt;&lt;ref-type name="Journal Article"&gt;17&lt;/ref-type&gt;&lt;contributors&gt;&lt;authors&gt;&lt;author&gt;Janciauskiene, S.&lt;/author&gt;&lt;author&gt;Ferrarotti, I.&lt;/author&gt;&lt;author&gt;Laenger, F.&lt;/author&gt;&lt;author&gt;Jonigk, D.&lt;/author&gt;&lt;author&gt;Luisetti, M.&lt;/author&gt;&lt;/authors&gt;&lt;/contributors&gt;&lt;auth-address&gt;Department of Pulmonology, Hannover Medical School, Hannover, Germany. janciauskiene.sabina@mh-hannover.de&lt;/auth-address&gt;&lt;titles&gt;&lt;title&gt;Clinical utility gene card for: alpha-1-antitrypsin deficiency&lt;/title&gt;&lt;secondary-title&gt;Eur J Hum Genet&lt;/secondary-title&gt;&lt;/titles&gt;&lt;periodical&gt;&lt;full-title&gt;Eur J Hum Genet&lt;/full-title&gt;&lt;/periodical&gt;&lt;volume&gt;19&lt;/volume&gt;&lt;number&gt;5&lt;/number&gt;&lt;keywords&gt;&lt;keyword&gt;Humans&lt;/keyword&gt;&lt;keyword&gt;Mutation&lt;/keyword&gt;&lt;keyword&gt;alpha 1-Antitrypsin/*genetics&lt;/keyword&gt;&lt;keyword&gt;alpha 1-Antitrypsin Deficiency/diagnosis/*genetics/physiopathology/therapy&lt;/keyword&gt;&lt;/keywords&gt;&lt;dates&gt;&lt;year&gt;2011&lt;/year&gt;&lt;pub-dates&gt;&lt;date&gt;May&lt;/date&gt;&lt;/pub-dates&gt;&lt;/dates&gt;&lt;isbn&gt;1476-5438 (Electronic)&amp;#xD;1018-4813 (Linking)&lt;/isbn&gt;&lt;accession-num&gt;21248733&lt;/accession-num&gt;&lt;urls&gt;&lt;related-urls&gt;&lt;url&gt;https://www.ncbi.nlm.nih.gov/pubmed/21248733&lt;/url&gt;&lt;url&gt;https://www.ncbi.nlm.nih.gov/pmc/articles/PMC3083625/pdf/ejhg2010246a.pdf&lt;/url&gt;&lt;/related-urls&gt;&lt;/urls&gt;&lt;custom2&gt;3083625&lt;/custom2&gt;&lt;electronic-resource-num&gt;10.1038/ejhg.2010.246&lt;/electronic-resource-num&gt;&lt;/record&gt;&lt;/Cite&gt;&lt;/EndNote&gt;</w:instrText>
      </w:r>
      <w:r w:rsidR="000321FD">
        <w:fldChar w:fldCharType="separate"/>
      </w:r>
      <w:r w:rsidR="000321FD">
        <w:rPr>
          <w:noProof/>
        </w:rPr>
        <w:t>(Janciauskiene et al 2011)</w:t>
      </w:r>
      <w:r w:rsidR="000321FD">
        <w:fldChar w:fldCharType="end"/>
      </w:r>
      <w:r w:rsidR="00BA502B">
        <w:t xml:space="preserve">; however, it is often </w:t>
      </w:r>
      <w:r w:rsidR="00BA502B" w:rsidRPr="00DC2FB8">
        <w:rPr>
          <w:rStyle w:val="Emphasis"/>
        </w:rPr>
        <w:t xml:space="preserve">misdiagnosed </w:t>
      </w:r>
      <w:r w:rsidR="00BA502B">
        <w:t>as COPD or non-responsive asthma</w:t>
      </w:r>
      <w:r w:rsidR="00560E11">
        <w:t xml:space="preserve"> </w:t>
      </w:r>
      <w:r w:rsidR="000321FD">
        <w:fldChar w:fldCharType="begin">
          <w:fldData xml:space="preserve">PEVuZE5vdGU+PENpdGU+PEF1dGhvcj5DYXJyb2xsPC9BdXRob3I+PFllYXI+MjAxMTwvWWVhcj48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</w:fldData>
        </w:fldChar>
      </w:r>
      <w:r w:rsidR="000321FD">
        <w:instrText xml:space="preserve"> ADDIN EN.CITE </w:instrText>
      </w:r>
      <w:r w:rsidR="000321FD">
        <w:fldChar w:fldCharType="begin">
          <w:fldData xml:space="preserve">PEVuZE5vdGU+PENpdGU+PEF1dGhvcj5DYXJyb2xsPC9BdXRob3I+PFllYXI+MjAxMTwvWWVhcj48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</w:fldData>
        </w:fldChar>
      </w:r>
      <w:r w:rsidR="000321FD">
        <w:instrText xml:space="preserve"> ADDIN EN.CITE.DATA </w:instrText>
      </w:r>
      <w:r w:rsidR="000321FD">
        <w:fldChar w:fldCharType="end"/>
      </w:r>
      <w:r w:rsidR="000321FD">
        <w:fldChar w:fldCharType="separate"/>
      </w:r>
      <w:r w:rsidR="000321FD">
        <w:rPr>
          <w:noProof/>
        </w:rPr>
        <w:t>(Carroll et al 2011)</w:t>
      </w:r>
      <w:r w:rsidR="000321FD">
        <w:fldChar w:fldCharType="end"/>
      </w:r>
      <w:r w:rsidR="00560E11">
        <w:t>.</w:t>
      </w:r>
      <w:r w:rsidR="00BA502B">
        <w:t xml:space="preserve">  </w:t>
      </w:r>
      <w:bookmarkStart w:id="3" w:name="_Ref20753750"/>
      <w:r w:rsidR="008E2C61">
        <w:br w:type="page"/>
      </w:r>
    </w:p>
    <w:p w14:paraId="31A684E9" w14:textId="09EAA2D8" w:rsidR="00095824" w:rsidRPr="00D541A3" w:rsidRDefault="00095824" w:rsidP="00095824">
      <w:pPr>
        <w:pStyle w:val="Caption"/>
        <w:spacing w:after="120"/>
        <w:ind w:left="992" w:hanging="992"/>
      </w:pPr>
      <w:r>
        <w:t xml:space="preserve">Table </w:t>
      </w:r>
      <w:r w:rsidR="009F7B29">
        <w:rPr>
          <w:noProof/>
        </w:rPr>
        <w:fldChar w:fldCharType="begin"/>
      </w:r>
      <w:r w:rsidR="009F7B29">
        <w:rPr>
          <w:noProof/>
        </w:rPr>
        <w:instrText xml:space="preserve"> SEQ Table \* ARABIC </w:instrText>
      </w:r>
      <w:r w:rsidR="009F7B29">
        <w:rPr>
          <w:noProof/>
        </w:rPr>
        <w:fldChar w:fldCharType="separate"/>
      </w:r>
      <w:r w:rsidR="00EB42B6">
        <w:rPr>
          <w:noProof/>
        </w:rPr>
        <w:t>1</w:t>
      </w:r>
      <w:r w:rsidR="009F7B29">
        <w:rPr>
          <w:noProof/>
        </w:rPr>
        <w:fldChar w:fldCharType="end"/>
      </w:r>
      <w:bookmarkEnd w:id="3"/>
      <w:r>
        <w:tab/>
        <w:t xml:space="preserve">Genotypes, serum levels and risk of disease associated with AAT deficiency </w:t>
      </w:r>
      <w:r w:rsidR="000321FD">
        <w:fldChar w:fldCharType="begin">
          <w:fldData xml:space="preserve">PEVuZE5vdGU+PENpdGU+PEF1dGhvcj5DcmFpZzwvQXV0aG9yPjxZZWFyPjIwMTg8L1llYXI+PFJl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</w:fldData>
        </w:fldChar>
      </w:r>
      <w:r w:rsidR="000321FD">
        <w:instrText xml:space="preserve"> ADDIN EN.CITE </w:instrText>
      </w:r>
      <w:r w:rsidR="000321FD">
        <w:fldChar w:fldCharType="begin">
          <w:fldData xml:space="preserve">PEVuZE5vdGU+PENpdGU+PEF1dGhvcj5DcmFpZzwvQXV0aG9yPjxZZWFyPjIwMTg8L1llYXI+PFJl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</w:fldData>
        </w:fldChar>
      </w:r>
      <w:r w:rsidR="000321FD">
        <w:instrText xml:space="preserve"> ADDIN EN.CITE.DATA </w:instrText>
      </w:r>
      <w:r w:rsidR="000321FD">
        <w:fldChar w:fldCharType="end"/>
      </w:r>
      <w:r w:rsidR="000321FD">
        <w:fldChar w:fldCharType="separate"/>
      </w:r>
      <w:r w:rsidR="000321FD">
        <w:rPr>
          <w:noProof/>
        </w:rPr>
        <w:t>(Craig &amp; Henao 2018; Kueppers &amp; Sanders 2017; Stoller et al 2017)</w:t>
      </w:r>
      <w:r w:rsidR="000321FD">
        <w:fldChar w:fldCharType="end"/>
      </w:r>
    </w:p>
    <w:tbl>
      <w:tblPr>
        <w:tblW w:w="9059"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 Genotypes, serum levels and risk of disease associated with AAT deficiency (Craig &amp; Henao 2018; Kueppers &amp; Sanders 2017; Stoller et al 2017)"/>
        <w:tblDescription w:val="Table 1 consists of 5 column headings and 7 rows. &#10;Column 1 indicates the genotype&#10;Column 2 describes the AAT serum level that corresponds to the genotype&#10;Column 3 indicates the risk of lung disease&#10;Column 4 indicates the risk of liver disease&#10;Column 5 contains explanatory information"/>
      </w:tblPr>
      <w:tblGrid>
        <w:gridCol w:w="979"/>
        <w:gridCol w:w="1834"/>
        <w:gridCol w:w="1078"/>
        <w:gridCol w:w="1078"/>
        <w:gridCol w:w="4090"/>
      </w:tblGrid>
      <w:tr w:rsidR="00095824" w:rsidRPr="006C39C3" w14:paraId="0E676E5D" w14:textId="77777777" w:rsidTr="00EA443C">
        <w:trPr>
          <w:trHeight w:val="343"/>
          <w:tblHeader/>
        </w:trPr>
        <w:tc>
          <w:tcPr>
            <w:tcW w:w="979" w:type="dxa"/>
            <w:shd w:val="clear" w:color="auto" w:fill="CCECFF"/>
            <w:tcMar>
              <w:top w:w="57" w:type="dxa"/>
            </w:tcMar>
            <w:vAlign w:val="center"/>
          </w:tcPr>
          <w:p w14:paraId="5C45AFF1" w14:textId="77777777" w:rsidR="00095824" w:rsidRPr="005617C3" w:rsidRDefault="00095824" w:rsidP="00EA443C">
            <w:pPr>
              <w:spacing w:before="0"/>
              <w:rPr>
                <w:rStyle w:val="Strong"/>
                <w:rFonts w:ascii="Arial Narrow" w:hAnsi="Arial Narrow"/>
                <w:sz w:val="18"/>
                <w:szCs w:val="18"/>
              </w:rPr>
            </w:pPr>
            <w:r>
              <w:rPr>
                <w:rStyle w:val="Strong"/>
                <w:rFonts w:ascii="Arial Narrow" w:hAnsi="Arial Narrow"/>
                <w:sz w:val="18"/>
                <w:szCs w:val="18"/>
              </w:rPr>
              <w:t>Genotype</w:t>
            </w:r>
          </w:p>
        </w:tc>
        <w:tc>
          <w:tcPr>
            <w:tcW w:w="1834" w:type="dxa"/>
            <w:shd w:val="clear" w:color="auto" w:fill="CCECFF"/>
            <w:vAlign w:val="center"/>
          </w:tcPr>
          <w:p w14:paraId="787B8D75" w14:textId="77777777" w:rsidR="00095824" w:rsidRPr="005617C3" w:rsidRDefault="00095824" w:rsidP="00EA443C">
            <w:pPr>
              <w:spacing w:before="0"/>
              <w:jc w:val="center"/>
              <w:rPr>
                <w:rStyle w:val="Strong"/>
                <w:rFonts w:ascii="Arial Narrow" w:hAnsi="Arial Narrow"/>
                <w:sz w:val="18"/>
                <w:szCs w:val="18"/>
              </w:rPr>
            </w:pPr>
            <w:r>
              <w:rPr>
                <w:rStyle w:val="Strong"/>
                <w:rFonts w:ascii="Arial Narrow" w:hAnsi="Arial Narrow"/>
                <w:sz w:val="18"/>
                <w:szCs w:val="18"/>
              </w:rPr>
              <w:t>Serum level (mg/dL)</w:t>
            </w:r>
          </w:p>
        </w:tc>
        <w:tc>
          <w:tcPr>
            <w:tcW w:w="1078" w:type="dxa"/>
            <w:shd w:val="clear" w:color="auto" w:fill="CCECFF"/>
          </w:tcPr>
          <w:p w14:paraId="36EECAB3" w14:textId="77777777" w:rsidR="00095824" w:rsidRDefault="00095824" w:rsidP="00EA443C">
            <w:pPr>
              <w:spacing w:before="0"/>
              <w:jc w:val="center"/>
              <w:rPr>
                <w:rStyle w:val="Strong"/>
                <w:rFonts w:ascii="Arial Narrow" w:hAnsi="Arial Narrow"/>
                <w:sz w:val="18"/>
                <w:szCs w:val="18"/>
              </w:rPr>
            </w:pPr>
            <w:r>
              <w:rPr>
                <w:rStyle w:val="Strong"/>
                <w:rFonts w:ascii="Arial Narrow" w:hAnsi="Arial Narrow"/>
                <w:sz w:val="18"/>
                <w:szCs w:val="18"/>
              </w:rPr>
              <w:t>Risk of lung disease</w:t>
            </w:r>
          </w:p>
        </w:tc>
        <w:tc>
          <w:tcPr>
            <w:tcW w:w="1078" w:type="dxa"/>
            <w:shd w:val="clear" w:color="auto" w:fill="CCECFF"/>
          </w:tcPr>
          <w:p w14:paraId="01E2FEFC" w14:textId="77777777" w:rsidR="00095824" w:rsidRDefault="00095824" w:rsidP="00EA443C">
            <w:pPr>
              <w:spacing w:before="0"/>
              <w:jc w:val="center"/>
              <w:rPr>
                <w:rStyle w:val="Strong"/>
                <w:rFonts w:ascii="Arial Narrow" w:hAnsi="Arial Narrow"/>
                <w:sz w:val="18"/>
                <w:szCs w:val="18"/>
              </w:rPr>
            </w:pPr>
            <w:r>
              <w:rPr>
                <w:rStyle w:val="Strong"/>
                <w:rFonts w:ascii="Arial Narrow" w:hAnsi="Arial Narrow"/>
                <w:sz w:val="18"/>
                <w:szCs w:val="18"/>
              </w:rPr>
              <w:t>Risk of liver disease</w:t>
            </w:r>
          </w:p>
        </w:tc>
        <w:tc>
          <w:tcPr>
            <w:tcW w:w="4090" w:type="dxa"/>
            <w:shd w:val="clear" w:color="auto" w:fill="CCECFF"/>
          </w:tcPr>
          <w:p w14:paraId="7C5CC7BC" w14:textId="77777777" w:rsidR="00095824" w:rsidRDefault="00095824" w:rsidP="00EA443C">
            <w:pPr>
              <w:spacing w:before="0"/>
              <w:jc w:val="center"/>
              <w:rPr>
                <w:rStyle w:val="Strong"/>
                <w:rFonts w:ascii="Arial Narrow" w:hAnsi="Arial Narrow"/>
                <w:sz w:val="18"/>
                <w:szCs w:val="18"/>
              </w:rPr>
            </w:pPr>
            <w:r>
              <w:rPr>
                <w:rStyle w:val="Strong"/>
                <w:rFonts w:ascii="Arial Narrow" w:hAnsi="Arial Narrow"/>
                <w:sz w:val="18"/>
                <w:szCs w:val="18"/>
              </w:rPr>
              <w:t>Explanatory information</w:t>
            </w:r>
          </w:p>
        </w:tc>
      </w:tr>
      <w:tr w:rsidR="00095824" w:rsidRPr="006C39C3" w14:paraId="65445D41" w14:textId="77777777" w:rsidTr="00090DAC">
        <w:trPr>
          <w:trHeight w:val="191"/>
        </w:trPr>
        <w:tc>
          <w:tcPr>
            <w:tcW w:w="979" w:type="dxa"/>
            <w:shd w:val="clear" w:color="auto" w:fill="FFFFFF"/>
            <w:tcMar>
              <w:top w:w="113" w:type="dxa"/>
            </w:tcMar>
            <w:vAlign w:val="center"/>
          </w:tcPr>
          <w:p w14:paraId="3101A1F4" w14:textId="77777777" w:rsidR="00095824" w:rsidRPr="006C39C3" w:rsidRDefault="0009582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MM</w:t>
            </w:r>
          </w:p>
        </w:tc>
        <w:tc>
          <w:tcPr>
            <w:tcW w:w="1834" w:type="dxa"/>
            <w:shd w:val="clear" w:color="auto" w:fill="FFFFFF"/>
            <w:tcMar>
              <w:top w:w="113" w:type="dxa"/>
            </w:tcMar>
            <w:vAlign w:val="center"/>
          </w:tcPr>
          <w:p w14:paraId="26AEE203" w14:textId="77777777" w:rsidR="00095824" w:rsidRPr="006C39C3" w:rsidRDefault="0009582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105-164</w:t>
            </w:r>
            <w:r>
              <w:rPr>
                <w:rFonts w:ascii="Arial Narrow" w:eastAsia="Times New Roman" w:hAnsi="Arial Narrow" w:cs="Times New Roman"/>
                <w:sz w:val="18"/>
                <w:szCs w:val="18"/>
              </w:rPr>
              <w:br/>
              <w:t>Normal</w:t>
            </w:r>
          </w:p>
        </w:tc>
        <w:tc>
          <w:tcPr>
            <w:tcW w:w="1078" w:type="dxa"/>
            <w:shd w:val="clear" w:color="auto" w:fill="FFFFFF"/>
            <w:vAlign w:val="center"/>
          </w:tcPr>
          <w:p w14:paraId="1E2154CC" w14:textId="606A6F89" w:rsidR="00095824" w:rsidRPr="006744BA" w:rsidRDefault="006744BA" w:rsidP="00090DAC">
            <w:pPr>
              <w:spacing w:before="40" w:after="80"/>
              <w:jc w:val="center"/>
              <w:rPr>
                <w:rFonts w:ascii="Arial Narrow" w:eastAsia="Times New Roman" w:hAnsi="Arial Narrow" w:cs="Times New Roman"/>
                <w:sz w:val="18"/>
                <w:szCs w:val="18"/>
              </w:rPr>
            </w:pPr>
            <w:r w:rsidRPr="006744BA">
              <w:rPr>
                <w:rFonts w:ascii="Arial Narrow" w:eastAsia="Times New Roman" w:hAnsi="Arial Narrow" w:cs="Times New Roman"/>
                <w:sz w:val="18"/>
                <w:szCs w:val="18"/>
              </w:rPr>
              <w:t>Background</w:t>
            </w:r>
          </w:p>
        </w:tc>
        <w:tc>
          <w:tcPr>
            <w:tcW w:w="1078" w:type="dxa"/>
            <w:shd w:val="clear" w:color="auto" w:fill="FFFFFF"/>
            <w:vAlign w:val="center"/>
          </w:tcPr>
          <w:p w14:paraId="7FBEE96D" w14:textId="77777777" w:rsidR="00095824" w:rsidRPr="006744BA" w:rsidRDefault="00095824" w:rsidP="00090DAC">
            <w:pPr>
              <w:spacing w:before="40" w:after="80"/>
              <w:jc w:val="center"/>
              <w:rPr>
                <w:rFonts w:ascii="Arial Narrow" w:eastAsia="Times New Roman" w:hAnsi="Arial Narrow" w:cs="Times New Roman"/>
                <w:sz w:val="18"/>
                <w:szCs w:val="18"/>
              </w:rPr>
            </w:pPr>
          </w:p>
        </w:tc>
        <w:tc>
          <w:tcPr>
            <w:tcW w:w="4090" w:type="dxa"/>
            <w:shd w:val="clear" w:color="auto" w:fill="FFFFFF"/>
          </w:tcPr>
          <w:p w14:paraId="5A0DFA33" w14:textId="77777777" w:rsidR="00095824" w:rsidRDefault="00095824" w:rsidP="00EA443C">
            <w:pPr>
              <w:spacing w:before="40" w:after="80"/>
              <w:jc w:val="center"/>
              <w:rPr>
                <w:rFonts w:ascii="Arial Narrow" w:eastAsia="Times New Roman" w:hAnsi="Arial Narrow" w:cs="Times New Roman"/>
                <w:sz w:val="18"/>
                <w:szCs w:val="18"/>
              </w:rPr>
            </w:pPr>
            <w:r w:rsidRPr="00290C81">
              <w:rPr>
                <w:rFonts w:ascii="Arial Narrow" w:eastAsia="Times New Roman" w:hAnsi="Arial Narrow" w:cs="Times New Roman"/>
                <w:sz w:val="18"/>
                <w:szCs w:val="18"/>
              </w:rPr>
              <w:t>The</w:t>
            </w:r>
            <w:r>
              <w:rPr>
                <w:rFonts w:ascii="Arial Narrow" w:eastAsia="Times New Roman" w:hAnsi="Arial Narrow" w:cs="Times New Roman"/>
                <w:sz w:val="18"/>
                <w:szCs w:val="18"/>
              </w:rPr>
              <w:t xml:space="preserve"> PI*M allele encodes normal AAT</w:t>
            </w:r>
          </w:p>
        </w:tc>
      </w:tr>
      <w:tr w:rsidR="00095824" w:rsidRPr="006C39C3" w14:paraId="6B925BFD" w14:textId="77777777" w:rsidTr="00090DAC">
        <w:trPr>
          <w:trHeight w:val="191"/>
        </w:trPr>
        <w:tc>
          <w:tcPr>
            <w:tcW w:w="979" w:type="dxa"/>
            <w:shd w:val="clear" w:color="auto" w:fill="FFFFFF"/>
            <w:tcMar>
              <w:top w:w="113" w:type="dxa"/>
            </w:tcMar>
            <w:vAlign w:val="center"/>
          </w:tcPr>
          <w:p w14:paraId="0ABA6194" w14:textId="77777777" w:rsidR="00095824" w:rsidRDefault="0009582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MS</w:t>
            </w:r>
          </w:p>
        </w:tc>
        <w:tc>
          <w:tcPr>
            <w:tcW w:w="1834" w:type="dxa"/>
            <w:shd w:val="clear" w:color="auto" w:fill="FFFFFF"/>
            <w:tcMar>
              <w:top w:w="113" w:type="dxa"/>
            </w:tcMar>
            <w:vAlign w:val="center"/>
          </w:tcPr>
          <w:p w14:paraId="2B3E31E0" w14:textId="77777777" w:rsidR="00095824" w:rsidRPr="006C39C3" w:rsidRDefault="0009582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83-137</w:t>
            </w:r>
          </w:p>
        </w:tc>
        <w:tc>
          <w:tcPr>
            <w:tcW w:w="1078" w:type="dxa"/>
            <w:shd w:val="clear" w:color="auto" w:fill="FFFFFF"/>
            <w:vAlign w:val="center"/>
          </w:tcPr>
          <w:p w14:paraId="0C0C2051" w14:textId="10678D7D" w:rsidR="00095824" w:rsidRPr="006744BA" w:rsidRDefault="006744BA" w:rsidP="00090DAC">
            <w:pPr>
              <w:spacing w:before="40" w:after="80"/>
              <w:jc w:val="center"/>
              <w:rPr>
                <w:rFonts w:ascii="Arial Narrow" w:eastAsia="Times New Roman" w:hAnsi="Arial Narrow" w:cs="Times New Roman"/>
                <w:sz w:val="18"/>
                <w:szCs w:val="18"/>
              </w:rPr>
            </w:pPr>
            <w:r w:rsidRPr="006744BA">
              <w:rPr>
                <w:rFonts w:ascii="Arial Narrow" w:eastAsia="Times New Roman" w:hAnsi="Arial Narrow" w:cs="Times New Roman"/>
                <w:sz w:val="18"/>
                <w:szCs w:val="18"/>
              </w:rPr>
              <w:t>Background</w:t>
            </w:r>
          </w:p>
        </w:tc>
        <w:tc>
          <w:tcPr>
            <w:tcW w:w="1078" w:type="dxa"/>
            <w:shd w:val="clear" w:color="auto" w:fill="FFFFFF"/>
            <w:vAlign w:val="center"/>
          </w:tcPr>
          <w:p w14:paraId="484070E8" w14:textId="77777777" w:rsidR="00095824" w:rsidRPr="006744BA" w:rsidRDefault="00095824" w:rsidP="00090DAC">
            <w:pPr>
              <w:spacing w:before="40" w:after="80"/>
              <w:jc w:val="center"/>
              <w:rPr>
                <w:rFonts w:ascii="Arial Narrow" w:eastAsia="Times New Roman" w:hAnsi="Arial Narrow" w:cs="Times New Roman"/>
                <w:sz w:val="18"/>
                <w:szCs w:val="18"/>
              </w:rPr>
            </w:pPr>
          </w:p>
        </w:tc>
        <w:tc>
          <w:tcPr>
            <w:tcW w:w="4090" w:type="dxa"/>
            <w:shd w:val="clear" w:color="auto" w:fill="FFFFFF"/>
          </w:tcPr>
          <w:p w14:paraId="6B3857EF" w14:textId="77777777" w:rsidR="00095824" w:rsidRDefault="00095824" w:rsidP="00EA443C">
            <w:pPr>
              <w:spacing w:before="40" w:after="80"/>
              <w:jc w:val="center"/>
              <w:rPr>
                <w:rFonts w:ascii="Arial Narrow" w:eastAsia="Times New Roman" w:hAnsi="Arial Narrow" w:cs="Times New Roman"/>
                <w:sz w:val="18"/>
                <w:szCs w:val="18"/>
              </w:rPr>
            </w:pPr>
          </w:p>
        </w:tc>
      </w:tr>
      <w:tr w:rsidR="00095824" w:rsidRPr="006C39C3" w14:paraId="4436BE4D" w14:textId="77777777" w:rsidTr="00090DAC">
        <w:trPr>
          <w:trHeight w:val="191"/>
        </w:trPr>
        <w:tc>
          <w:tcPr>
            <w:tcW w:w="979" w:type="dxa"/>
            <w:shd w:val="clear" w:color="auto" w:fill="FFFFFF"/>
            <w:tcMar>
              <w:top w:w="113" w:type="dxa"/>
            </w:tcMar>
            <w:vAlign w:val="center"/>
          </w:tcPr>
          <w:p w14:paraId="68DFF5F7" w14:textId="77777777" w:rsidR="00095824" w:rsidRDefault="0009582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MZ</w:t>
            </w:r>
          </w:p>
        </w:tc>
        <w:tc>
          <w:tcPr>
            <w:tcW w:w="1834" w:type="dxa"/>
            <w:shd w:val="clear" w:color="auto" w:fill="FFFFFF"/>
            <w:tcMar>
              <w:top w:w="113" w:type="dxa"/>
            </w:tcMar>
            <w:vAlign w:val="center"/>
          </w:tcPr>
          <w:p w14:paraId="72EBE4B6" w14:textId="77777777" w:rsidR="00095824" w:rsidRPr="006C39C3" w:rsidRDefault="0009582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66-100</w:t>
            </w:r>
            <w:r>
              <w:rPr>
                <w:rFonts w:ascii="Arial Narrow" w:eastAsia="Times New Roman" w:hAnsi="Arial Narrow" w:cs="Times New Roman"/>
                <w:sz w:val="18"/>
                <w:szCs w:val="18"/>
              </w:rPr>
              <w:br/>
              <w:t>Low to normal</w:t>
            </w:r>
          </w:p>
        </w:tc>
        <w:tc>
          <w:tcPr>
            <w:tcW w:w="1078" w:type="dxa"/>
            <w:shd w:val="clear" w:color="auto" w:fill="FFFFFF"/>
            <w:vAlign w:val="center"/>
          </w:tcPr>
          <w:p w14:paraId="5EB20E1B" w14:textId="77777777" w:rsidR="00095824" w:rsidRPr="00090DAC" w:rsidRDefault="00095824" w:rsidP="00090DAC">
            <w:pPr>
              <w:spacing w:before="40" w:after="80"/>
              <w:jc w:val="center"/>
              <w:rPr>
                <w:rFonts w:ascii="Arial Narrow" w:eastAsia="Times New Roman" w:hAnsi="Arial Narrow" w:cs="Times New Roman"/>
                <w:sz w:val="24"/>
                <w:szCs w:val="24"/>
              </w:rPr>
            </w:pPr>
            <w:r w:rsidRPr="00090DAC">
              <w:rPr>
                <w:rFonts w:ascii="Arial Narrow" w:eastAsia="Times New Roman" w:hAnsi="Arial Narrow" w:cs="Times New Roman"/>
                <w:sz w:val="24"/>
                <w:szCs w:val="24"/>
              </w:rPr>
              <w:t>+</w:t>
            </w:r>
          </w:p>
        </w:tc>
        <w:tc>
          <w:tcPr>
            <w:tcW w:w="1078" w:type="dxa"/>
            <w:shd w:val="clear" w:color="auto" w:fill="FFFFFF"/>
            <w:vAlign w:val="center"/>
          </w:tcPr>
          <w:p w14:paraId="6FD4028A" w14:textId="77777777" w:rsidR="00095824" w:rsidRPr="00090DAC" w:rsidRDefault="00095824" w:rsidP="00090DAC">
            <w:pPr>
              <w:spacing w:before="40" w:after="80"/>
              <w:jc w:val="center"/>
              <w:rPr>
                <w:rFonts w:ascii="Arial Narrow" w:eastAsia="Times New Roman" w:hAnsi="Arial Narrow" w:cs="Times New Roman"/>
                <w:sz w:val="24"/>
                <w:szCs w:val="24"/>
              </w:rPr>
            </w:pPr>
            <w:r w:rsidRPr="00090DAC">
              <w:rPr>
                <w:rFonts w:ascii="Arial Narrow" w:eastAsia="Times New Roman" w:hAnsi="Arial Narrow" w:cs="Times New Roman"/>
                <w:sz w:val="24"/>
                <w:szCs w:val="24"/>
              </w:rPr>
              <w:t>+</w:t>
            </w:r>
          </w:p>
        </w:tc>
        <w:tc>
          <w:tcPr>
            <w:tcW w:w="4090" w:type="dxa"/>
            <w:shd w:val="clear" w:color="auto" w:fill="FFFFFF"/>
          </w:tcPr>
          <w:p w14:paraId="33725514" w14:textId="77777777" w:rsidR="00095824" w:rsidRDefault="0009582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 xml:space="preserve">Some studies have found </w:t>
            </w:r>
            <w:r w:rsidRPr="00290C81">
              <w:rPr>
                <w:rFonts w:ascii="Arial Narrow" w:eastAsia="Times New Roman" w:hAnsi="Arial Narrow" w:cs="Times New Roman"/>
                <w:sz w:val="18"/>
                <w:szCs w:val="18"/>
              </w:rPr>
              <w:t>an increased risk of developing COPD</w:t>
            </w:r>
            <w:r>
              <w:rPr>
                <w:rFonts w:ascii="Arial Narrow" w:eastAsia="Times New Roman" w:hAnsi="Arial Narrow" w:cs="Times New Roman"/>
                <w:sz w:val="18"/>
                <w:szCs w:val="18"/>
              </w:rPr>
              <w:t xml:space="preserve"> </w:t>
            </w:r>
            <w:r w:rsidRPr="00290C81">
              <w:rPr>
                <w:rFonts w:ascii="Arial Narrow" w:eastAsia="Times New Roman" w:hAnsi="Arial Narrow" w:cs="Times New Roman"/>
                <w:sz w:val="18"/>
                <w:szCs w:val="18"/>
              </w:rPr>
              <w:t>due to exposure to cigarette smoke in indi</w:t>
            </w:r>
            <w:r>
              <w:rPr>
                <w:rFonts w:ascii="Arial Narrow" w:eastAsia="Times New Roman" w:hAnsi="Arial Narrow" w:cs="Times New Roman"/>
                <w:sz w:val="18"/>
                <w:szCs w:val="18"/>
              </w:rPr>
              <w:t xml:space="preserve">viduals with the PI*MZ allele, </w:t>
            </w:r>
            <w:r w:rsidRPr="00290C81">
              <w:rPr>
                <w:rFonts w:ascii="Arial Narrow" w:eastAsia="Times New Roman" w:hAnsi="Arial Narrow" w:cs="Times New Roman"/>
                <w:sz w:val="18"/>
                <w:szCs w:val="18"/>
              </w:rPr>
              <w:t>although other studies have found no association</w:t>
            </w:r>
          </w:p>
        </w:tc>
      </w:tr>
      <w:tr w:rsidR="00095824" w:rsidRPr="006C39C3" w14:paraId="2B6329F8" w14:textId="77777777" w:rsidTr="00090DAC">
        <w:trPr>
          <w:trHeight w:val="191"/>
        </w:trPr>
        <w:tc>
          <w:tcPr>
            <w:tcW w:w="979" w:type="dxa"/>
            <w:shd w:val="clear" w:color="auto" w:fill="FFFFFF"/>
            <w:tcMar>
              <w:top w:w="113" w:type="dxa"/>
            </w:tcMar>
            <w:vAlign w:val="center"/>
          </w:tcPr>
          <w:p w14:paraId="032F683E" w14:textId="77777777" w:rsidR="00095824" w:rsidRDefault="0009582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SS</w:t>
            </w:r>
          </w:p>
        </w:tc>
        <w:tc>
          <w:tcPr>
            <w:tcW w:w="1834" w:type="dxa"/>
            <w:shd w:val="clear" w:color="auto" w:fill="FFFFFF"/>
            <w:tcMar>
              <w:top w:w="113" w:type="dxa"/>
            </w:tcMar>
            <w:vAlign w:val="center"/>
          </w:tcPr>
          <w:p w14:paraId="4CBEC4F3" w14:textId="77777777" w:rsidR="00095824" w:rsidRPr="006C39C3" w:rsidRDefault="0009582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73-106</w:t>
            </w:r>
            <w:r>
              <w:rPr>
                <w:rFonts w:ascii="Arial Narrow" w:eastAsia="Times New Roman" w:hAnsi="Arial Narrow" w:cs="Times New Roman"/>
                <w:sz w:val="18"/>
                <w:szCs w:val="18"/>
              </w:rPr>
              <w:br/>
              <w:t>Borderline normal to low</w:t>
            </w:r>
          </w:p>
        </w:tc>
        <w:tc>
          <w:tcPr>
            <w:tcW w:w="1078" w:type="dxa"/>
            <w:shd w:val="clear" w:color="auto" w:fill="FFFFFF"/>
            <w:vAlign w:val="center"/>
          </w:tcPr>
          <w:p w14:paraId="4D96817C" w14:textId="77777777" w:rsidR="00095824" w:rsidRPr="00090DAC" w:rsidRDefault="00095824" w:rsidP="00090DAC">
            <w:pPr>
              <w:spacing w:before="40" w:after="80"/>
              <w:jc w:val="center"/>
              <w:rPr>
                <w:rFonts w:ascii="Arial Narrow" w:eastAsia="Times New Roman" w:hAnsi="Arial Narrow" w:cs="Times New Roman"/>
                <w:sz w:val="24"/>
                <w:szCs w:val="24"/>
              </w:rPr>
            </w:pPr>
            <w:r w:rsidRPr="00090DAC">
              <w:rPr>
                <w:rFonts w:ascii="Arial Narrow" w:eastAsia="Times New Roman" w:hAnsi="Arial Narrow" w:cs="Times New Roman"/>
                <w:sz w:val="24"/>
                <w:szCs w:val="24"/>
              </w:rPr>
              <w:t>+/-</w:t>
            </w:r>
          </w:p>
        </w:tc>
        <w:tc>
          <w:tcPr>
            <w:tcW w:w="1078" w:type="dxa"/>
            <w:shd w:val="clear" w:color="auto" w:fill="FFFFFF"/>
            <w:vAlign w:val="center"/>
          </w:tcPr>
          <w:p w14:paraId="21F24F69" w14:textId="77777777" w:rsidR="00095824" w:rsidRPr="00090DAC" w:rsidRDefault="00095824" w:rsidP="00090DAC">
            <w:pPr>
              <w:spacing w:before="40" w:after="80"/>
              <w:jc w:val="center"/>
              <w:rPr>
                <w:rFonts w:ascii="Arial Narrow" w:eastAsia="Times New Roman" w:hAnsi="Arial Narrow" w:cs="Times New Roman"/>
                <w:sz w:val="24"/>
                <w:szCs w:val="24"/>
              </w:rPr>
            </w:pPr>
          </w:p>
        </w:tc>
        <w:tc>
          <w:tcPr>
            <w:tcW w:w="4090" w:type="dxa"/>
            <w:shd w:val="clear" w:color="auto" w:fill="FFFFFF"/>
          </w:tcPr>
          <w:p w14:paraId="67DD2F0E" w14:textId="77777777" w:rsidR="00095824" w:rsidRDefault="00095824" w:rsidP="00EA443C">
            <w:pPr>
              <w:spacing w:before="40" w:after="80"/>
              <w:jc w:val="center"/>
              <w:rPr>
                <w:rFonts w:ascii="Arial Narrow" w:eastAsia="Times New Roman" w:hAnsi="Arial Narrow" w:cs="Times New Roman"/>
                <w:sz w:val="18"/>
                <w:szCs w:val="18"/>
              </w:rPr>
            </w:pPr>
            <w:r w:rsidRPr="00290C81">
              <w:rPr>
                <w:rFonts w:ascii="Arial Narrow" w:eastAsia="Times New Roman" w:hAnsi="Arial Narrow" w:cs="Times New Roman"/>
                <w:sz w:val="18"/>
                <w:szCs w:val="18"/>
              </w:rPr>
              <w:t>No conclusive evidence links homozygous PI*SS to increased risk for lung or</w:t>
            </w:r>
            <w:r>
              <w:rPr>
                <w:rFonts w:ascii="Arial Narrow" w:eastAsia="Times New Roman" w:hAnsi="Arial Narrow" w:cs="Times New Roman"/>
                <w:sz w:val="18"/>
                <w:szCs w:val="18"/>
              </w:rPr>
              <w:t xml:space="preserve"> </w:t>
            </w:r>
            <w:r w:rsidRPr="00290C81">
              <w:rPr>
                <w:rFonts w:ascii="Arial Narrow" w:eastAsia="Times New Roman" w:hAnsi="Arial Narrow" w:cs="Times New Roman"/>
                <w:sz w:val="18"/>
                <w:szCs w:val="18"/>
              </w:rPr>
              <w:t>liver disease</w:t>
            </w:r>
            <w:r>
              <w:rPr>
                <w:rFonts w:ascii="Arial Narrow" w:eastAsia="Times New Roman" w:hAnsi="Arial Narrow" w:cs="Times New Roman"/>
                <w:sz w:val="18"/>
                <w:szCs w:val="18"/>
              </w:rPr>
              <w:t>; however, t</w:t>
            </w:r>
            <w:r w:rsidRPr="00290C81">
              <w:rPr>
                <w:rFonts w:ascii="Arial Narrow" w:eastAsia="Times New Roman" w:hAnsi="Arial Narrow" w:cs="Times New Roman"/>
                <w:sz w:val="18"/>
                <w:szCs w:val="18"/>
              </w:rPr>
              <w:t>he PI*S allele is associated with increased degradation</w:t>
            </w:r>
            <w:r>
              <w:rPr>
                <w:rFonts w:ascii="Arial Narrow" w:eastAsia="Times New Roman" w:hAnsi="Arial Narrow" w:cs="Times New Roman"/>
                <w:sz w:val="18"/>
                <w:szCs w:val="18"/>
              </w:rPr>
              <w:t xml:space="preserve"> </w:t>
            </w:r>
            <w:r w:rsidRPr="00290C81">
              <w:rPr>
                <w:rFonts w:ascii="Arial Narrow" w:eastAsia="Times New Roman" w:hAnsi="Arial Narrow" w:cs="Times New Roman"/>
                <w:sz w:val="18"/>
                <w:szCs w:val="18"/>
              </w:rPr>
              <w:t>of AAT in hepatocytes</w:t>
            </w:r>
            <w:r>
              <w:rPr>
                <w:rFonts w:ascii="Arial Narrow" w:eastAsia="Times New Roman" w:hAnsi="Arial Narrow" w:cs="Times New Roman"/>
                <w:sz w:val="18"/>
                <w:szCs w:val="18"/>
              </w:rPr>
              <w:t>.</w:t>
            </w:r>
          </w:p>
        </w:tc>
      </w:tr>
      <w:tr w:rsidR="00095824" w:rsidRPr="006C39C3" w14:paraId="0F6D36B0" w14:textId="77777777" w:rsidTr="00090DAC">
        <w:trPr>
          <w:trHeight w:val="191"/>
        </w:trPr>
        <w:tc>
          <w:tcPr>
            <w:tcW w:w="979" w:type="dxa"/>
            <w:shd w:val="clear" w:color="auto" w:fill="FFFFFF"/>
            <w:tcMar>
              <w:top w:w="113" w:type="dxa"/>
            </w:tcMar>
            <w:vAlign w:val="center"/>
          </w:tcPr>
          <w:p w14:paraId="164DC891" w14:textId="77777777" w:rsidR="00095824" w:rsidRDefault="0009582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SZ</w:t>
            </w:r>
          </w:p>
        </w:tc>
        <w:tc>
          <w:tcPr>
            <w:tcW w:w="1834" w:type="dxa"/>
            <w:shd w:val="clear" w:color="auto" w:fill="FFFFFF"/>
            <w:tcMar>
              <w:top w:w="113" w:type="dxa"/>
            </w:tcMar>
            <w:vAlign w:val="center"/>
          </w:tcPr>
          <w:p w14:paraId="4114225D" w14:textId="77777777" w:rsidR="00095824" w:rsidRPr="006C39C3" w:rsidRDefault="0009582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49-66</w:t>
            </w:r>
            <w:r>
              <w:rPr>
                <w:rFonts w:ascii="Arial Narrow" w:eastAsia="Times New Roman" w:hAnsi="Arial Narrow" w:cs="Times New Roman"/>
                <w:sz w:val="18"/>
                <w:szCs w:val="18"/>
              </w:rPr>
              <w:br/>
              <w:t>Low</w:t>
            </w:r>
          </w:p>
        </w:tc>
        <w:tc>
          <w:tcPr>
            <w:tcW w:w="1078" w:type="dxa"/>
            <w:shd w:val="clear" w:color="auto" w:fill="FFFFFF"/>
            <w:vAlign w:val="center"/>
          </w:tcPr>
          <w:p w14:paraId="3C7732C3" w14:textId="5AF74AD7" w:rsidR="00095824" w:rsidRPr="00090DAC" w:rsidRDefault="00095824" w:rsidP="00090DAC">
            <w:pPr>
              <w:spacing w:before="40" w:after="80"/>
              <w:jc w:val="center"/>
              <w:rPr>
                <w:rFonts w:ascii="Arial Narrow" w:eastAsia="Times New Roman" w:hAnsi="Arial Narrow" w:cs="Times New Roman"/>
                <w:sz w:val="24"/>
                <w:szCs w:val="24"/>
              </w:rPr>
            </w:pPr>
            <w:r w:rsidRPr="00090DAC">
              <w:rPr>
                <w:rFonts w:ascii="Arial Narrow" w:eastAsia="Times New Roman" w:hAnsi="Arial Narrow" w:cs="Times New Roman"/>
                <w:sz w:val="24"/>
                <w:szCs w:val="24"/>
              </w:rPr>
              <w:t>+</w:t>
            </w:r>
            <w:r w:rsidR="006744BA">
              <w:rPr>
                <w:rFonts w:ascii="Arial Narrow" w:eastAsia="Times New Roman" w:hAnsi="Arial Narrow" w:cs="Times New Roman"/>
                <w:sz w:val="24"/>
                <w:szCs w:val="24"/>
              </w:rPr>
              <w:br/>
            </w:r>
            <w:r w:rsidR="006744BA" w:rsidRPr="006744BA">
              <w:rPr>
                <w:rFonts w:ascii="Arial Narrow" w:eastAsia="Times New Roman" w:hAnsi="Arial Narrow" w:cs="Times New Roman"/>
                <w:sz w:val="18"/>
                <w:szCs w:val="18"/>
              </w:rPr>
              <w:t>20-50%</w:t>
            </w:r>
          </w:p>
        </w:tc>
        <w:tc>
          <w:tcPr>
            <w:tcW w:w="1078" w:type="dxa"/>
            <w:shd w:val="clear" w:color="auto" w:fill="FFFFFF"/>
            <w:vAlign w:val="center"/>
          </w:tcPr>
          <w:p w14:paraId="43E328AC" w14:textId="77777777" w:rsidR="00095824" w:rsidRPr="00090DAC" w:rsidRDefault="00095824" w:rsidP="00090DAC">
            <w:pPr>
              <w:spacing w:before="40" w:after="80"/>
              <w:jc w:val="center"/>
              <w:rPr>
                <w:rFonts w:ascii="Arial Narrow" w:eastAsia="Times New Roman" w:hAnsi="Arial Narrow" w:cs="Times New Roman"/>
                <w:sz w:val="24"/>
                <w:szCs w:val="24"/>
              </w:rPr>
            </w:pPr>
          </w:p>
        </w:tc>
        <w:tc>
          <w:tcPr>
            <w:tcW w:w="4090" w:type="dxa"/>
            <w:shd w:val="clear" w:color="auto" w:fill="FFFFFF"/>
          </w:tcPr>
          <w:p w14:paraId="7C9C3369" w14:textId="77777777" w:rsidR="00095824" w:rsidRDefault="0009582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 xml:space="preserve">The PI*SZ allele has been </w:t>
            </w:r>
            <w:r w:rsidRPr="00290C81">
              <w:rPr>
                <w:rFonts w:ascii="Arial Narrow" w:eastAsia="Times New Roman" w:hAnsi="Arial Narrow" w:cs="Times New Roman"/>
                <w:sz w:val="18"/>
                <w:szCs w:val="18"/>
              </w:rPr>
              <w:t xml:space="preserve">associated with increased risk of </w:t>
            </w:r>
            <w:r>
              <w:rPr>
                <w:rFonts w:ascii="Arial Narrow" w:eastAsia="Times New Roman" w:hAnsi="Arial Narrow" w:cs="Times New Roman"/>
                <w:sz w:val="18"/>
                <w:szCs w:val="18"/>
              </w:rPr>
              <w:t>COPD</w:t>
            </w:r>
            <w:r w:rsidRPr="00290C81">
              <w:rPr>
                <w:rFonts w:ascii="Arial Narrow" w:eastAsia="Times New Roman" w:hAnsi="Arial Narrow" w:cs="Times New Roman"/>
                <w:sz w:val="18"/>
                <w:szCs w:val="18"/>
              </w:rPr>
              <w:t xml:space="preserve">. </w:t>
            </w:r>
          </w:p>
        </w:tc>
      </w:tr>
      <w:tr w:rsidR="00095824" w:rsidRPr="006C39C3" w14:paraId="3426380E" w14:textId="77777777" w:rsidTr="00090DAC">
        <w:trPr>
          <w:trHeight w:val="191"/>
        </w:trPr>
        <w:tc>
          <w:tcPr>
            <w:tcW w:w="979" w:type="dxa"/>
            <w:shd w:val="clear" w:color="auto" w:fill="FFFFFF"/>
            <w:tcMar>
              <w:top w:w="113" w:type="dxa"/>
            </w:tcMar>
            <w:vAlign w:val="center"/>
          </w:tcPr>
          <w:p w14:paraId="6BD7B502" w14:textId="77777777" w:rsidR="00095824" w:rsidRDefault="0009582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ZZ</w:t>
            </w:r>
          </w:p>
        </w:tc>
        <w:tc>
          <w:tcPr>
            <w:tcW w:w="1834" w:type="dxa"/>
            <w:shd w:val="clear" w:color="auto" w:fill="FFFFFF"/>
            <w:tcMar>
              <w:top w:w="113" w:type="dxa"/>
            </w:tcMar>
            <w:vAlign w:val="center"/>
          </w:tcPr>
          <w:p w14:paraId="4D47FAF9" w14:textId="77777777" w:rsidR="00095824" w:rsidRPr="006C39C3" w:rsidRDefault="0009582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20-45</w:t>
            </w:r>
            <w:r>
              <w:rPr>
                <w:rFonts w:ascii="Arial Narrow" w:eastAsia="Times New Roman" w:hAnsi="Arial Narrow" w:cs="Times New Roman"/>
                <w:sz w:val="18"/>
                <w:szCs w:val="18"/>
              </w:rPr>
              <w:br/>
              <w:t>Very low</w:t>
            </w:r>
          </w:p>
        </w:tc>
        <w:tc>
          <w:tcPr>
            <w:tcW w:w="1078" w:type="dxa"/>
            <w:shd w:val="clear" w:color="auto" w:fill="FFFFFF"/>
            <w:vAlign w:val="center"/>
          </w:tcPr>
          <w:p w14:paraId="5D73F600" w14:textId="0B1A4447" w:rsidR="00095824" w:rsidRPr="006744BA" w:rsidRDefault="00095824" w:rsidP="00090DAC">
            <w:pPr>
              <w:spacing w:before="40" w:after="80"/>
              <w:jc w:val="center"/>
              <w:rPr>
                <w:rFonts w:ascii="Arial Narrow" w:eastAsia="Times New Roman" w:hAnsi="Arial Narrow" w:cs="Times New Roman"/>
                <w:sz w:val="18"/>
                <w:szCs w:val="18"/>
              </w:rPr>
            </w:pPr>
            <w:r w:rsidRPr="006744BA">
              <w:rPr>
                <w:rFonts w:ascii="Arial Narrow" w:eastAsia="Times New Roman" w:hAnsi="Arial Narrow" w:cs="Times New Roman"/>
                <w:sz w:val="24"/>
                <w:szCs w:val="24"/>
              </w:rPr>
              <w:t>+++</w:t>
            </w:r>
            <w:r w:rsidR="006744BA" w:rsidRPr="006744BA">
              <w:rPr>
                <w:rFonts w:ascii="Arial Narrow" w:eastAsia="Times New Roman" w:hAnsi="Arial Narrow" w:cs="Times New Roman"/>
                <w:sz w:val="18"/>
                <w:szCs w:val="18"/>
              </w:rPr>
              <w:br/>
              <w:t>80-100%</w:t>
            </w:r>
          </w:p>
        </w:tc>
        <w:tc>
          <w:tcPr>
            <w:tcW w:w="1078" w:type="dxa"/>
            <w:shd w:val="clear" w:color="auto" w:fill="FFFFFF"/>
            <w:vAlign w:val="center"/>
          </w:tcPr>
          <w:p w14:paraId="44B14C25" w14:textId="77777777" w:rsidR="00095824" w:rsidRPr="00090DAC" w:rsidRDefault="00095824" w:rsidP="00090DAC">
            <w:pPr>
              <w:spacing w:before="40" w:after="80"/>
              <w:jc w:val="center"/>
              <w:rPr>
                <w:rFonts w:ascii="Arial Narrow" w:eastAsia="Times New Roman" w:hAnsi="Arial Narrow" w:cs="Times New Roman"/>
                <w:sz w:val="24"/>
                <w:szCs w:val="24"/>
              </w:rPr>
            </w:pPr>
            <w:r w:rsidRPr="00090DAC">
              <w:rPr>
                <w:rFonts w:ascii="Arial Narrow" w:eastAsia="Times New Roman" w:hAnsi="Arial Narrow" w:cs="Times New Roman"/>
                <w:sz w:val="24"/>
                <w:szCs w:val="24"/>
              </w:rPr>
              <w:t>+++</w:t>
            </w:r>
          </w:p>
        </w:tc>
        <w:tc>
          <w:tcPr>
            <w:tcW w:w="4090" w:type="dxa"/>
            <w:shd w:val="clear" w:color="auto" w:fill="FFFFFF"/>
          </w:tcPr>
          <w:p w14:paraId="60C301BA" w14:textId="77777777" w:rsidR="00095824" w:rsidRDefault="00095824" w:rsidP="00EA443C">
            <w:pPr>
              <w:spacing w:before="40" w:after="80"/>
              <w:jc w:val="center"/>
              <w:rPr>
                <w:rFonts w:ascii="Arial Narrow" w:eastAsia="Times New Roman" w:hAnsi="Arial Narrow" w:cs="Times New Roman"/>
                <w:sz w:val="18"/>
                <w:szCs w:val="18"/>
              </w:rPr>
            </w:pPr>
            <w:r w:rsidRPr="00290C81">
              <w:rPr>
                <w:rFonts w:ascii="Arial Narrow" w:eastAsia="Times New Roman" w:hAnsi="Arial Narrow" w:cs="Times New Roman"/>
                <w:sz w:val="18"/>
                <w:szCs w:val="18"/>
              </w:rPr>
              <w:t>The PI*Z allele leads to polymeri</w:t>
            </w:r>
            <w:r>
              <w:rPr>
                <w:rFonts w:ascii="Arial Narrow" w:eastAsia="Times New Roman" w:hAnsi="Arial Narrow" w:cs="Times New Roman"/>
                <w:sz w:val="18"/>
                <w:szCs w:val="18"/>
              </w:rPr>
              <w:t>s</w:t>
            </w:r>
            <w:r w:rsidRPr="00290C81">
              <w:rPr>
                <w:rFonts w:ascii="Arial Narrow" w:eastAsia="Times New Roman" w:hAnsi="Arial Narrow" w:cs="Times New Roman"/>
                <w:sz w:val="18"/>
                <w:szCs w:val="18"/>
              </w:rPr>
              <w:t>ation in hepatocytes and less frequent</w:t>
            </w:r>
            <w:r>
              <w:rPr>
                <w:rFonts w:ascii="Arial Narrow" w:eastAsia="Times New Roman" w:hAnsi="Arial Narrow" w:cs="Times New Roman"/>
                <w:sz w:val="18"/>
                <w:szCs w:val="18"/>
              </w:rPr>
              <w:t xml:space="preserve"> </w:t>
            </w:r>
            <w:r w:rsidRPr="00290C81">
              <w:rPr>
                <w:rFonts w:ascii="Arial Narrow" w:eastAsia="Times New Roman" w:hAnsi="Arial Narrow" w:cs="Times New Roman"/>
                <w:sz w:val="18"/>
                <w:szCs w:val="18"/>
              </w:rPr>
              <w:t>binding to neutrophil elastase in the lungs.</w:t>
            </w:r>
          </w:p>
        </w:tc>
      </w:tr>
      <w:tr w:rsidR="00095824" w:rsidRPr="006C39C3" w14:paraId="65B28DDA" w14:textId="77777777" w:rsidTr="00090DAC">
        <w:trPr>
          <w:trHeight w:val="191"/>
        </w:trPr>
        <w:tc>
          <w:tcPr>
            <w:tcW w:w="979" w:type="dxa"/>
            <w:shd w:val="clear" w:color="auto" w:fill="FFFFFF"/>
            <w:tcMar>
              <w:top w:w="113" w:type="dxa"/>
            </w:tcMar>
            <w:vAlign w:val="center"/>
          </w:tcPr>
          <w:p w14:paraId="394131C0" w14:textId="77777777" w:rsidR="00095824" w:rsidRDefault="0009582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Null/null</w:t>
            </w:r>
          </w:p>
        </w:tc>
        <w:tc>
          <w:tcPr>
            <w:tcW w:w="1834" w:type="dxa"/>
            <w:shd w:val="clear" w:color="auto" w:fill="FFFFFF"/>
            <w:tcMar>
              <w:top w:w="113" w:type="dxa"/>
            </w:tcMar>
            <w:vAlign w:val="center"/>
          </w:tcPr>
          <w:p w14:paraId="151E633A" w14:textId="77777777" w:rsidR="00095824" w:rsidRPr="006C39C3" w:rsidRDefault="0009582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w:t>
            </w:r>
            <w:r>
              <w:rPr>
                <w:rFonts w:ascii="Arial Narrow" w:eastAsia="Times New Roman" w:hAnsi="Arial Narrow" w:cs="Times New Roman"/>
                <w:sz w:val="18"/>
                <w:szCs w:val="18"/>
              </w:rPr>
              <w:br/>
              <w:t>Absent</w:t>
            </w:r>
          </w:p>
        </w:tc>
        <w:tc>
          <w:tcPr>
            <w:tcW w:w="1078" w:type="dxa"/>
            <w:shd w:val="clear" w:color="auto" w:fill="FFFFFF"/>
            <w:vAlign w:val="center"/>
          </w:tcPr>
          <w:p w14:paraId="49D15EB1" w14:textId="4265612B" w:rsidR="00095824" w:rsidRPr="00090DAC" w:rsidRDefault="00095824" w:rsidP="00090DAC">
            <w:pPr>
              <w:spacing w:before="40" w:after="80"/>
              <w:jc w:val="center"/>
              <w:rPr>
                <w:rFonts w:ascii="Arial Narrow" w:eastAsia="Times New Roman" w:hAnsi="Arial Narrow" w:cs="Times New Roman"/>
                <w:sz w:val="24"/>
                <w:szCs w:val="24"/>
              </w:rPr>
            </w:pPr>
            <w:r w:rsidRPr="00090DAC">
              <w:rPr>
                <w:rFonts w:ascii="Arial Narrow" w:eastAsia="Times New Roman" w:hAnsi="Arial Narrow" w:cs="Times New Roman"/>
                <w:sz w:val="24"/>
                <w:szCs w:val="24"/>
              </w:rPr>
              <w:t>+++</w:t>
            </w:r>
            <w:r w:rsidR="006744BA">
              <w:rPr>
                <w:rFonts w:ascii="Arial Narrow" w:eastAsia="Times New Roman" w:hAnsi="Arial Narrow" w:cs="Times New Roman"/>
                <w:sz w:val="24"/>
                <w:szCs w:val="24"/>
              </w:rPr>
              <w:br/>
            </w:r>
            <w:r w:rsidR="006744BA" w:rsidRPr="006744BA">
              <w:rPr>
                <w:rFonts w:ascii="Arial Narrow" w:eastAsia="Times New Roman" w:hAnsi="Arial Narrow" w:cs="Times New Roman"/>
                <w:sz w:val="18"/>
                <w:szCs w:val="18"/>
              </w:rPr>
              <w:t>100%</w:t>
            </w:r>
          </w:p>
        </w:tc>
        <w:tc>
          <w:tcPr>
            <w:tcW w:w="1078" w:type="dxa"/>
            <w:shd w:val="clear" w:color="auto" w:fill="FFFFFF"/>
            <w:vAlign w:val="center"/>
          </w:tcPr>
          <w:p w14:paraId="002A961B" w14:textId="77777777" w:rsidR="00095824" w:rsidRPr="00090DAC" w:rsidRDefault="00095824" w:rsidP="00090DAC">
            <w:pPr>
              <w:spacing w:before="40" w:after="80"/>
              <w:jc w:val="center"/>
              <w:rPr>
                <w:rFonts w:ascii="Arial Narrow" w:eastAsia="Times New Roman" w:hAnsi="Arial Narrow" w:cs="Times New Roman"/>
                <w:sz w:val="24"/>
                <w:szCs w:val="24"/>
              </w:rPr>
            </w:pPr>
          </w:p>
        </w:tc>
        <w:tc>
          <w:tcPr>
            <w:tcW w:w="4090" w:type="dxa"/>
            <w:shd w:val="clear" w:color="auto" w:fill="FFFFFF"/>
          </w:tcPr>
          <w:p w14:paraId="7CCD2933" w14:textId="77777777" w:rsidR="00095824" w:rsidRDefault="00095824" w:rsidP="00EA443C">
            <w:pPr>
              <w:spacing w:before="40" w:after="80"/>
              <w:jc w:val="center"/>
              <w:rPr>
                <w:rFonts w:ascii="Arial Narrow" w:eastAsia="Times New Roman" w:hAnsi="Arial Narrow" w:cs="Times New Roman"/>
                <w:sz w:val="18"/>
                <w:szCs w:val="18"/>
              </w:rPr>
            </w:pPr>
            <w:r w:rsidRPr="00290C81">
              <w:rPr>
                <w:rFonts w:ascii="Arial Narrow" w:eastAsia="Times New Roman" w:hAnsi="Arial Narrow" w:cs="Times New Roman"/>
                <w:sz w:val="18"/>
                <w:szCs w:val="18"/>
              </w:rPr>
              <w:t>Rare null alleles are characteri</w:t>
            </w:r>
            <w:r>
              <w:rPr>
                <w:rFonts w:ascii="Arial Narrow" w:eastAsia="Times New Roman" w:hAnsi="Arial Narrow" w:cs="Times New Roman"/>
                <w:sz w:val="18"/>
                <w:szCs w:val="18"/>
              </w:rPr>
              <w:t>s</w:t>
            </w:r>
            <w:r w:rsidRPr="00290C81">
              <w:rPr>
                <w:rFonts w:ascii="Arial Narrow" w:eastAsia="Times New Roman" w:hAnsi="Arial Narrow" w:cs="Times New Roman"/>
                <w:sz w:val="18"/>
                <w:szCs w:val="18"/>
              </w:rPr>
              <w:t>ed by absent circulating AAT due to</w:t>
            </w:r>
            <w:r>
              <w:rPr>
                <w:rFonts w:ascii="Arial Narrow" w:eastAsia="Times New Roman" w:hAnsi="Arial Narrow" w:cs="Times New Roman"/>
                <w:sz w:val="18"/>
                <w:szCs w:val="18"/>
              </w:rPr>
              <w:t xml:space="preserve"> </w:t>
            </w:r>
            <w:r w:rsidRPr="00290C81">
              <w:rPr>
                <w:rFonts w:ascii="Arial Narrow" w:eastAsia="Times New Roman" w:hAnsi="Arial Narrow" w:cs="Times New Roman"/>
                <w:sz w:val="18"/>
                <w:szCs w:val="18"/>
              </w:rPr>
              <w:t>transcriptional or translational errors.</w:t>
            </w:r>
          </w:p>
        </w:tc>
      </w:tr>
    </w:tbl>
    <w:p w14:paraId="63D62791" w14:textId="7CA372B4" w:rsidR="00A26245" w:rsidRDefault="008E2C61" w:rsidP="00A26245">
      <w:pPr>
        <w:spacing w:before="240"/>
        <w:ind w:left="425"/>
        <w:rPr>
          <w:szCs w:val="20"/>
        </w:rPr>
      </w:pPr>
      <w:r>
        <w:t xml:space="preserve">The risk of developing COPD is highly dependent on genotype. </w:t>
      </w:r>
      <w:r w:rsidRPr="00FC1016">
        <w:t xml:space="preserve">Not all subjects </w:t>
      </w:r>
      <w:r>
        <w:t xml:space="preserve">will </w:t>
      </w:r>
      <w:r w:rsidRPr="00FC1016">
        <w:t xml:space="preserve">develop pulmonary disease and those who do vary in presentation and </w:t>
      </w:r>
      <w:r>
        <w:t xml:space="preserve">their </w:t>
      </w:r>
      <w:r w:rsidRPr="00FC1016">
        <w:t>subsequent decline</w:t>
      </w:r>
      <w:r>
        <w:t xml:space="preserve">. A meta-analysis of case-control studies reported an increased pooled odds ratio for COPD in PI*MZ heterozygotes compared with the normal PI*MM genotype (OR = 2.97, 95% CI [20.08, 4.26]) </w:t>
      </w:r>
      <w:r w:rsidR="000321FD">
        <w:fldChar w:fldCharType="begin"/>
      </w:r>
      <w:r w:rsidR="000321FD">
        <w:instrText xml:space="preserve"> ADDIN EN.CITE &lt;EndNote&gt;&lt;Cite&gt;&lt;Author&gt;Hersh&lt;/Author&gt;&lt;Year&gt;2004&lt;/Year&gt;&lt;RecNum&gt;50&lt;/RecNum&gt;&lt;DisplayText&gt;(Hersh et al 2004)&lt;/DisplayText&gt;&lt;record&gt;&lt;rec-number&gt;50&lt;/rec-number&gt;&lt;foreign-keys&gt;&lt;key app="EN" db-id="vrsarxrvfsa29uepsa0pdtsse5995ex5v5pf" timestamp="1569904651"&gt;50&lt;/key&gt;&lt;/foreign-keys&gt;&lt;ref-type name="Journal Article"&gt;17&lt;/ref-type&gt;&lt;contributors&gt;&lt;authors&gt;&lt;author&gt;Hersh, C. P.&lt;/author&gt;&lt;author&gt;Dahl, M.&lt;/author&gt;&lt;author&gt;Ly, N. P.&lt;/author&gt;&lt;author&gt;Berkey, C. S.&lt;/author&gt;&lt;author&gt;Nordestgaard, B. G.&lt;/author&gt;&lt;author&gt;Silverman, E. K.&lt;/author&gt;&lt;/authors&gt;&lt;/contributors&gt;&lt;auth-address&gt;Channing Laboratory, Department of Medicine, Brigham and Women&amp;apos;s Hospital and Harcard Medical School, 181 Longwood Avenue, Boston, MA 02115, USA.&lt;/auth-address&gt;&lt;titles&gt;&lt;title&gt;Chronic obstructive pulmonary disease in alpha1-antitrypsin PI MZ heterozygotes: a meta-analysis&lt;/title&gt;&lt;secondary-title&gt;Thorax&lt;/secondary-title&gt;&lt;alt-title&gt;Thorax&lt;/alt-title&gt;&lt;/titles&gt;&lt;periodical&gt;&lt;full-title&gt;Thorax&lt;/full-title&gt;&lt;/periodical&gt;&lt;alt-periodical&gt;&lt;full-title&gt;Thorax&lt;/full-title&gt;&lt;/alt-periodical&gt;&lt;pages&gt;843-9&lt;/pages&gt;&lt;volume&gt;59&lt;/volume&gt;&lt;number&gt;10&lt;/number&gt;&lt;edition&gt;2004/09/30&lt;/edition&gt;&lt;keywords&gt;&lt;keyword&gt;Forced Expiratory Volume/physiology&lt;/keyword&gt;&lt;keyword&gt;Heterozygote&lt;/keyword&gt;&lt;keyword&gt;Humans&lt;/keyword&gt;&lt;keyword&gt;Odds Ratio&lt;/keyword&gt;&lt;keyword&gt;Pulmonary Disease, Chronic Obstructive/*genetics/physiopathology&lt;/keyword&gt;&lt;keyword&gt;alpha 1-Antitrypsin/*genetics&lt;/keyword&gt;&lt;/keywords&gt;&lt;dates&gt;&lt;year&gt;2004&lt;/year&gt;&lt;pub-dates&gt;&lt;date&gt;Oct&lt;/date&gt;&lt;/pub-dates&gt;&lt;/dates&gt;&lt;isbn&gt;0040-6376 (Print)&amp;#xD;0040-6376&lt;/isbn&gt;&lt;accession-num&gt;15454649&lt;/accession-num&gt;&lt;urls&gt;&lt;/urls&gt;&lt;custom2&gt;Pmc1746834&lt;/custom2&gt;&lt;electronic-resource-num&gt;10.1136/thx.2004.022541&lt;/electronic-resource-num&gt;&lt;remote-database-provider&gt;Nlm&lt;/remote-database-provider&gt;&lt;language&gt;eng&lt;/language&gt;&lt;/record&gt;&lt;/Cite&gt;&lt;/EndNote&gt;</w:instrText>
      </w:r>
      <w:r w:rsidR="000321FD">
        <w:fldChar w:fldCharType="separate"/>
      </w:r>
      <w:r w:rsidR="000321FD">
        <w:rPr>
          <w:noProof/>
        </w:rPr>
        <w:t>(Hersh et al 2004)</w:t>
      </w:r>
      <w:r w:rsidR="000321FD">
        <w:fldChar w:fldCharType="end"/>
      </w:r>
      <w:r>
        <w:t xml:space="preserve">.  Some studies have reported an elevated odds ratio for the development of COPD in PI*SZ individuals, whilst others have shown no effect </w:t>
      </w:r>
      <w:r w:rsidR="000321FD">
        <w:fldChar w:fldCharType="begin">
          <w:fldData xml:space="preserve">PEVuZE5vdGU+PENpdGU+PEF1dGhvcj5NaXJhdml0bGxlczwvQXV0aG9yPjxZZWFyPjIwMTc8L1ll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</w:fldData>
        </w:fldChar>
      </w:r>
      <w:r w:rsidR="000321FD">
        <w:instrText xml:space="preserve"> ADDIN EN.CITE </w:instrText>
      </w:r>
      <w:r w:rsidR="000321FD">
        <w:fldChar w:fldCharType="begin">
          <w:fldData xml:space="preserve">PEVuZE5vdGU+PENpdGU+PEF1dGhvcj5NaXJhdml0bGxlczwvQXV0aG9yPjxZZWFyPjIwMTc8L1ll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</w:fldData>
        </w:fldChar>
      </w:r>
      <w:r w:rsidR="000321FD">
        <w:instrText xml:space="preserve"> ADDIN EN.CITE.DATA </w:instrText>
      </w:r>
      <w:r w:rsidR="000321FD">
        <w:fldChar w:fldCharType="end"/>
      </w:r>
      <w:r w:rsidR="000321FD">
        <w:fldChar w:fldCharType="separate"/>
      </w:r>
      <w:r w:rsidR="000321FD">
        <w:rPr>
          <w:noProof/>
        </w:rPr>
        <w:t>(Miravitlles et al 2017)</w:t>
      </w:r>
      <w:r w:rsidR="000321FD">
        <w:fldChar w:fldCharType="end"/>
      </w:r>
      <w:r>
        <w:t xml:space="preserve">.  </w:t>
      </w:r>
      <w:r w:rsidRPr="00DC648D">
        <w:rPr>
          <w:szCs w:val="20"/>
        </w:rPr>
        <w:t xml:space="preserve">Targeted </w:t>
      </w:r>
      <w:r>
        <w:rPr>
          <w:szCs w:val="20"/>
        </w:rPr>
        <w:t xml:space="preserve">AATD </w:t>
      </w:r>
      <w:r w:rsidRPr="00DC648D">
        <w:rPr>
          <w:szCs w:val="20"/>
        </w:rPr>
        <w:t>screening</w:t>
      </w:r>
      <w:r>
        <w:rPr>
          <w:szCs w:val="20"/>
        </w:rPr>
        <w:t xml:space="preserve"> </w:t>
      </w:r>
      <w:r w:rsidRPr="00DC648D">
        <w:rPr>
          <w:szCs w:val="20"/>
        </w:rPr>
        <w:t xml:space="preserve">of patients with COPD </w:t>
      </w:r>
      <w:r>
        <w:rPr>
          <w:szCs w:val="20"/>
        </w:rPr>
        <w:t xml:space="preserve">has indicated that </w:t>
      </w:r>
      <w:r w:rsidRPr="00DC648D">
        <w:rPr>
          <w:szCs w:val="20"/>
        </w:rPr>
        <w:t xml:space="preserve">between 1.0 – 4.5% have </w:t>
      </w:r>
      <w:r>
        <w:rPr>
          <w:szCs w:val="20"/>
        </w:rPr>
        <w:t xml:space="preserve">an </w:t>
      </w:r>
      <w:r w:rsidRPr="00DC648D">
        <w:rPr>
          <w:szCs w:val="20"/>
        </w:rPr>
        <w:t xml:space="preserve">underlying </w:t>
      </w:r>
      <w:r>
        <w:rPr>
          <w:szCs w:val="20"/>
        </w:rPr>
        <w:t xml:space="preserve">diagnosis of </w:t>
      </w:r>
      <w:r w:rsidRPr="00DC648D">
        <w:rPr>
          <w:szCs w:val="20"/>
        </w:rPr>
        <w:t xml:space="preserve">severe </w:t>
      </w:r>
      <w:r>
        <w:rPr>
          <w:szCs w:val="20"/>
        </w:rPr>
        <w:t xml:space="preserve">AATD (PI*ZZ), and that </w:t>
      </w:r>
      <w:r w:rsidRPr="00DC648D">
        <w:rPr>
          <w:szCs w:val="20"/>
        </w:rPr>
        <w:t>75 to 85%</w:t>
      </w:r>
      <w:r>
        <w:rPr>
          <w:szCs w:val="20"/>
        </w:rPr>
        <w:t xml:space="preserve"> of individuals with the PI*ZZ genotype will </w:t>
      </w:r>
      <w:r w:rsidRPr="00DC648D">
        <w:rPr>
          <w:szCs w:val="20"/>
        </w:rPr>
        <w:t>develop emphysema</w:t>
      </w:r>
      <w:r>
        <w:rPr>
          <w:szCs w:val="20"/>
        </w:rPr>
        <w:t xml:space="preserve"> </w:t>
      </w:r>
      <w:r w:rsidR="000321FD">
        <w:rPr>
          <w:szCs w:val="20"/>
        </w:rPr>
        <w:fldChar w:fldCharType="begin"/>
      </w:r>
      <w:r w:rsidR="000321FD">
        <w:rPr>
          <w:szCs w:val="20"/>
        </w:rPr>
        <w:instrText xml:space="preserve"> ADDIN EN.CITE &lt;EndNote&gt;&lt;Cite&gt;&lt;Author&gt;Abramson&lt;/Author&gt;&lt;Year&gt;2015&lt;/Year&gt;&lt;RecNum&gt;49&lt;/RecNum&gt;&lt;DisplayText&gt;(Abramson et al 2015)&lt;/DisplayText&gt;&lt;record&gt;&lt;rec-number&gt;49&lt;/rec-number&gt;&lt;foreign-keys&gt;&lt;key app="EN" db-id="vrsarxrvfsa29uepsa0pdtsse5995ex5v5pf" timestamp="1569903439"&gt;49&lt;/key&gt;&lt;/foreign-keys&gt;&lt;ref-type name="Web Page"&gt;12&lt;/ref-type&gt;&lt;contributors&gt;&lt;authors&gt;&lt;author&gt;Abramson, M.&lt;/author&gt;&lt;author&gt;Crockett, A.J.&lt;/author&gt;&lt;author&gt;Dabscheck, E.&lt;/author&gt;&lt;author&gt;Frith, P.A.&lt;/author&gt;&lt;author&gt;George, J.&lt;/author&gt;&lt;author&gt;Glasgow, N.&lt;/author&gt;&lt;author&gt;Jenkins, S.&lt;/author&gt;&lt;author&gt;McDonald, C.&lt;/author&gt;&lt;author&gt;McDonald, V.&lt;/author&gt;&lt;author&gt;McKenzie, D.K.&lt;/author&gt;&lt;author&gt;Wood-Baker, R.&lt;/author&gt;&lt;author&gt;Yang, I.&lt;/author&gt;&lt;author&gt;Zwar, N.&lt;/author&gt;&lt;/authors&gt;&lt;/contributors&gt;&lt;titles&gt;&lt;title&gt;The COPD-X Plan: Australian and New Zealand Guidelines for the management of Chronic Obstructive Pulmonary Disease 2015&lt;/title&gt;&lt;/titles&gt;&lt;volume&gt;2019&lt;/volume&gt;&lt;number&gt;1st October&lt;/number&gt;&lt;dates&gt;&lt;year&gt;2015&lt;/year&gt;&lt;/dates&gt;&lt;pub-location&gt;Sydney, NSW&lt;/pub-location&gt;&lt;publisher&gt;Lung Foundation Australia and the Thoracic Society of Australia and New Zealand&lt;/publisher&gt;&lt;urls&gt;&lt;related-urls&gt;&lt;url&gt;https://www.thoracic.org.au/clinical-documents/area?command=record&amp;amp;id=16&lt;/url&gt;&lt;/related-urls&gt;&lt;/urls&gt;&lt;/record&gt;&lt;/Cite&gt;&lt;/EndNote&gt;</w:instrText>
      </w:r>
      <w:r w:rsidR="000321FD">
        <w:rPr>
          <w:szCs w:val="20"/>
        </w:rPr>
        <w:fldChar w:fldCharType="separate"/>
      </w:r>
      <w:r w:rsidR="000321FD">
        <w:rPr>
          <w:noProof/>
          <w:szCs w:val="20"/>
        </w:rPr>
        <w:t>(Abramson et al 2015)</w:t>
      </w:r>
      <w:r w:rsidR="000321FD">
        <w:rPr>
          <w:szCs w:val="20"/>
        </w:rPr>
        <w:fldChar w:fldCharType="end"/>
      </w:r>
      <w:r>
        <w:rPr>
          <w:szCs w:val="20"/>
        </w:rPr>
        <w:t xml:space="preserve">.  </w:t>
      </w:r>
      <w:r>
        <w:t>I</w:t>
      </w:r>
      <w:r w:rsidRPr="000E2F25">
        <w:t xml:space="preserve">n </w:t>
      </w:r>
      <w:r>
        <w:t xml:space="preserve">AATD </w:t>
      </w:r>
      <w:r w:rsidRPr="000E2F25">
        <w:t xml:space="preserve">adults, </w:t>
      </w:r>
      <w:r w:rsidRPr="00B73670">
        <w:t>cigarette</w:t>
      </w:r>
      <w:r w:rsidRPr="000E2F25">
        <w:t xml:space="preserve"> smoking is </w:t>
      </w:r>
      <w:r>
        <w:t>a</w:t>
      </w:r>
      <w:r w:rsidRPr="000E2F25">
        <w:t xml:space="preserve"> major </w:t>
      </w:r>
      <w:r>
        <w:t xml:space="preserve">risk </w:t>
      </w:r>
      <w:r w:rsidRPr="000E2F25">
        <w:t xml:space="preserve">factor </w:t>
      </w:r>
      <w:r>
        <w:t>for</w:t>
      </w:r>
      <w:r w:rsidRPr="000E2F25">
        <w:t xml:space="preserve"> the </w:t>
      </w:r>
      <w:r>
        <w:t xml:space="preserve">early </w:t>
      </w:r>
      <w:r w:rsidRPr="000E2F25">
        <w:t xml:space="preserve">development of </w:t>
      </w:r>
      <w:r w:rsidRPr="00B73670">
        <w:rPr>
          <w:szCs w:val="20"/>
        </w:rPr>
        <w:t xml:space="preserve">fixed airflow obstruction </w:t>
      </w:r>
      <w:r>
        <w:rPr>
          <w:szCs w:val="20"/>
        </w:rPr>
        <w:t xml:space="preserve">leading to </w:t>
      </w:r>
      <w:r w:rsidRPr="00B73670">
        <w:rPr>
          <w:szCs w:val="20"/>
        </w:rPr>
        <w:t>dyspnoea</w:t>
      </w:r>
      <w:r>
        <w:t xml:space="preserve"> and COPD as it </w:t>
      </w:r>
      <w:r w:rsidRPr="00B73670">
        <w:t>increase</w:t>
      </w:r>
      <w:r>
        <w:t>s</w:t>
      </w:r>
      <w:r w:rsidRPr="00B73670">
        <w:t xml:space="preserve"> the elastase burden in the lung, thus increasing lung degradation</w:t>
      </w:r>
      <w:r>
        <w:rPr>
          <w:szCs w:val="20"/>
        </w:rPr>
        <w:t xml:space="preserve">. </w:t>
      </w:r>
      <w:r w:rsidRPr="00B73670">
        <w:rPr>
          <w:szCs w:val="20"/>
        </w:rPr>
        <w:t>In individuals with the PI*SZ phenotype, cigarette smoking is a particularly important risk factor for the development of COPD, which rarely occurs in non-smokers with this phenotype</w:t>
      </w:r>
      <w:r>
        <w:rPr>
          <w:szCs w:val="20"/>
        </w:rPr>
        <w:t xml:space="preserve"> </w:t>
      </w:r>
      <w:r w:rsidR="000321FD">
        <w:rPr>
          <w:szCs w:val="20"/>
        </w:rPr>
        <w:fldChar w:fldCharType="begin"/>
      </w:r>
      <w:r w:rsidR="000321FD">
        <w:rPr>
          <w:szCs w:val="20"/>
        </w:rPr>
        <w:instrText xml:space="preserve"> ADDIN EN.CITE &lt;EndNote&gt;&lt;Cite&gt;&lt;Author&gt;Stoller&lt;/Author&gt;&lt;Year&gt;2018&lt;/Year&gt;&lt;RecNum&gt;38&lt;/RecNum&gt;&lt;DisplayText&gt;(Stoller 2018)&lt;/DisplayText&gt;&lt;record&gt;&lt;rec-number&gt;38&lt;/rec-number&gt;&lt;foreign-keys&gt;&lt;key app="EN" db-id="vrsarxrvfsa29uepsa0pdtsse5995ex5v5pf" timestamp="1543191918"&gt;38&lt;/key&gt;&lt;/foreign-keys&gt;&lt;ref-type name="Online Database"&gt;45&lt;/ref-type&gt;&lt;contributors&gt;&lt;authors&gt;&lt;author&gt;Stoller, J.K.&lt;/author&gt;&lt;/authors&gt;&lt;/contributors&gt;&lt;titles&gt;&lt;title&gt;Clinical manifestations, diagnosis, and natural history of alpha-1 antitrypsin deficiency&lt;/title&gt;&lt;secondary-title&gt;UpToDate&lt;/secondary-title&gt;&lt;/titles&gt;&lt;dates&gt;&lt;year&gt;2018&lt;/year&gt;&lt;pub-dates&gt;&lt;date&gt;26th November&lt;/date&gt;&lt;/pub-dates&gt;&lt;/dates&gt;&lt;publisher&gt;Wolters Kluwer Health&lt;/publisher&gt;&lt;urls&gt;&lt;related-urls&gt;&lt;url&gt;&lt;style face="underline" font="default" size="100%"&gt;https://www.uptodate.com/contents/clinical-manifestations-diagnosis-and-natural-history-of-alpha-1-antitrypsin-deficiency?search=alpha%201%20antitrypsin%20deficiency&amp;amp;source=search_result&amp;amp;selectedTitle=1~96&amp;amp;usage_type=default&amp;amp;display_rank=1&lt;/style&gt;&lt;/url&gt;&lt;/related-urls&gt;&lt;/urls&gt;&lt;/record&gt;&lt;/Cite&gt;&lt;/EndNote&gt;</w:instrText>
      </w:r>
      <w:r w:rsidR="000321FD">
        <w:rPr>
          <w:szCs w:val="20"/>
        </w:rPr>
        <w:fldChar w:fldCharType="separate"/>
      </w:r>
      <w:r w:rsidR="000321FD">
        <w:rPr>
          <w:noProof/>
          <w:szCs w:val="20"/>
        </w:rPr>
        <w:t>(Stoller 2018)</w:t>
      </w:r>
      <w:r w:rsidR="000321FD">
        <w:rPr>
          <w:szCs w:val="20"/>
        </w:rPr>
        <w:fldChar w:fldCharType="end"/>
      </w:r>
      <w:r>
        <w:rPr>
          <w:szCs w:val="20"/>
        </w:rPr>
        <w:t>.</w:t>
      </w:r>
      <w:r w:rsidR="00A26245">
        <w:rPr>
          <w:szCs w:val="20"/>
        </w:rPr>
        <w:t xml:space="preserve">  </w:t>
      </w:r>
    </w:p>
    <w:p w14:paraId="2F2E6FC4" w14:textId="1F8001B4" w:rsidR="008E2C61" w:rsidRDefault="008E2C61" w:rsidP="00A8773D">
      <w:pPr>
        <w:ind w:left="425"/>
        <w:rPr>
          <w:szCs w:val="20"/>
        </w:rPr>
      </w:pPr>
      <w:r w:rsidRPr="00095824">
        <w:rPr>
          <w:szCs w:val="20"/>
        </w:rPr>
        <w:t>AATD patients with concomitant asthma have</w:t>
      </w:r>
      <w:r>
        <w:rPr>
          <w:szCs w:val="20"/>
        </w:rPr>
        <w:t xml:space="preserve"> a </w:t>
      </w:r>
      <w:r w:rsidRPr="00095824">
        <w:rPr>
          <w:szCs w:val="20"/>
        </w:rPr>
        <w:t>worse prognosis</w:t>
      </w:r>
      <w:r>
        <w:rPr>
          <w:szCs w:val="20"/>
        </w:rPr>
        <w:t xml:space="preserve"> with b</w:t>
      </w:r>
      <w:r w:rsidRPr="00095824">
        <w:rPr>
          <w:szCs w:val="20"/>
        </w:rPr>
        <w:t>ronchodilator response associated</w:t>
      </w:r>
      <w:r>
        <w:rPr>
          <w:szCs w:val="20"/>
        </w:rPr>
        <w:t xml:space="preserve"> </w:t>
      </w:r>
      <w:r w:rsidRPr="00095824">
        <w:rPr>
          <w:szCs w:val="20"/>
        </w:rPr>
        <w:t xml:space="preserve">with greater </w:t>
      </w:r>
      <w:r w:rsidR="00A26245" w:rsidRPr="00095824">
        <w:rPr>
          <w:szCs w:val="20"/>
        </w:rPr>
        <w:t>decline</w:t>
      </w:r>
      <w:r w:rsidR="00A26245">
        <w:rPr>
          <w:szCs w:val="20"/>
        </w:rPr>
        <w:t xml:space="preserve"> in</w:t>
      </w:r>
      <w:r w:rsidR="00A26245" w:rsidRPr="00095824">
        <w:rPr>
          <w:szCs w:val="20"/>
        </w:rPr>
        <w:t xml:space="preserve"> </w:t>
      </w:r>
      <w:r w:rsidRPr="00095824">
        <w:rPr>
          <w:szCs w:val="20"/>
        </w:rPr>
        <w:t>FEV</w:t>
      </w:r>
      <w:r>
        <w:rPr>
          <w:rStyle w:val="FootnoteReference"/>
          <w:szCs w:val="20"/>
        </w:rPr>
        <w:footnoteReference w:id="6"/>
      </w:r>
      <w:r w:rsidRPr="00095824">
        <w:rPr>
          <w:szCs w:val="20"/>
          <w:vertAlign w:val="subscript"/>
        </w:rPr>
        <w:t>1</w:t>
      </w:r>
      <w:r w:rsidRPr="00095824">
        <w:rPr>
          <w:szCs w:val="20"/>
        </w:rPr>
        <w:t xml:space="preserve"> and poorer clinical outcomes</w:t>
      </w:r>
      <w:r>
        <w:rPr>
          <w:szCs w:val="20"/>
        </w:rPr>
        <w:t xml:space="preserve"> </w:t>
      </w:r>
      <w:r w:rsidR="000321FD">
        <w:rPr>
          <w:szCs w:val="20"/>
        </w:rPr>
        <w:fldChar w:fldCharType="begin">
          <w:fldData xml:space="preserve">PEVuZE5vdGU+PENpdGU+PEF1dGhvcj5HcmFtZWduYTwvQXV0aG9yPjxZZWFyPjIwMTg8L1llYXI+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</w:fldData>
        </w:fldChar>
      </w:r>
      <w:r w:rsidR="000321FD">
        <w:rPr>
          <w:szCs w:val="20"/>
        </w:rPr>
        <w:instrText xml:space="preserve"> ADDIN EN.CITE </w:instrText>
      </w:r>
      <w:r w:rsidR="000321FD">
        <w:rPr>
          <w:szCs w:val="20"/>
        </w:rPr>
        <w:fldChar w:fldCharType="begin">
          <w:fldData xml:space="preserve">PEVuZE5vdGU+PENpdGU+PEF1dGhvcj5HcmFtZWduYTwvQXV0aG9yPjxZZWFyPjIwMTg8L1llYXI+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</w:fldData>
        </w:fldChar>
      </w:r>
      <w:r w:rsidR="000321FD">
        <w:rPr>
          <w:szCs w:val="20"/>
        </w:rPr>
        <w:instrText xml:space="preserve"> ADDIN EN.CITE.DATA </w:instrText>
      </w:r>
      <w:r w:rsidR="000321FD">
        <w:rPr>
          <w:szCs w:val="20"/>
        </w:rPr>
      </w:r>
      <w:r w:rsidR="000321FD">
        <w:rPr>
          <w:szCs w:val="20"/>
        </w:rPr>
        <w:fldChar w:fldCharType="end"/>
      </w:r>
      <w:r w:rsidR="000321FD">
        <w:rPr>
          <w:szCs w:val="20"/>
        </w:rPr>
      </w:r>
      <w:r w:rsidR="000321FD">
        <w:rPr>
          <w:szCs w:val="20"/>
        </w:rPr>
        <w:fldChar w:fldCharType="separate"/>
      </w:r>
      <w:r w:rsidR="000321FD">
        <w:rPr>
          <w:noProof/>
          <w:szCs w:val="20"/>
        </w:rPr>
        <w:t>(Gramegna et al 2018)</w:t>
      </w:r>
      <w:r w:rsidR="000321FD">
        <w:rPr>
          <w:szCs w:val="20"/>
        </w:rPr>
        <w:fldChar w:fldCharType="end"/>
      </w:r>
      <w:r>
        <w:rPr>
          <w:szCs w:val="20"/>
        </w:rPr>
        <w:t xml:space="preserve">.  Asthma </w:t>
      </w:r>
      <w:r w:rsidRPr="00A101EE">
        <w:rPr>
          <w:szCs w:val="20"/>
        </w:rPr>
        <w:t xml:space="preserve">patients </w:t>
      </w:r>
      <w:r>
        <w:rPr>
          <w:szCs w:val="20"/>
        </w:rPr>
        <w:t xml:space="preserve">with </w:t>
      </w:r>
      <w:r w:rsidRPr="00A101EE">
        <w:rPr>
          <w:szCs w:val="20"/>
        </w:rPr>
        <w:t xml:space="preserve">AATD have </w:t>
      </w:r>
      <w:r w:rsidRPr="00C86142">
        <w:rPr>
          <w:szCs w:val="20"/>
        </w:rPr>
        <w:t>significantly more</w:t>
      </w:r>
      <w:r>
        <w:rPr>
          <w:szCs w:val="20"/>
        </w:rPr>
        <w:t xml:space="preserve"> </w:t>
      </w:r>
      <w:r w:rsidRPr="00C86142">
        <w:rPr>
          <w:szCs w:val="20"/>
        </w:rPr>
        <w:t>comorbidities</w:t>
      </w:r>
      <w:r w:rsidRPr="00A101EE">
        <w:rPr>
          <w:szCs w:val="20"/>
        </w:rPr>
        <w:t xml:space="preserve"> </w:t>
      </w:r>
      <w:r>
        <w:rPr>
          <w:szCs w:val="20"/>
        </w:rPr>
        <w:t xml:space="preserve">including </w:t>
      </w:r>
      <w:r w:rsidRPr="00A101EE">
        <w:rPr>
          <w:szCs w:val="20"/>
        </w:rPr>
        <w:t xml:space="preserve">arterial hypertension, </w:t>
      </w:r>
      <w:r w:rsidRPr="00C86142">
        <w:rPr>
          <w:szCs w:val="20"/>
        </w:rPr>
        <w:t>congestive heart</w:t>
      </w:r>
      <w:r>
        <w:rPr>
          <w:szCs w:val="20"/>
        </w:rPr>
        <w:t xml:space="preserve"> </w:t>
      </w:r>
      <w:r w:rsidRPr="00C86142">
        <w:rPr>
          <w:szCs w:val="20"/>
        </w:rPr>
        <w:t>failure, ischaemic heart disease</w:t>
      </w:r>
      <w:r>
        <w:rPr>
          <w:szCs w:val="20"/>
        </w:rPr>
        <w:t xml:space="preserve">, depression, </w:t>
      </w:r>
      <w:r w:rsidRPr="00A101EE">
        <w:rPr>
          <w:szCs w:val="20"/>
        </w:rPr>
        <w:t>chronic kidney disease</w:t>
      </w:r>
      <w:r>
        <w:rPr>
          <w:szCs w:val="20"/>
        </w:rPr>
        <w:t>,</w:t>
      </w:r>
      <w:r w:rsidRPr="00A101EE">
        <w:rPr>
          <w:szCs w:val="20"/>
        </w:rPr>
        <w:t xml:space="preserve"> diabetes </w:t>
      </w:r>
      <w:r>
        <w:rPr>
          <w:szCs w:val="20"/>
        </w:rPr>
        <w:t>and lung cancer (all p</w:t>
      </w:r>
      <w:r w:rsidRPr="00C86142">
        <w:rPr>
          <w:szCs w:val="20"/>
        </w:rPr>
        <w:t>&lt; 0.001)</w:t>
      </w:r>
      <w:r>
        <w:rPr>
          <w:szCs w:val="20"/>
        </w:rPr>
        <w:t xml:space="preserve"> when compared</w:t>
      </w:r>
      <w:r w:rsidRPr="00A101EE">
        <w:rPr>
          <w:szCs w:val="20"/>
        </w:rPr>
        <w:t xml:space="preserve"> to non-AATD asthma or emphysema patients. </w:t>
      </w:r>
      <w:r>
        <w:rPr>
          <w:szCs w:val="20"/>
        </w:rPr>
        <w:t xml:space="preserve">In addition, </w:t>
      </w:r>
      <w:r w:rsidRPr="00A101EE">
        <w:rPr>
          <w:szCs w:val="20"/>
        </w:rPr>
        <w:t>AATD patients had significantly more consultations</w:t>
      </w:r>
      <w:r>
        <w:rPr>
          <w:szCs w:val="20"/>
        </w:rPr>
        <w:t>,</w:t>
      </w:r>
      <w:r w:rsidRPr="00A101EE">
        <w:rPr>
          <w:szCs w:val="20"/>
        </w:rPr>
        <w:t xml:space="preserve"> and more frequent and longer hospitalisations</w:t>
      </w:r>
      <w:r>
        <w:rPr>
          <w:szCs w:val="20"/>
        </w:rPr>
        <w:t xml:space="preserve"> compared to</w:t>
      </w:r>
      <w:r w:rsidRPr="00A101EE">
        <w:rPr>
          <w:szCs w:val="20"/>
        </w:rPr>
        <w:t xml:space="preserve"> </w:t>
      </w:r>
      <w:r w:rsidRPr="005E203B">
        <w:rPr>
          <w:szCs w:val="20"/>
        </w:rPr>
        <w:t xml:space="preserve">non-AATD COPD patients </w:t>
      </w:r>
      <w:r w:rsidR="000321FD">
        <w:rPr>
          <w:szCs w:val="20"/>
        </w:rPr>
        <w:fldChar w:fldCharType="begin">
          <w:fldData xml:space="preserve">PEVuZE5vdGU+PENpdGU+PEF1dGhvcj5HcmV1bGljaDwvQXV0aG9yPjxZZWFyPjIwMTc8L1llYXI+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=
</w:fldData>
        </w:fldChar>
      </w:r>
      <w:r w:rsidR="000321FD">
        <w:rPr>
          <w:szCs w:val="20"/>
        </w:rPr>
        <w:instrText xml:space="preserve"> ADDIN EN.CITE </w:instrText>
      </w:r>
      <w:r w:rsidR="000321FD">
        <w:rPr>
          <w:szCs w:val="20"/>
        </w:rPr>
        <w:fldChar w:fldCharType="begin">
          <w:fldData xml:space="preserve">PEVuZE5vdGU+PENpdGU+PEF1dGhvcj5HcmV1bGljaDwvQXV0aG9yPjxZZWFyPjIwMTc8L1llYXI+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=
</w:fldData>
        </w:fldChar>
      </w:r>
      <w:r w:rsidR="000321FD">
        <w:rPr>
          <w:szCs w:val="20"/>
        </w:rPr>
        <w:instrText xml:space="preserve"> ADDIN EN.CITE.DATA </w:instrText>
      </w:r>
      <w:r w:rsidR="000321FD">
        <w:rPr>
          <w:szCs w:val="20"/>
        </w:rPr>
      </w:r>
      <w:r w:rsidR="000321FD">
        <w:rPr>
          <w:szCs w:val="20"/>
        </w:rPr>
        <w:fldChar w:fldCharType="end"/>
      </w:r>
      <w:r w:rsidR="000321FD">
        <w:rPr>
          <w:szCs w:val="20"/>
        </w:rPr>
      </w:r>
      <w:r w:rsidR="000321FD">
        <w:rPr>
          <w:szCs w:val="20"/>
        </w:rPr>
        <w:fldChar w:fldCharType="separate"/>
      </w:r>
      <w:r w:rsidR="000321FD">
        <w:rPr>
          <w:noProof/>
          <w:szCs w:val="20"/>
        </w:rPr>
        <w:t>(Greulich 2017; Greulich et al 2017a)</w:t>
      </w:r>
      <w:r w:rsidR="000321FD">
        <w:rPr>
          <w:szCs w:val="20"/>
        </w:rPr>
        <w:fldChar w:fldCharType="end"/>
      </w:r>
      <w:r w:rsidRPr="00A101EE">
        <w:rPr>
          <w:szCs w:val="20"/>
        </w:rPr>
        <w:t>.</w:t>
      </w:r>
    </w:p>
    <w:p w14:paraId="2C2D2534" w14:textId="75B49D12" w:rsidR="00A26245" w:rsidRDefault="00A26245" w:rsidP="00A8773D">
      <w:pPr>
        <w:ind w:left="425"/>
        <w:rPr>
          <w:szCs w:val="20"/>
        </w:rPr>
      </w:pPr>
      <w:r w:rsidRPr="00A26245">
        <w:rPr>
          <w:szCs w:val="20"/>
        </w:rPr>
        <w:t>To lessen the progression of lung disease</w:t>
      </w:r>
      <w:r w:rsidR="00EC7108">
        <w:rPr>
          <w:szCs w:val="20"/>
        </w:rPr>
        <w:t xml:space="preserve"> it is</w:t>
      </w:r>
      <w:r w:rsidRPr="00A26245">
        <w:rPr>
          <w:szCs w:val="20"/>
        </w:rPr>
        <w:t xml:space="preserve"> recommended</w:t>
      </w:r>
      <w:r w:rsidR="00EC7108">
        <w:rPr>
          <w:szCs w:val="20"/>
        </w:rPr>
        <w:t xml:space="preserve"> that patients implement </w:t>
      </w:r>
      <w:r>
        <w:rPr>
          <w:szCs w:val="20"/>
        </w:rPr>
        <w:t>c</w:t>
      </w:r>
      <w:r w:rsidRPr="00A26245">
        <w:rPr>
          <w:szCs w:val="20"/>
        </w:rPr>
        <w:t>omplete cessation of smoking</w:t>
      </w:r>
      <w:r>
        <w:rPr>
          <w:szCs w:val="20"/>
        </w:rPr>
        <w:t xml:space="preserve">; </w:t>
      </w:r>
      <w:r w:rsidR="0099760C">
        <w:rPr>
          <w:szCs w:val="20"/>
        </w:rPr>
        <w:t>avoid passive smoking and</w:t>
      </w:r>
      <w:r w:rsidRPr="00A26245">
        <w:rPr>
          <w:szCs w:val="20"/>
        </w:rPr>
        <w:t xml:space="preserve"> dusty occupational exposures</w:t>
      </w:r>
      <w:r w:rsidR="0099760C">
        <w:rPr>
          <w:szCs w:val="20"/>
        </w:rPr>
        <w:t>,</w:t>
      </w:r>
      <w:r>
        <w:rPr>
          <w:szCs w:val="20"/>
        </w:rPr>
        <w:t xml:space="preserve"> and </w:t>
      </w:r>
      <w:r w:rsidRPr="00A26245">
        <w:rPr>
          <w:szCs w:val="20"/>
        </w:rPr>
        <w:t>vaccinat</w:t>
      </w:r>
      <w:r w:rsidR="00EC7108">
        <w:rPr>
          <w:szCs w:val="20"/>
        </w:rPr>
        <w:t>e</w:t>
      </w:r>
      <w:r w:rsidRPr="00A26245">
        <w:rPr>
          <w:szCs w:val="20"/>
        </w:rPr>
        <w:t xml:space="preserve"> against influenza and pneumococcus</w:t>
      </w:r>
      <w:r>
        <w:rPr>
          <w:szCs w:val="20"/>
        </w:rPr>
        <w:t xml:space="preserve">. In addition, it is recommended that </w:t>
      </w:r>
      <w:r w:rsidRPr="00A26245">
        <w:rPr>
          <w:szCs w:val="20"/>
        </w:rPr>
        <w:t>individuals with severe AATD</w:t>
      </w:r>
      <w:r>
        <w:rPr>
          <w:szCs w:val="20"/>
        </w:rPr>
        <w:t xml:space="preserve"> </w:t>
      </w:r>
      <w:r w:rsidR="00EC7108">
        <w:rPr>
          <w:szCs w:val="20"/>
        </w:rPr>
        <w:t>undergo surveillance with p</w:t>
      </w:r>
      <w:r w:rsidR="00EC7108" w:rsidRPr="00A26245">
        <w:rPr>
          <w:szCs w:val="20"/>
        </w:rPr>
        <w:t xml:space="preserve">ulmonary function tests, including spirometry with bronchodilators and diffusing capacity measurements, every </w:t>
      </w:r>
      <w:r w:rsidR="00EC7108">
        <w:rPr>
          <w:szCs w:val="20"/>
        </w:rPr>
        <w:t>6-12</w:t>
      </w:r>
      <w:r w:rsidR="00EC7108" w:rsidRPr="00A26245">
        <w:rPr>
          <w:szCs w:val="20"/>
        </w:rPr>
        <w:t xml:space="preserve"> months</w:t>
      </w:r>
      <w:r w:rsidR="00EC7108">
        <w:rPr>
          <w:szCs w:val="20"/>
        </w:rPr>
        <w:t xml:space="preserve"> </w:t>
      </w:r>
      <w:r w:rsidR="000321FD">
        <w:rPr>
          <w:szCs w:val="20"/>
        </w:rPr>
        <w:fldChar w:fldCharType="begin"/>
      </w:r>
      <w:r w:rsidR="000321FD">
        <w:rPr>
          <w:szCs w:val="20"/>
        </w:rPr>
        <w:instrText xml:space="preserve"> ADDIN EN.CITE &lt;EndNote&gt;&lt;Cite&gt;&lt;Author&gt;Stoller&lt;/Author&gt;&lt;Year&gt;2017&lt;/Year&gt;&lt;RecNum&gt;42&lt;/RecNum&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rPr>
          <w:szCs w:val="20"/>
        </w:rPr>
        <w:fldChar w:fldCharType="separate"/>
      </w:r>
      <w:r w:rsidR="000321FD">
        <w:rPr>
          <w:noProof/>
          <w:szCs w:val="20"/>
        </w:rPr>
        <w:t>(Stoller et al 2017)</w:t>
      </w:r>
      <w:r w:rsidR="000321FD">
        <w:rPr>
          <w:szCs w:val="20"/>
        </w:rPr>
        <w:fldChar w:fldCharType="end"/>
      </w:r>
      <w:r>
        <w:rPr>
          <w:szCs w:val="20"/>
        </w:rPr>
        <w:t>.</w:t>
      </w:r>
      <w:r w:rsidR="00314022">
        <w:rPr>
          <w:szCs w:val="20"/>
        </w:rPr>
        <w:t xml:space="preserve"> Clinical opinion notes that patients are unlikely </w:t>
      </w:r>
      <w:r w:rsidR="00D20D92">
        <w:rPr>
          <w:szCs w:val="20"/>
        </w:rPr>
        <w:t xml:space="preserve">to alter </w:t>
      </w:r>
      <w:r w:rsidR="00314022">
        <w:rPr>
          <w:szCs w:val="20"/>
        </w:rPr>
        <w:t>their behaviour without a definitive diagnosis.</w:t>
      </w:r>
    </w:p>
    <w:p w14:paraId="00A33911" w14:textId="2C702DE4" w:rsidR="00DB4BDE" w:rsidRDefault="00EC7108" w:rsidP="00204A0D">
      <w:pPr>
        <w:ind w:left="425"/>
      </w:pPr>
      <w:r>
        <w:t>A</w:t>
      </w:r>
      <w:r w:rsidR="00A8773D">
        <w:t xml:space="preserve"> small proportion of</w:t>
      </w:r>
      <w:r w:rsidR="008E2C61">
        <w:t xml:space="preserve"> </w:t>
      </w:r>
      <w:r w:rsidR="008E2C61" w:rsidRPr="001409D2">
        <w:t xml:space="preserve">AATD patients have an elevated risk of </w:t>
      </w:r>
      <w:r w:rsidR="00A8773D">
        <w:t xml:space="preserve">serious </w:t>
      </w:r>
      <w:r w:rsidR="008E2C61" w:rsidRPr="001409D2">
        <w:t>liver disease due to polymerisation and retention of AAT in hepatocytes, where the majority of AAT is produced</w:t>
      </w:r>
      <w:r w:rsidR="008E2C61">
        <w:t xml:space="preserve"> </w:t>
      </w:r>
      <w:r w:rsidR="000321FD">
        <w:fldChar w:fldCharType="begin"/>
      </w:r>
      <w:r w:rsidR="000321FD">
        <w:instrText xml:space="preserve"> ADDIN EN.CITE &lt;EndNote&gt;&lt;Cite&gt;&lt;Author&gt;Craig&lt;/Author&gt;&lt;Year&gt;2018&lt;/Year&gt;&lt;RecNum&gt;16&lt;/RecNum&gt;&lt;DisplayText&gt;(Craig &amp;amp; Henao 2018)&lt;/DisplayText&gt;&lt;record&gt;&lt;rec-number&gt;16&lt;/rec-number&gt;&lt;foreign-keys&gt;&lt;key app="EN" db-id="vrsarxrvfsa29uepsa0pdtsse5995ex5v5pf" timestamp="1543189939"&gt;16&lt;/key&gt;&lt;/foreign-keys&gt;&lt;ref-type name="Journal Article"&gt;17&lt;/ref-type&gt;&lt;contributors&gt;&lt;authors&gt;&lt;author&gt;Craig, T. J.&lt;/author&gt;&lt;author&gt;Henao, M. P.&lt;/author&gt;&lt;/authors&gt;&lt;/contributors&gt;&lt;auth-address&gt;Department of Medicine and Pediatrics, College of Medicine, Pennsylvania State University, Hershey, Pennsylvania.&amp;#xD;Department of Medicine, College of Medicine, Pennsylvania State University, Hershey, Pennsylvania.&lt;/auth-address&gt;&lt;titles&gt;&lt;title&gt;Advances in managing COPD related to alpha1 -antitrypsin deficiency: An under-recognized genetic disorder&lt;/title&gt;&lt;secondary-title&gt;Allergy&lt;/secondary-title&gt;&lt;/titles&gt;&lt;periodical&gt;&lt;full-title&gt;Allergy&lt;/full-title&gt;&lt;/periodical&gt;&lt;pages&gt;2110-2121&lt;/pages&gt;&lt;volume&gt;73&lt;/volume&gt;&lt;number&gt;11&lt;/number&gt;&lt;edition&gt;2018/07/10&lt;/edition&gt;&lt;keywords&gt;&lt;keyword&gt;Copd&lt;/keyword&gt;&lt;keyword&gt;asthma&lt;/keyword&gt;&lt;keyword&gt;augmentation therapy&lt;/keyword&gt;&lt;keyword&gt;emphysema&lt;/keyword&gt;&lt;keyword&gt;alpha1-antitrypsin&lt;/keyword&gt;&lt;keyword&gt;alpha1-antitrypsin deficiency&lt;/keyword&gt;&lt;/keywords&gt;&lt;dates&gt;&lt;year&gt;2018&lt;/year&gt;&lt;pub-dates&gt;&lt;date&gt;Nov&lt;/date&gt;&lt;/pub-dates&gt;&lt;/dates&gt;&lt;isbn&gt;1398-9995 (Electronic)&amp;#xD;0105-4538 (Linking)&lt;/isbn&gt;&lt;accession-num&gt;29984428&lt;/accession-num&gt;&lt;urls&gt;&lt;related-urls&gt;&lt;url&gt;https://onlinelibrary.wiley.com/doi/pdf/10.1111/all.13558&lt;/url&gt;&lt;/related-urls&gt;&lt;/urls&gt;&lt;electronic-resource-num&gt;10.1111/all.13558&lt;/electronic-resource-num&gt;&lt;remote-database-provider&gt;NLM&lt;/remote-database-provider&gt;&lt;language&gt;eng&lt;/language&gt;&lt;/record&gt;&lt;/Cite&gt;&lt;/EndNote&gt;</w:instrText>
      </w:r>
      <w:r w:rsidR="000321FD">
        <w:fldChar w:fldCharType="separate"/>
      </w:r>
      <w:r w:rsidR="000321FD">
        <w:rPr>
          <w:noProof/>
        </w:rPr>
        <w:t>(Craig &amp; Henao 2018)</w:t>
      </w:r>
      <w:r w:rsidR="000321FD">
        <w:fldChar w:fldCharType="end"/>
      </w:r>
      <w:r w:rsidR="008E2C61">
        <w:t>.</w:t>
      </w:r>
      <w:r w:rsidR="00A8773D">
        <w:t xml:space="preserve">  In childhood, the most common manifestation of AATD-associated liver disease is jaundice, with hyperbilirubinemia and raised serum aminotransferase levels in the early postnatal period. Clinical presentation and progression is highly variable. In most AATD patients, liver damage progresses slowly, whilst in a small proportion of children with early hyperbilirubinemia liver destruction is accelerated leading to cirrhosis</w:t>
      </w:r>
      <w:r w:rsidR="00E92825">
        <w:t xml:space="preserve"> </w:t>
      </w:r>
      <w:r w:rsidR="000321FD">
        <w:fldChar w:fldCharType="begin"/>
      </w:r>
      <w:r w:rsidR="000321FD">
        <w:instrText xml:space="preserve"> ADDIN EN.CITE &lt;EndNote&gt;&lt;Cite&gt;&lt;Author&gt;Stoller&lt;/Author&gt;&lt;Year&gt;2017&lt;/Year&gt;&lt;RecNum&gt;42&lt;/RecNum&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fldChar w:fldCharType="separate"/>
      </w:r>
      <w:r w:rsidR="000321FD">
        <w:rPr>
          <w:noProof/>
        </w:rPr>
        <w:t>(Stoller et al 2017)</w:t>
      </w:r>
      <w:r w:rsidR="000321FD">
        <w:fldChar w:fldCharType="end"/>
      </w:r>
      <w:r w:rsidR="00A8773D">
        <w:t xml:space="preserve">. </w:t>
      </w:r>
      <w:r w:rsidR="00E92825">
        <w:t xml:space="preserve"> </w:t>
      </w:r>
      <w:r w:rsidR="00A8773D">
        <w:t xml:space="preserve">A Swedish newborn screening study of 200,000 children found that </w:t>
      </w:r>
      <w:r w:rsidR="00DB4BDE">
        <w:t xml:space="preserve">of the 127 children identified with the PI*ZZ genotype, </w:t>
      </w:r>
      <w:r w:rsidR="00A8773D">
        <w:t>only 18% developed clinically recognised liver abnormalities</w:t>
      </w:r>
      <w:r w:rsidR="00204A0D">
        <w:t xml:space="preserve"> (neonatal cholestasis, </w:t>
      </w:r>
      <w:r w:rsidR="00204A0D" w:rsidRPr="00E92825">
        <w:t>hepatomegaly</w:t>
      </w:r>
      <w:r w:rsidR="00204A0D">
        <w:t xml:space="preserve"> and </w:t>
      </w:r>
      <w:r w:rsidR="00204A0D" w:rsidRPr="00E92825">
        <w:t>fatty liver</w:t>
      </w:r>
      <w:r w:rsidR="00204A0D">
        <w:t xml:space="preserve">) </w:t>
      </w:r>
      <w:r w:rsidR="00A8773D">
        <w:t>and 2.4% developed liver cirrhosis with death in childhood.</w:t>
      </w:r>
      <w:r w:rsidR="00204A0D">
        <w:t xml:space="preserve"> </w:t>
      </w:r>
      <w:r w:rsidR="002529C8">
        <w:t xml:space="preserve">No deaths were reported in other AATD genotypes, with the exception of one sudden infant death who was PI*SZ </w:t>
      </w:r>
      <w:r w:rsidR="000321FD">
        <w:fldChar w:fldCharType="begin"/>
      </w:r>
      <w:r w:rsidR="000321FD">
        <w:instrText xml:space="preserve"> ADDIN EN.CITE &lt;EndNote&gt;&lt;Cite&gt;&lt;Author&gt;Sveger&lt;/Author&gt;&lt;Year&gt;1988&lt;/Year&gt;&lt;RecNum&gt;51&lt;/RecNum&gt;&lt;DisplayText&gt;(Sveger 1988)&lt;/DisplayText&gt;&lt;record&gt;&lt;rec-number&gt;51&lt;/rec-number&gt;&lt;foreign-keys&gt;&lt;key app="EN" db-id="vrsarxrvfsa29uepsa0pdtsse5995ex5v5pf" timestamp="1569995934"&gt;51&lt;/key&gt;&lt;/foreign-keys&gt;&lt;ref-type name="Journal Article"&gt;17&lt;/ref-type&gt;&lt;contributors&gt;&lt;authors&gt;&lt;author&gt;Sveger, T.&lt;/author&gt;&lt;/authors&gt;&lt;/contributors&gt;&lt;auth-address&gt;Department of Pediatrics, University of Lund, Malmo General Hospital, Sweden.&lt;/auth-address&gt;&lt;titles&gt;&lt;title&gt;The natural history of liver disease in alpha 1-antitrypsin deficient children&lt;/title&gt;&lt;secondary-title&gt;Acta Paediatr Scand&lt;/secondary-title&gt;&lt;/titles&gt;&lt;periodical&gt;&lt;full-title&gt;Acta Paediatr Scand&lt;/full-title&gt;&lt;/periodical&gt;&lt;pages&gt;847-51&lt;/pages&gt;&lt;volume&gt;77&lt;/volume&gt;&lt;number&gt;6&lt;/number&gt;&lt;edition&gt;1988/11/01&lt;/edition&gt;&lt;keywords&gt;&lt;keyword&gt;Alanine Transaminase/blood&lt;/keyword&gt;&lt;keyword&gt;Child&lt;/keyword&gt;&lt;keyword&gt;Child, Preschool&lt;/keyword&gt;&lt;keyword&gt;Humans&lt;/keyword&gt;&lt;keyword&gt;Infant&lt;/keyword&gt;&lt;keyword&gt;Infant, Newborn&lt;/keyword&gt;&lt;keyword&gt;Liver Diseases/enzymology/ etiology&lt;/keyword&gt;&lt;keyword&gt;Phenotype&lt;/keyword&gt;&lt;keyword&gt;Prospective Studies&lt;/keyword&gt;&lt;keyword&gt;alpha 1-Antitrypsin Deficiency&lt;/keyword&gt;&lt;keyword&gt;gamma-Glutamyltransferase/blood&lt;/keyword&gt;&lt;/keywords&gt;&lt;dates&gt;&lt;year&gt;1988&lt;/year&gt;&lt;pub-dates&gt;&lt;date&gt;Nov&lt;/date&gt;&lt;/pub-dates&gt;&lt;/dates&gt;&lt;isbn&gt;0001-656X (Print)&amp;#xD;0001-656X (Linking)&lt;/isbn&gt;&lt;accession-num&gt;2905108&lt;/accession-num&gt;&lt;urls&gt;&lt;related-urls&gt;&lt;url&gt;https://onlinelibrary.wiley.com/doi/abs/10.1111/j.1651-2227.1988.tb10767.x&lt;/url&gt;&lt;/related-urls&gt;&lt;/urls&gt;&lt;electronic-resource-num&gt;10.1111/j.1651-2227.1988.tb10767.x&lt;/electronic-resource-num&gt;&lt;remote-database-provider&gt;NLM&lt;/remote-database-provider&gt;&lt;language&gt;eng&lt;/language&gt;&lt;/record&gt;&lt;/Cite&gt;&lt;/EndNote&gt;</w:instrText>
      </w:r>
      <w:r w:rsidR="000321FD">
        <w:fldChar w:fldCharType="separate"/>
      </w:r>
      <w:r w:rsidR="000321FD">
        <w:rPr>
          <w:noProof/>
        </w:rPr>
        <w:t>(Sveger 1988)</w:t>
      </w:r>
      <w:r w:rsidR="000321FD">
        <w:fldChar w:fldCharType="end"/>
      </w:r>
      <w:r w:rsidR="002529C8">
        <w:t xml:space="preserve">.  </w:t>
      </w:r>
      <w:r w:rsidR="00A05182">
        <w:t xml:space="preserve">A recent French registry study reported that of 153 children 81.9%, 8.1% and 10% were PI*ZZ, PI*SZ and other, respectively. Of these, half of the children had moderate liver disease. Of the 28 (18.3%) children with severe liver disease the majority were PI*ZZ (n=25) and 15 underwent liver transplantation, whilst one child died at 3 years of age </w:t>
      </w:r>
      <w:r w:rsidR="000321FD">
        <w:fldChar w:fldCharType="begin">
          <w:fldData xml:space="preserve">PEVuZE5vdGU+PENpdGU+PEF1dGhvcj5SdWl6PC9BdXRob3I+PFllYXI+MjAxOTwvWWVhcj48UmVj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</w:fldData>
        </w:fldChar>
      </w:r>
      <w:r w:rsidR="000321FD">
        <w:instrText xml:space="preserve"> ADDIN EN.CITE </w:instrText>
      </w:r>
      <w:r w:rsidR="000321FD">
        <w:fldChar w:fldCharType="begin">
          <w:fldData xml:space="preserve">PEVuZE5vdGU+PENpdGU+PEF1dGhvcj5SdWl6PC9BdXRob3I+PFllYXI+MjAxOTwvWWVhcj48UmVj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</w:fldData>
        </w:fldChar>
      </w:r>
      <w:r w:rsidR="000321FD">
        <w:instrText xml:space="preserve"> ADDIN EN.CITE.DATA </w:instrText>
      </w:r>
      <w:r w:rsidR="000321FD">
        <w:fldChar w:fldCharType="end"/>
      </w:r>
      <w:r w:rsidR="000321FD">
        <w:fldChar w:fldCharType="separate"/>
      </w:r>
      <w:r w:rsidR="000321FD">
        <w:rPr>
          <w:noProof/>
        </w:rPr>
        <w:t>(Ruiz et al 2019)</w:t>
      </w:r>
      <w:r w:rsidR="000321FD">
        <w:fldChar w:fldCharType="end"/>
      </w:r>
      <w:r w:rsidR="00A05182">
        <w:t xml:space="preserve">. </w:t>
      </w:r>
      <w:r w:rsidR="002529C8" w:rsidRPr="00204A0D">
        <w:t xml:space="preserve">The overall risk of </w:t>
      </w:r>
      <w:r w:rsidR="002529C8">
        <w:t xml:space="preserve">severe liver disease in </w:t>
      </w:r>
      <w:r w:rsidR="002529C8" w:rsidRPr="00204A0D">
        <w:t>P</w:t>
      </w:r>
      <w:r w:rsidR="002529C8">
        <w:t>I*Z</w:t>
      </w:r>
      <w:r w:rsidR="002529C8" w:rsidRPr="00204A0D">
        <w:t xml:space="preserve">Z children </w:t>
      </w:r>
      <w:r w:rsidR="002529C8">
        <w:t xml:space="preserve">is low at approximately </w:t>
      </w:r>
      <w:r w:rsidR="002529C8" w:rsidRPr="00204A0D">
        <w:t>2-3%</w:t>
      </w:r>
      <w:r w:rsidR="002529C8">
        <w:t xml:space="preserve">, and those children who recover from early liver disease have a good prognosis. The risk of severe liver disease </w:t>
      </w:r>
      <w:r w:rsidR="00A05182">
        <w:t xml:space="preserve">may be as </w:t>
      </w:r>
      <w:r w:rsidR="002529C8">
        <w:t>high</w:t>
      </w:r>
      <w:r w:rsidR="00A05182">
        <w:t xml:space="preserve"> as 40% in the</w:t>
      </w:r>
      <w:r w:rsidR="002529C8">
        <w:t xml:space="preserve"> siblings of children with the PI*ZZ genotype </w:t>
      </w:r>
      <w:r w:rsidR="00A05182">
        <w:t>who have severe</w:t>
      </w:r>
      <w:r w:rsidR="002529C8">
        <w:t xml:space="preserve"> liver disease, making cascade genotyping</w:t>
      </w:r>
      <w:r w:rsidR="00977344">
        <w:t xml:space="preserve"> critically</w:t>
      </w:r>
      <w:r w:rsidR="002529C8">
        <w:t xml:space="preserve"> important </w:t>
      </w:r>
      <w:r w:rsidR="000321FD">
        <w:fldChar w:fldCharType="begin"/>
      </w:r>
      <w:r w:rsidR="000321FD">
        <w:instrText xml:space="preserve"> ADDIN EN.CITE &lt;EndNote&gt;&lt;Cite&gt;&lt;Author&gt;Stoller&lt;/Author&gt;&lt;Year&gt;2017&lt;/Year&gt;&lt;RecNum&gt;42&lt;/RecNum&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fldChar w:fldCharType="separate"/>
      </w:r>
      <w:r w:rsidR="000321FD">
        <w:rPr>
          <w:noProof/>
        </w:rPr>
        <w:t>(Stoller et al 2017)</w:t>
      </w:r>
      <w:r w:rsidR="000321FD">
        <w:fldChar w:fldCharType="end"/>
      </w:r>
      <w:r w:rsidR="002529C8">
        <w:t>.</w:t>
      </w:r>
    </w:p>
    <w:p w14:paraId="48413EF4" w14:textId="613B4057" w:rsidR="00A8773D" w:rsidRDefault="00EC222A" w:rsidP="00A8773D">
      <w:pPr>
        <w:ind w:left="425"/>
      </w:pPr>
      <w:r>
        <w:t>Although l</w:t>
      </w:r>
      <w:r w:rsidR="00A8773D">
        <w:t>iver disease</w:t>
      </w:r>
      <w:r>
        <w:t xml:space="preserve"> </w:t>
      </w:r>
      <w:r w:rsidR="00A8773D">
        <w:t xml:space="preserve">in adults </w:t>
      </w:r>
      <w:r>
        <w:t>(</w:t>
      </w:r>
      <w:r w:rsidR="00A8773D">
        <w:t xml:space="preserve">cirrhosis and fibrosis) </w:t>
      </w:r>
      <w:r>
        <w:t>is associated with the PI*ZZ genotype, a greater number of PI*MZ (8.4%) patients have been noted in adults presenting with chronic liver failure compared to the general population (2%-4%)</w:t>
      </w:r>
      <w:r w:rsidR="007E59F8">
        <w:t>. L</w:t>
      </w:r>
      <w:r w:rsidR="007E59F8" w:rsidRPr="007E59F8">
        <w:t>iver disease in adult</w:t>
      </w:r>
      <w:r w:rsidR="007E59F8">
        <w:t xml:space="preserve"> AATD patient</w:t>
      </w:r>
      <w:r w:rsidR="007E59F8" w:rsidRPr="007E59F8">
        <w:t>s</w:t>
      </w:r>
      <w:r w:rsidR="007E59F8">
        <w:t xml:space="preserve"> </w:t>
      </w:r>
      <w:r>
        <w:t xml:space="preserve">is more common in men than women and </w:t>
      </w:r>
      <w:r w:rsidR="00A8773D">
        <w:t>may occur in the absence of a history of neonatal or childhood liver disease.</w:t>
      </w:r>
      <w:r>
        <w:t xml:space="preserve"> Studies have reported that </w:t>
      </w:r>
      <w:r w:rsidR="00A8773D">
        <w:t xml:space="preserve">between 15% and 19% of individuals over age 50 years with AATD and the PI*ZZ genotype develop cirrhosis. </w:t>
      </w:r>
      <w:r w:rsidR="007E59F8">
        <w:t>In addition, t</w:t>
      </w:r>
      <w:r w:rsidR="00A8773D">
        <w:t xml:space="preserve">he risk for </w:t>
      </w:r>
      <w:r>
        <w:t>developing hepatocellular carcinoma</w:t>
      </w:r>
      <w:r w:rsidR="00A8773D">
        <w:t xml:space="preserve"> </w:t>
      </w:r>
      <w:r>
        <w:t>in adults with the</w:t>
      </w:r>
      <w:r w:rsidR="00A8773D">
        <w:t xml:space="preserve"> PI*ZZ genotype is several times that </w:t>
      </w:r>
      <w:r>
        <w:t>of non-AATD</w:t>
      </w:r>
      <w:r w:rsidR="00A8773D">
        <w:t xml:space="preserve"> liver cirrhosis</w:t>
      </w:r>
      <w:r>
        <w:t xml:space="preserve"> patients, with an annual incidence of 1.5% in these patients</w:t>
      </w:r>
      <w:r w:rsidR="00A8773D">
        <w:t xml:space="preserve"> </w:t>
      </w:r>
      <w:r w:rsidR="000321FD">
        <w:fldChar w:fldCharType="begin"/>
      </w:r>
      <w:r w:rsidR="000321FD">
        <w:instrText xml:space="preserve"> ADDIN EN.CITE &lt;EndNote&gt;&lt;Cite&gt;&lt;Author&gt;Stoller&lt;/Author&gt;&lt;Year&gt;2017&lt;/Year&gt;&lt;RecNum&gt;42&lt;/RecNum&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fldChar w:fldCharType="separate"/>
      </w:r>
      <w:r w:rsidR="000321FD">
        <w:rPr>
          <w:noProof/>
        </w:rPr>
        <w:t>(Stoller et al 2017)</w:t>
      </w:r>
      <w:r w:rsidR="000321FD">
        <w:fldChar w:fldCharType="end"/>
      </w:r>
      <w:r w:rsidR="007E59F8">
        <w:t>.</w:t>
      </w:r>
    </w:p>
    <w:p w14:paraId="4FF10882" w14:textId="3165D86D" w:rsidR="00EC7108" w:rsidRDefault="00A26245" w:rsidP="00EC7108">
      <w:pPr>
        <w:spacing w:before="240"/>
        <w:ind w:left="425"/>
        <w:rPr>
          <w:szCs w:val="20"/>
        </w:rPr>
      </w:pPr>
      <w:r w:rsidRPr="00A26245">
        <w:rPr>
          <w:szCs w:val="20"/>
        </w:rPr>
        <w:t>To lessen the risk of liver disease</w:t>
      </w:r>
      <w:r w:rsidR="00EC7108">
        <w:rPr>
          <w:szCs w:val="20"/>
        </w:rPr>
        <w:t xml:space="preserve"> it is </w:t>
      </w:r>
      <w:r w:rsidRPr="00A26245">
        <w:rPr>
          <w:szCs w:val="20"/>
        </w:rPr>
        <w:t>recommended</w:t>
      </w:r>
      <w:r w:rsidR="00EC7108">
        <w:rPr>
          <w:szCs w:val="20"/>
        </w:rPr>
        <w:t xml:space="preserve"> that patients minimise </w:t>
      </w:r>
      <w:r w:rsidRPr="00A26245">
        <w:rPr>
          <w:szCs w:val="20"/>
        </w:rPr>
        <w:t>consumption of alcohol</w:t>
      </w:r>
      <w:r w:rsidR="00EC7108">
        <w:rPr>
          <w:szCs w:val="20"/>
        </w:rPr>
        <w:t xml:space="preserve"> and vaccinate </w:t>
      </w:r>
      <w:r w:rsidRPr="00A26245">
        <w:rPr>
          <w:szCs w:val="20"/>
        </w:rPr>
        <w:t>against hepatitis A and B</w:t>
      </w:r>
      <w:r w:rsidR="00EC7108">
        <w:rPr>
          <w:szCs w:val="20"/>
        </w:rPr>
        <w:t>. In addition, patients who have the</w:t>
      </w:r>
      <w:r w:rsidR="00EC7108" w:rsidRPr="00EC7108">
        <w:rPr>
          <w:szCs w:val="20"/>
        </w:rPr>
        <w:t xml:space="preserve"> PI*ZZ genotype</w:t>
      </w:r>
      <w:r w:rsidR="00EC7108">
        <w:rPr>
          <w:szCs w:val="20"/>
        </w:rPr>
        <w:t xml:space="preserve"> should undergo p</w:t>
      </w:r>
      <w:r w:rsidR="00EC7108" w:rsidRPr="00EC7108">
        <w:rPr>
          <w:szCs w:val="20"/>
        </w:rPr>
        <w:t>eriodic evaluation of liver function i</w:t>
      </w:r>
      <w:r w:rsidR="00EC7108">
        <w:rPr>
          <w:szCs w:val="20"/>
        </w:rPr>
        <w:t xml:space="preserve">n order to detect liver disease, and those with </w:t>
      </w:r>
      <w:r w:rsidR="00EC7108" w:rsidRPr="00EC7108">
        <w:rPr>
          <w:szCs w:val="20"/>
        </w:rPr>
        <w:t>established liver disease</w:t>
      </w:r>
      <w:r w:rsidR="00EC7108">
        <w:rPr>
          <w:szCs w:val="20"/>
        </w:rPr>
        <w:t xml:space="preserve"> should undergo </w:t>
      </w:r>
      <w:r w:rsidR="00EC7108" w:rsidRPr="00EC7108">
        <w:rPr>
          <w:szCs w:val="20"/>
        </w:rPr>
        <w:t xml:space="preserve">ultrasound examination of the liver to monitor for fibrotic changes and </w:t>
      </w:r>
      <w:r w:rsidR="00EC7108">
        <w:rPr>
          <w:szCs w:val="20"/>
        </w:rPr>
        <w:t>h</w:t>
      </w:r>
      <w:r w:rsidR="00EC7108" w:rsidRPr="00EC7108">
        <w:rPr>
          <w:szCs w:val="20"/>
        </w:rPr>
        <w:t>epatocellular carcinoma</w:t>
      </w:r>
      <w:r w:rsidR="00EC7108">
        <w:rPr>
          <w:szCs w:val="20"/>
        </w:rPr>
        <w:t xml:space="preserve"> </w:t>
      </w:r>
      <w:r w:rsidR="00EC7108" w:rsidRPr="00EC7108">
        <w:rPr>
          <w:szCs w:val="20"/>
        </w:rPr>
        <w:t>every 6-12 months</w:t>
      </w:r>
      <w:r w:rsidR="00EC7108">
        <w:rPr>
          <w:szCs w:val="20"/>
        </w:rPr>
        <w:t xml:space="preserve"> </w:t>
      </w:r>
      <w:r w:rsidR="000321FD">
        <w:rPr>
          <w:szCs w:val="20"/>
        </w:rPr>
        <w:fldChar w:fldCharType="begin"/>
      </w:r>
      <w:r w:rsidR="000321FD">
        <w:rPr>
          <w:szCs w:val="20"/>
        </w:rPr>
        <w:instrText xml:space="preserve"> ADDIN EN.CITE &lt;EndNote&gt;&lt;Cite&gt;&lt;Author&gt;Stoller&lt;/Author&gt;&lt;Year&gt;2017&lt;/Year&gt;&lt;RecNum&gt;42&lt;/RecNum&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rPr>
          <w:szCs w:val="20"/>
        </w:rPr>
        <w:fldChar w:fldCharType="separate"/>
      </w:r>
      <w:r w:rsidR="000321FD">
        <w:rPr>
          <w:noProof/>
          <w:szCs w:val="20"/>
        </w:rPr>
        <w:t>(Stoller et al 2017)</w:t>
      </w:r>
      <w:r w:rsidR="000321FD">
        <w:rPr>
          <w:szCs w:val="20"/>
        </w:rPr>
        <w:fldChar w:fldCharType="end"/>
      </w:r>
      <w:r w:rsidR="00EC7108" w:rsidRPr="00EC7108">
        <w:rPr>
          <w:szCs w:val="20"/>
        </w:rPr>
        <w:t>.</w:t>
      </w:r>
    </w:p>
    <w:p w14:paraId="2404DE16" w14:textId="77777777" w:rsidR="00AA5FDA" w:rsidRPr="00F825A6" w:rsidRDefault="00AA5FDA" w:rsidP="00530204">
      <w:pPr>
        <w:pStyle w:val="Heading2"/>
      </w:pPr>
      <w:r w:rsidRPr="00F825A6">
        <w:t>Specify any characteristics of patients with the medical condition</w:t>
      </w:r>
      <w:r w:rsidR="00707D4D" w:rsidRPr="00F825A6">
        <w:t>, or suspected of,</w:t>
      </w:r>
      <w:r w:rsidRPr="00F825A6">
        <w:t xml:space="preserve"> who are proposed to be eligible for the proposed medical service</w:t>
      </w:r>
      <w:r w:rsidR="00102686" w:rsidRPr="00F825A6">
        <w:t>, including any details of how a patient w</w:t>
      </w:r>
      <w:r w:rsidR="0054594B" w:rsidRPr="00F825A6">
        <w:t>ould be</w:t>
      </w:r>
      <w:r w:rsidR="00102686" w:rsidRPr="00F825A6">
        <w:t xml:space="preserve"> </w:t>
      </w:r>
      <w:r w:rsidR="0018630F" w:rsidRPr="00F825A6">
        <w:t>investigated</w:t>
      </w:r>
      <w:r w:rsidR="0054594B" w:rsidRPr="00F825A6">
        <w:t>,</w:t>
      </w:r>
      <w:r w:rsidR="0018630F" w:rsidRPr="00F825A6">
        <w:t xml:space="preserve"> managed </w:t>
      </w:r>
      <w:r w:rsidR="0054594B" w:rsidRPr="00F825A6">
        <w:t xml:space="preserve">and referred </w:t>
      </w:r>
      <w:r w:rsidR="007D2358" w:rsidRPr="00F825A6">
        <w:t xml:space="preserve">within the Australian health care system </w:t>
      </w:r>
      <w:r w:rsidR="0018630F" w:rsidRPr="00F825A6">
        <w:t xml:space="preserve">in the lead up to being considered </w:t>
      </w:r>
      <w:r w:rsidR="00DF6D37" w:rsidRPr="00F825A6">
        <w:t xml:space="preserve">eligible </w:t>
      </w:r>
      <w:r w:rsidR="0018630F" w:rsidRPr="00F825A6">
        <w:t>for the service</w:t>
      </w:r>
      <w:r w:rsidR="00197D29" w:rsidRPr="00F825A6">
        <w:t>:</w:t>
      </w:r>
    </w:p>
    <w:p w14:paraId="6331EBCE" w14:textId="45E1B013" w:rsidR="00897307" w:rsidRDefault="00897307" w:rsidP="00897307">
      <w:pPr>
        <w:spacing w:before="240"/>
        <w:ind w:left="425"/>
      </w:pPr>
      <w:r>
        <w:t xml:space="preserve">The </w:t>
      </w:r>
      <w:r w:rsidRPr="000A666B">
        <w:t xml:space="preserve">European Respiratory Society </w:t>
      </w:r>
      <w:r>
        <w:t>recommends that patients should be tested for AATD if they have:</w:t>
      </w:r>
    </w:p>
    <w:p w14:paraId="0D302F22" w14:textId="57A11CAC" w:rsidR="00897307" w:rsidRDefault="00897307" w:rsidP="00897307">
      <w:pPr>
        <w:pStyle w:val="ListParagraph"/>
        <w:numPr>
          <w:ilvl w:val="0"/>
          <w:numId w:val="40"/>
        </w:numPr>
        <w:spacing w:before="240"/>
      </w:pPr>
      <w:r>
        <w:t xml:space="preserve">Early-onset </w:t>
      </w:r>
      <w:r w:rsidR="00C35354">
        <w:t xml:space="preserve">(&lt;40 years ) </w:t>
      </w:r>
      <w:r>
        <w:t xml:space="preserve">COPD </w:t>
      </w:r>
      <w:r w:rsidR="00C35354">
        <w:t>(</w:t>
      </w:r>
      <w:r>
        <w:t>emphysema</w:t>
      </w:r>
      <w:r w:rsidR="00C35354" w:rsidRPr="00C35354">
        <w:rPr>
          <w:szCs w:val="20"/>
        </w:rPr>
        <w:t>, persistent airflow obstruction, and/or chronic bronchitis)</w:t>
      </w:r>
    </w:p>
    <w:p w14:paraId="0C8CD10B" w14:textId="77777777" w:rsidR="00897307" w:rsidRDefault="00897307" w:rsidP="00897307">
      <w:pPr>
        <w:pStyle w:val="ListParagraph"/>
        <w:numPr>
          <w:ilvl w:val="0"/>
          <w:numId w:val="40"/>
        </w:numPr>
        <w:spacing w:before="240"/>
      </w:pPr>
      <w:r>
        <w:t>Emphysema in the absence of a risk factor such as being a non-smoker;</w:t>
      </w:r>
    </w:p>
    <w:p w14:paraId="113C547D" w14:textId="77777777" w:rsidR="00897307" w:rsidRDefault="00897307" w:rsidP="00897307">
      <w:pPr>
        <w:pStyle w:val="ListParagraph"/>
        <w:numPr>
          <w:ilvl w:val="0"/>
          <w:numId w:val="40"/>
        </w:numPr>
      </w:pPr>
      <w:r>
        <w:t>Emphysema with prominent basilar changes on a chest x-ray;</w:t>
      </w:r>
    </w:p>
    <w:p w14:paraId="5281E972" w14:textId="33F31A04" w:rsidR="00897307" w:rsidRDefault="00897307" w:rsidP="00897307">
      <w:pPr>
        <w:pStyle w:val="ListParagraph"/>
        <w:numPr>
          <w:ilvl w:val="0"/>
          <w:numId w:val="40"/>
        </w:numPr>
        <w:spacing w:before="240"/>
      </w:pPr>
      <w:r>
        <w:t>A family history of AATD, COPD, emphysema, bronchiectasis, liver disease or panniculitis;</w:t>
      </w:r>
    </w:p>
    <w:p w14:paraId="5CE5906E" w14:textId="6178F677" w:rsidR="00897307" w:rsidRDefault="00C35354" w:rsidP="00897307">
      <w:pPr>
        <w:pStyle w:val="ListParagraph"/>
        <w:numPr>
          <w:ilvl w:val="0"/>
          <w:numId w:val="40"/>
        </w:numPr>
      </w:pPr>
      <w:r w:rsidRPr="00C35354">
        <w:rPr>
          <w:szCs w:val="20"/>
        </w:rPr>
        <w:t>Liver disease at any age, including obstructive jaundice in infancy</w:t>
      </w:r>
      <w:r>
        <w:t xml:space="preserve"> </w:t>
      </w:r>
      <w:r w:rsidR="00C810D4">
        <w:t>(</w:t>
      </w:r>
      <w:r w:rsidR="00897307">
        <w:t xml:space="preserve">perinatal jaundice, </w:t>
      </w:r>
      <w:r w:rsidR="00897307" w:rsidRPr="000A666B">
        <w:t>cirrhosis</w:t>
      </w:r>
      <w:r w:rsidR="00897307">
        <w:t xml:space="preserve">, </w:t>
      </w:r>
      <w:r w:rsidR="00C810D4">
        <w:rPr>
          <w:szCs w:val="20"/>
        </w:rPr>
        <w:t>n</w:t>
      </w:r>
      <w:r w:rsidR="00C810D4" w:rsidRPr="00C35354">
        <w:rPr>
          <w:szCs w:val="20"/>
        </w:rPr>
        <w:t>ecroti</w:t>
      </w:r>
      <w:r w:rsidR="00C810D4">
        <w:rPr>
          <w:szCs w:val="20"/>
        </w:rPr>
        <w:t>si</w:t>
      </w:r>
      <w:r w:rsidR="00C810D4" w:rsidRPr="00C35354">
        <w:rPr>
          <w:szCs w:val="20"/>
        </w:rPr>
        <w:t>ng</w:t>
      </w:r>
      <w:r w:rsidR="00C810D4">
        <w:t xml:space="preserve"> </w:t>
      </w:r>
      <w:r w:rsidR="00897307">
        <w:t>panniculitis or unexplained liver disease</w:t>
      </w:r>
      <w:r w:rsidR="00C810D4">
        <w:t>)</w:t>
      </w:r>
      <w:r w:rsidR="00897307">
        <w:t>; or</w:t>
      </w:r>
    </w:p>
    <w:p w14:paraId="6DE2B9E1" w14:textId="39BB6BA5" w:rsidR="00897307" w:rsidRDefault="00897307" w:rsidP="00897307">
      <w:pPr>
        <w:pStyle w:val="ListParagraph"/>
        <w:numPr>
          <w:ilvl w:val="0"/>
          <w:numId w:val="40"/>
        </w:numPr>
      </w:pPr>
      <w:r>
        <w:t>Anti-proteinase 3-positive vasculitis</w:t>
      </w:r>
      <w:r w:rsidR="00560E11">
        <w:t xml:space="preserve"> </w:t>
      </w:r>
      <w:r w:rsidR="000321FD">
        <w:fldChar w:fldCharType="begin">
          <w:fldData xml:space="preserve">PEVuZE5vdGU+PENpdGU+PEF1dGhvcj5NaXJhdml0bGxlczwvQXV0aG9yPjxZZWFyPjIwMTc8L1ll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</w:fldData>
        </w:fldChar>
      </w:r>
      <w:r w:rsidR="000321FD">
        <w:instrText xml:space="preserve"> ADDIN EN.CITE </w:instrText>
      </w:r>
      <w:r w:rsidR="000321FD">
        <w:fldChar w:fldCharType="begin">
          <w:fldData xml:space="preserve">PEVuZE5vdGU+PENpdGU+PEF1dGhvcj5NaXJhdml0bGxlczwvQXV0aG9yPjxZZWFyPjIwMTc8L1ll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</w:fldData>
        </w:fldChar>
      </w:r>
      <w:r w:rsidR="000321FD">
        <w:instrText xml:space="preserve"> ADDIN EN.CITE.DATA </w:instrText>
      </w:r>
      <w:r w:rsidR="000321FD">
        <w:fldChar w:fldCharType="end"/>
      </w:r>
      <w:r w:rsidR="000321FD">
        <w:fldChar w:fldCharType="separate"/>
      </w:r>
      <w:r w:rsidR="000321FD">
        <w:rPr>
          <w:noProof/>
        </w:rPr>
        <w:t>(Miravitlles et al 2017)</w:t>
      </w:r>
      <w:r w:rsidR="000321FD">
        <w:fldChar w:fldCharType="end"/>
      </w:r>
      <w:r w:rsidR="00560E11">
        <w:t>.</w:t>
      </w:r>
    </w:p>
    <w:p w14:paraId="549FDA50" w14:textId="3F9A8A1D"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097B6E96" w14:textId="021160E9" w:rsidR="00F47345" w:rsidRDefault="00F47345" w:rsidP="009C5442">
      <w:pPr>
        <w:spacing w:before="240"/>
      </w:pPr>
      <w:r>
        <w:t>The diagnosis of AATD firstly re</w:t>
      </w:r>
      <w:r w:rsidR="00430B29">
        <w:t>quires the quant</w:t>
      </w:r>
      <w:r w:rsidR="009C5442">
        <w:t xml:space="preserve">itative measurement of </w:t>
      </w:r>
      <w:r>
        <w:t xml:space="preserve">serum </w:t>
      </w:r>
      <w:r w:rsidR="009C5442">
        <w:t xml:space="preserve">levels of </w:t>
      </w:r>
      <w:r>
        <w:t>the AAT protein</w:t>
      </w:r>
      <w:r w:rsidR="009C5442">
        <w:t>, with a low concentration (&lt;</w:t>
      </w:r>
      <w:r w:rsidR="00D826F8" w:rsidRPr="00D826F8">
        <w:t>20 µmol/L</w:t>
      </w:r>
      <w:r w:rsidR="009C5442">
        <w:t>) indicating a deficiency</w:t>
      </w:r>
      <w:r>
        <w:t xml:space="preserve">. A variety of techniques have been used to measure serum AAT concentration with the most commonly used technique being nephelometry. This is currently funded using MBS item number </w:t>
      </w:r>
      <w:r w:rsidRPr="00F47345">
        <w:t>66635</w:t>
      </w:r>
      <w:r>
        <w:t xml:space="preserve">: </w:t>
      </w:r>
      <w:r w:rsidR="00556798" w:rsidRPr="00556798">
        <w:t>Alpha-1-antitrypsin - quantitation in serum, urine or other body fluid - 1 or more tests</w:t>
      </w:r>
      <w:r w:rsidR="00556798">
        <w:t xml:space="preserve">. </w:t>
      </w:r>
      <w:r w:rsidR="006A66B9" w:rsidRPr="006A66B9">
        <w:t>Fee: $20.10 Benefit: 75% = $15.10 85% = $17.10</w:t>
      </w:r>
      <w:r w:rsidR="006A66B9">
        <w:t xml:space="preserve">. </w:t>
      </w:r>
    </w:p>
    <w:p w14:paraId="539368A8" w14:textId="47A2DC31" w:rsidR="006A66B9" w:rsidRDefault="006A66B9" w:rsidP="006A66B9">
      <w:pPr>
        <w:pStyle w:val="ListParagraph"/>
        <w:numPr>
          <w:ilvl w:val="0"/>
          <w:numId w:val="44"/>
        </w:numPr>
      </w:pPr>
      <w:r>
        <w:t xml:space="preserve">By nephelometry, normal serum levels are 20-53 </w:t>
      </w:r>
      <w:proofErr w:type="spellStart"/>
      <w:r>
        <w:t>μmol</w:t>
      </w:r>
      <w:proofErr w:type="spellEnd"/>
      <w:r>
        <w:t>/L or approximately 100-220 mg/dL</w:t>
      </w:r>
    </w:p>
    <w:p w14:paraId="173A64BF" w14:textId="6C513913" w:rsidR="006A66B9" w:rsidRDefault="006A66B9" w:rsidP="009268CF">
      <w:pPr>
        <w:pStyle w:val="ListParagraph"/>
        <w:numPr>
          <w:ilvl w:val="0"/>
          <w:numId w:val="44"/>
        </w:numPr>
      </w:pPr>
      <w:r>
        <w:t xml:space="preserve">Serum levels observed in AATD with lung disease are usually </w:t>
      </w:r>
      <w:r w:rsidR="009268CF" w:rsidRPr="009268CF">
        <w:t>&lt;20 µmol/L</w:t>
      </w:r>
      <w:r>
        <w:t>.</w:t>
      </w:r>
    </w:p>
    <w:p w14:paraId="0DAA9BBB" w14:textId="3878F17D" w:rsidR="00F47345" w:rsidRDefault="002A70B5" w:rsidP="00F47345">
      <w:r>
        <w:rPr>
          <w:szCs w:val="20"/>
        </w:rPr>
        <w:t xml:space="preserve">As </w:t>
      </w:r>
      <w:r w:rsidRPr="00E85D21">
        <w:rPr>
          <w:szCs w:val="20"/>
        </w:rPr>
        <w:t xml:space="preserve">AAT is an acute-phase protein, serum levels may fluctuate </w:t>
      </w:r>
      <w:r>
        <w:rPr>
          <w:szCs w:val="20"/>
        </w:rPr>
        <w:t xml:space="preserve">and </w:t>
      </w:r>
      <w:r w:rsidR="00F47345">
        <w:t>levels may be increased in the following circumstances:</w:t>
      </w:r>
    </w:p>
    <w:p w14:paraId="6DFA8158" w14:textId="12D5119E" w:rsidR="006A66B9" w:rsidRDefault="006A66B9" w:rsidP="006A66B9">
      <w:pPr>
        <w:pStyle w:val="ListParagraph"/>
        <w:numPr>
          <w:ilvl w:val="0"/>
          <w:numId w:val="45"/>
        </w:numPr>
      </w:pPr>
      <w:r>
        <w:t>Up to a fourfold rise as an acute phase reactant during episodes of acute inflammation, cancer, and liver disease in individuals without AATD</w:t>
      </w:r>
      <w:r w:rsidR="002A70B5">
        <w:t>;</w:t>
      </w:r>
    </w:p>
    <w:p w14:paraId="1658F3CA" w14:textId="24916286" w:rsidR="006A66B9" w:rsidRDefault="006A66B9" w:rsidP="006A66B9">
      <w:pPr>
        <w:pStyle w:val="ListParagraph"/>
        <w:numPr>
          <w:ilvl w:val="0"/>
          <w:numId w:val="45"/>
        </w:numPr>
      </w:pPr>
      <w:r>
        <w:t xml:space="preserve">As an acute phase reactant during episodes of acute inflammation in heterozygotes for one </w:t>
      </w:r>
      <w:r w:rsidRPr="00FA74FE">
        <w:rPr>
          <w:i/>
        </w:rPr>
        <w:t>SERPINA1</w:t>
      </w:r>
      <w:r>
        <w:t xml:space="preserve"> pathogenic variant and those with mild AATD</w:t>
      </w:r>
      <w:r w:rsidR="002045BA">
        <w:t>;</w:t>
      </w:r>
    </w:p>
    <w:p w14:paraId="7A281D80" w14:textId="13BD06B8" w:rsidR="006A66B9" w:rsidRDefault="006A66B9" w:rsidP="006A66B9">
      <w:pPr>
        <w:pStyle w:val="ListParagraph"/>
        <w:numPr>
          <w:ilvl w:val="0"/>
          <w:numId w:val="45"/>
        </w:numPr>
      </w:pPr>
      <w:r>
        <w:t xml:space="preserve">In pregnancy and in women </w:t>
      </w:r>
      <w:r w:rsidR="002A70B5">
        <w:t xml:space="preserve">using </w:t>
      </w:r>
      <w:r w:rsidR="002A70B5" w:rsidRPr="00E85D21">
        <w:rPr>
          <w:szCs w:val="20"/>
        </w:rPr>
        <w:t>oral contraceptives</w:t>
      </w:r>
      <w:r w:rsidR="002A70B5">
        <w:rPr>
          <w:szCs w:val="20"/>
        </w:rPr>
        <w:t>;</w:t>
      </w:r>
    </w:p>
    <w:p w14:paraId="766D0616" w14:textId="012615FC" w:rsidR="006A66B9" w:rsidRDefault="006A66B9" w:rsidP="007F17C8">
      <w:pPr>
        <w:pStyle w:val="ListParagraph"/>
        <w:numPr>
          <w:ilvl w:val="0"/>
          <w:numId w:val="45"/>
        </w:numPr>
      </w:pPr>
      <w:r>
        <w:t>In persons receiving blood transfusions or intravenous augmentation therapy (i.e., purified pooled human plasma AAT)</w:t>
      </w:r>
      <w:r w:rsidR="002045BA">
        <w:t xml:space="preserve">; and </w:t>
      </w:r>
    </w:p>
    <w:p w14:paraId="2D261D92" w14:textId="73DA809F" w:rsidR="002045BA" w:rsidRDefault="002045BA" w:rsidP="007F17C8">
      <w:pPr>
        <w:pStyle w:val="ListParagraph"/>
        <w:numPr>
          <w:ilvl w:val="0"/>
          <w:numId w:val="45"/>
        </w:numPr>
      </w:pPr>
      <w:r>
        <w:t xml:space="preserve">vaccination </w:t>
      </w:r>
      <w:r w:rsidR="000321FD">
        <w:fldChar w:fldCharType="begin">
          <w:fldData xml:space="preserve">PEVuZE5vdGU+PENpdGU+PEF1dGhvcj5LdWVwcGVyczwvQXV0aG9yPjxZZWFyPjIwMTc8L1llYXI+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</w:fldData>
        </w:fldChar>
      </w:r>
      <w:r w:rsidR="000321FD">
        <w:instrText xml:space="preserve"> ADDIN EN.CITE </w:instrText>
      </w:r>
      <w:r w:rsidR="000321FD">
        <w:fldChar w:fldCharType="begin">
          <w:fldData xml:space="preserve">PEVuZE5vdGU+PENpdGU+PEF1dGhvcj5LdWVwcGVyczwvQXV0aG9yPjxZZWFyPjIwMTc8L1llYXI+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</w:fldData>
        </w:fldChar>
      </w:r>
      <w:r w:rsidR="000321FD">
        <w:instrText xml:space="preserve"> ADDIN EN.CITE.DATA </w:instrText>
      </w:r>
      <w:r w:rsidR="000321FD">
        <w:fldChar w:fldCharType="end"/>
      </w:r>
      <w:r w:rsidR="000321FD">
        <w:fldChar w:fldCharType="separate"/>
      </w:r>
      <w:r w:rsidR="000321FD">
        <w:rPr>
          <w:noProof/>
        </w:rPr>
        <w:t>(Kueppers &amp; Sanders 2017; Stoller et al 2017)</w:t>
      </w:r>
      <w:r w:rsidR="000321FD">
        <w:fldChar w:fldCharType="end"/>
      </w:r>
      <w:r>
        <w:t>.</w:t>
      </w:r>
    </w:p>
    <w:p w14:paraId="30F894B9" w14:textId="20F87F86" w:rsidR="006A66B9" w:rsidRDefault="006A66B9" w:rsidP="00F47345">
      <w:r>
        <w:t xml:space="preserve">Even given these circumstances, serum levels of AAT of individuals with severe AATD (PI*ZZ) are unlikely to rise high enough to be considered in the normal range </w:t>
      </w:r>
      <w:r w:rsidR="000321FD">
        <w:fldChar w:fldCharType="begin"/>
      </w:r>
      <w:r w:rsidR="000321FD">
        <w:instrText xml:space="preserve"> ADDIN EN.CITE &lt;EndNote&gt;&lt;Cite&gt;&lt;Author&gt;Stoller&lt;/Author&gt;&lt;Year&gt;2017&lt;/Year&gt;&lt;RecNum&gt;42&lt;/RecNum&gt;&lt;IDText&gt;20301692&lt;/IDText&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fldChar w:fldCharType="separate"/>
      </w:r>
      <w:r w:rsidR="000321FD">
        <w:rPr>
          <w:noProof/>
        </w:rPr>
        <w:t>(Stoller et al 2017)</w:t>
      </w:r>
      <w:r w:rsidR="000321FD">
        <w:fldChar w:fldCharType="end"/>
      </w:r>
      <w:r>
        <w:t>.</w:t>
      </w:r>
    </w:p>
    <w:p w14:paraId="5FD5947C" w14:textId="103E0F4D" w:rsidR="00F47345" w:rsidRDefault="006A66B9" w:rsidP="00F47345">
      <w:r>
        <w:t xml:space="preserve">Individuals with low levels of AAT </w:t>
      </w:r>
      <w:r w:rsidR="002813F5">
        <w:t>(</w:t>
      </w:r>
      <w:r w:rsidR="002813F5" w:rsidRPr="002813F5">
        <w:t>&lt;</w:t>
      </w:r>
      <w:r w:rsidR="00D826F8" w:rsidRPr="00D826F8">
        <w:t>20 µmol/L</w:t>
      </w:r>
      <w:r w:rsidR="002813F5">
        <w:t xml:space="preserve">) </w:t>
      </w:r>
      <w:r>
        <w:t xml:space="preserve">should undergo </w:t>
      </w:r>
      <w:r w:rsidR="009C5442" w:rsidRPr="009C5442">
        <w:t>phenotype characteri</w:t>
      </w:r>
      <w:r w:rsidR="009C5442">
        <w:t>s</w:t>
      </w:r>
      <w:r w:rsidR="009C5442" w:rsidRPr="009C5442">
        <w:t xml:space="preserve">ation </w:t>
      </w:r>
      <w:r>
        <w:t xml:space="preserve">using </w:t>
      </w:r>
      <w:r w:rsidR="00F47345">
        <w:t>polyacrylamide gel isoelectric focusing (IEF) electrophoresis of serum</w:t>
      </w:r>
      <w:r>
        <w:t>. As described previously, e</w:t>
      </w:r>
      <w:r w:rsidR="00F47345">
        <w:t xml:space="preserve">lectrophoretic AAT protein variants are designated by letters based on their migration pattern. </w:t>
      </w:r>
      <w:r>
        <w:t>T</w:t>
      </w:r>
      <w:r w:rsidR="00F47345">
        <w:t>he normal AAT protein (</w:t>
      </w:r>
      <w:r>
        <w:t>PI*M)</w:t>
      </w:r>
      <w:r w:rsidR="00F47345">
        <w:t xml:space="preserve"> migrates in the middle of the isoelectric field. The abnormal AAT deficiency protein (</w:t>
      </w:r>
      <w:r>
        <w:t>PI*Z</w:t>
      </w:r>
      <w:r w:rsidR="00F47345">
        <w:t xml:space="preserve">) migrates most slowly. The limitations of IEF include inability to interpret an atypical electrophoretic pattern resulting from rare AAT protein variants and absence of AAT protein resulting from a </w:t>
      </w:r>
      <w:r w:rsidR="00F47345" w:rsidRPr="00FA74FE">
        <w:rPr>
          <w:i/>
        </w:rPr>
        <w:t>SERPINA1</w:t>
      </w:r>
      <w:r w:rsidR="00F47345">
        <w:t xml:space="preserve"> pathogenic null allele</w:t>
      </w:r>
      <w:r w:rsidR="002813F5">
        <w:t xml:space="preserve"> </w:t>
      </w:r>
      <w:r w:rsidR="000321FD">
        <w:fldChar w:fldCharType="begin"/>
      </w:r>
      <w:r w:rsidR="000321FD">
        <w:instrText xml:space="preserve"> ADDIN EN.CITE &lt;EndNote&gt;&lt;Cite&gt;&lt;Author&gt;Stoller&lt;/Author&gt;&lt;Year&gt;2017&lt;/Year&gt;&lt;RecNum&gt;42&lt;/RecNum&gt;&lt;IDText&gt;20301692&lt;/IDText&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fldChar w:fldCharType="separate"/>
      </w:r>
      <w:r w:rsidR="000321FD">
        <w:rPr>
          <w:noProof/>
        </w:rPr>
        <w:t>(Stoller et al 2017)</w:t>
      </w:r>
      <w:r w:rsidR="000321FD">
        <w:fldChar w:fldCharType="end"/>
      </w:r>
      <w:r w:rsidR="002813F5">
        <w:t>.</w:t>
      </w:r>
      <w:r>
        <w:t xml:space="preserve"> IEF is currently funded under MBS item number </w:t>
      </w:r>
      <w:r w:rsidRPr="006A66B9">
        <w:t>66638</w:t>
      </w:r>
      <w:r>
        <w:t xml:space="preserve">: </w:t>
      </w:r>
      <w:r w:rsidR="00C12C16" w:rsidRPr="00C12C16">
        <w:t>Isoelectric focussing or similar methods for determination of alpha-1-antitrypsin phenotype in serum - 1 or more tests</w:t>
      </w:r>
      <w:r w:rsidR="00C12C16">
        <w:t xml:space="preserve">. </w:t>
      </w:r>
      <w:r w:rsidR="00C12C16" w:rsidRPr="00C12C16">
        <w:t>Fee: $49.05 Benefit: 75% = $36.80 85% = $41.70</w:t>
      </w:r>
      <w:r w:rsidR="00C12C16">
        <w:t>.</w:t>
      </w:r>
    </w:p>
    <w:p w14:paraId="23DE86FB" w14:textId="5B3D64E1" w:rsidR="00AD49BB" w:rsidRDefault="002813F5" w:rsidP="00AD49BB">
      <w:r>
        <w:t xml:space="preserve">For individuals where IEF does not identify an abnormal AAT protein, or for those who have normal levels of AAT but a high clinical suspicion of AATD, then </w:t>
      </w:r>
      <w:r w:rsidRPr="002813F5">
        <w:t xml:space="preserve">sequencing </w:t>
      </w:r>
      <w:r>
        <w:t xml:space="preserve">of the </w:t>
      </w:r>
      <w:r w:rsidRPr="002813F5">
        <w:rPr>
          <w:rStyle w:val="Emphasis"/>
        </w:rPr>
        <w:t>SERPINA1</w:t>
      </w:r>
      <w:r>
        <w:t xml:space="preserve"> gene should be conducted </w:t>
      </w:r>
      <w:r w:rsidRPr="002813F5">
        <w:t>looking for null or rare variants</w:t>
      </w:r>
      <w:r>
        <w:t xml:space="preserve"> </w:t>
      </w:r>
      <w:r w:rsidR="000321FD">
        <w:fldChar w:fldCharType="begin"/>
      </w:r>
      <w:r w:rsidR="000321FD">
        <w:instrText xml:space="preserve"> ADDIN EN.CITE &lt;EndNote&gt;&lt;Cite&gt;&lt;Author&gt;Stoller&lt;/Author&gt;&lt;Year&gt;2017&lt;/Year&gt;&lt;RecNum&gt;42&lt;/RecNum&gt;&lt;IDText&gt;20301692&lt;/IDText&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fldChar w:fldCharType="separate"/>
      </w:r>
      <w:r w:rsidR="000321FD">
        <w:rPr>
          <w:noProof/>
        </w:rPr>
        <w:t>(Stoller et al 2017)</w:t>
      </w:r>
      <w:r w:rsidR="000321FD">
        <w:fldChar w:fldCharType="end"/>
      </w:r>
      <w:r>
        <w:t>.</w:t>
      </w:r>
    </w:p>
    <w:p w14:paraId="7A4C2EAA" w14:textId="6BBE4FE7" w:rsidR="00AD49BB" w:rsidRPr="00AD49BB" w:rsidRDefault="00941AB8" w:rsidP="00AD49BB">
      <w:r>
        <w:fldChar w:fldCharType="begin"/>
      </w:r>
      <w:r>
        <w:instrText xml:space="preserve"> REF _Ref20905924 \h </w:instrText>
      </w:r>
      <w:r>
        <w:fldChar w:fldCharType="separate"/>
      </w:r>
      <w:r>
        <w:t xml:space="preserve">Figure </w:t>
      </w:r>
      <w:r>
        <w:rPr>
          <w:noProof/>
        </w:rPr>
        <w:t>1</w:t>
      </w:r>
      <w:r>
        <w:fldChar w:fldCharType="end"/>
      </w:r>
      <w:r w:rsidR="002813F5">
        <w:t xml:space="preserve"> describes the current clinical a</w:t>
      </w:r>
      <w:r w:rsidR="002813F5" w:rsidRPr="002813F5">
        <w:t>lgorithm for the diagnosis of alpha-1 antitrypsin deficiency without genotyping</w:t>
      </w:r>
      <w:r w:rsidR="002813F5">
        <w:t>.</w:t>
      </w:r>
    </w:p>
    <w:p w14:paraId="6F90803A" w14:textId="77777777" w:rsidR="00CF6975" w:rsidRDefault="00CF6975" w:rsidP="00D73646">
      <w:pPr>
        <w:ind w:left="426"/>
        <w:sectPr w:rsidR="00CF6975" w:rsidSect="00DD308E">
          <w:pgSz w:w="11906" w:h="16838"/>
          <w:pgMar w:top="1440" w:right="1440" w:bottom="1440" w:left="1440" w:header="708" w:footer="708" w:gutter="0"/>
          <w:cols w:space="708"/>
          <w:docGrid w:linePitch="360"/>
        </w:sectPr>
      </w:pPr>
    </w:p>
    <w:p w14:paraId="19FDFE68" w14:textId="54FB72D3" w:rsidR="0039698A" w:rsidRDefault="007D19DA" w:rsidP="00D73646">
      <w:pPr>
        <w:ind w:left="426"/>
      </w:pPr>
      <w:r>
        <w:rPr>
          <w:noProof/>
          <w:lang w:eastAsia="en-AU"/>
        </w:rPr>
        <mc:AlternateContent>
          <mc:Choice Requires="wpg">
            <w:drawing>
              <wp:anchor distT="0" distB="0" distL="114300" distR="114300" simplePos="0" relativeHeight="251686400" behindDoc="0" locked="0" layoutInCell="1" allowOverlap="1" wp14:anchorId="4D70FB38" wp14:editId="4BA73D1A">
                <wp:simplePos x="0" y="0"/>
                <wp:positionH relativeFrom="column">
                  <wp:posOffset>0</wp:posOffset>
                </wp:positionH>
                <wp:positionV relativeFrom="paragraph">
                  <wp:posOffset>-538162</wp:posOffset>
                </wp:positionV>
                <wp:extent cx="8630892" cy="5925787"/>
                <wp:effectExtent l="0" t="0" r="18415" b="18415"/>
                <wp:wrapNone/>
                <wp:docPr id="77" name="Group 77" descr="Figure 1 Algorithm for the diagnosis of alpha-1 antitrypsin deficiency without genotyping (Stoller 2018) AAT = alpha-1 antitrypsin, IEF = isoelectric focusing" title="Figure 1 Algorithm for the diagnosis of alpha-1 antitrypsin deficiency without genotyping (Stoller 2018) AAT = alpha-1 antitrypsin, IEF = isoelectric focusing"/>
                <wp:cNvGraphicFramePr/>
                <a:graphic xmlns:a="http://schemas.openxmlformats.org/drawingml/2006/main">
                  <a:graphicData uri="http://schemas.microsoft.com/office/word/2010/wordprocessingGroup">
                    <wpg:wgp>
                      <wpg:cNvGrpSpPr/>
                      <wpg:grpSpPr>
                        <a:xfrm>
                          <a:off x="0" y="0"/>
                          <a:ext cx="8630892" cy="5925787"/>
                          <a:chOff x="0" y="0"/>
                          <a:chExt cx="8630892" cy="5925787"/>
                        </a:xfrm>
                      </wpg:grpSpPr>
                      <wps:wsp>
                        <wps:cNvPr id="32" name="Straight Connector 32"/>
                        <wps:cNvCnPr/>
                        <wps:spPr>
                          <a:xfrm>
                            <a:off x="1554480" y="3132814"/>
                            <a:ext cx="0" cy="4953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4564049" y="616226"/>
                            <a:ext cx="0" cy="4191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Rounded Rectangle 10"/>
                        <wps:cNvSpPr/>
                        <wps:spPr>
                          <a:xfrm>
                            <a:off x="576470" y="2496710"/>
                            <a:ext cx="1971675" cy="77834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14720A" w14:textId="503E9A99" w:rsidR="00F7267F" w:rsidRDefault="00F7267F" w:rsidP="0022308C">
                              <w:pPr>
                                <w:jc w:val="center"/>
                              </w:pPr>
                              <w:r>
                                <w:t>Confirm AAT level</w:t>
                              </w:r>
                              <w:r>
                                <w:br/>
                                <w:t>Perform IEF</w:t>
                              </w:r>
                              <w:r>
                                <w:br/>
                              </w:r>
                              <w:r w:rsidRPr="00C12C16">
                                <w:t>MBS item number 666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0" y="3916018"/>
                            <a:ext cx="1263650" cy="847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67BC35" w14:textId="77777777" w:rsidR="00F7267F" w:rsidRDefault="00F7267F" w:rsidP="0022308C">
                              <w:pPr>
                                <w:jc w:val="center"/>
                              </w:pPr>
                              <w:r>
                                <w:t>Abnormal protein consistent with AAT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1554480" y="3916018"/>
                            <a:ext cx="1571625" cy="1162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BF72D" w14:textId="77777777" w:rsidR="00F7267F" w:rsidRDefault="00F7267F" w:rsidP="0022308C">
                              <w:pPr>
                                <w:jc w:val="center"/>
                              </w:pPr>
                              <w:r>
                                <w:t>No abnormal protein identified. Perform gene sequencing looking for null or rare vari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7637890" y="1685677"/>
                            <a:ext cx="0" cy="22288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4552784" y="1924216"/>
                            <a:ext cx="0" cy="5715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4552784" y="3629771"/>
                            <a:ext cx="0" cy="285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555143" y="1685677"/>
                            <a:ext cx="0" cy="8096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flipH="1">
                            <a:off x="5383033" y="3132814"/>
                            <a:ext cx="9525" cy="4953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6993835" y="3629771"/>
                            <a:ext cx="0" cy="285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4552122" y="3629771"/>
                            <a:ext cx="24384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620864" y="3629771"/>
                            <a:ext cx="0" cy="285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ounded Rectangle 14" title="Figure 1 Algorithm for the diagnosis of alpha-1 antitrypsin deficiency without genotyping (Stoller 2018) AAT = alpha-1 antitrypsin, IEF = isoelectric focusing"/>
                        <wps:cNvSpPr/>
                        <wps:spPr>
                          <a:xfrm>
                            <a:off x="6647290" y="3916018"/>
                            <a:ext cx="1971675"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BB314D" w14:textId="77777777" w:rsidR="00F7267F" w:rsidRDefault="00F7267F" w:rsidP="0022308C">
                              <w:pPr>
                                <w:jc w:val="center"/>
                              </w:pPr>
                              <w:r>
                                <w:t>Normal</w:t>
                              </w:r>
                              <w:r>
                                <w:br/>
                                <w:t>No further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3916680" y="3629771"/>
                            <a:ext cx="0" cy="285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620202" y="3629771"/>
                            <a:ext cx="32956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2326419" y="3629771"/>
                            <a:ext cx="0" cy="285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Rounded Rectangle 13"/>
                        <wps:cNvSpPr/>
                        <wps:spPr>
                          <a:xfrm>
                            <a:off x="3649649" y="3916018"/>
                            <a:ext cx="1971675"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363C7D" w14:textId="77777777" w:rsidR="00F7267F" w:rsidRDefault="00F7267F" w:rsidP="0022308C">
                              <w:pPr>
                                <w:jc w:val="center"/>
                              </w:pPr>
                              <w:r>
                                <w:t>Abnormal allele identified consistent with AAT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Arrow Connector 34"/>
                        <wps:cNvCnPr/>
                        <wps:spPr>
                          <a:xfrm>
                            <a:off x="3124863" y="4298343"/>
                            <a:ext cx="52387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Rounded Rectangle 13"/>
                        <wps:cNvSpPr/>
                        <wps:spPr>
                          <a:xfrm>
                            <a:off x="3013544" y="5287618"/>
                            <a:ext cx="3240019" cy="63816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632F82" w14:textId="48FC2995" w:rsidR="00F7267F" w:rsidRDefault="00F7267F" w:rsidP="00596109">
                              <w:pPr>
                                <w:jc w:val="center"/>
                              </w:pPr>
                              <w:r>
                                <w:t>Treatment,</w:t>
                              </w:r>
                              <w:r w:rsidRPr="00B45DF7">
                                <w:t xml:space="preserve"> </w:t>
                              </w:r>
                              <w:r>
                                <w:t>lung and liver function, surveillance, avoidance of risk factors including smoking ces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ounded Rectangle 5"/>
                        <wps:cNvSpPr/>
                        <wps:spPr>
                          <a:xfrm>
                            <a:off x="3022721" y="0"/>
                            <a:ext cx="3106565" cy="7613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1FA34C" w14:textId="230044E2" w:rsidR="00F7267F" w:rsidRDefault="00F7267F" w:rsidP="0022308C">
                              <w:pPr>
                                <w:jc w:val="center"/>
                              </w:pPr>
                              <w:r w:rsidRPr="00350AD0">
                                <w:t xml:space="preserve">Patients with clinical suspicion of AATD </w:t>
                              </w:r>
                              <w:r>
                                <w:br/>
                                <w:t>AAT levels determined from patient sample (serum)</w:t>
                              </w:r>
                              <w:r>
                                <w:br/>
                              </w:r>
                              <w:r w:rsidRPr="00F47345">
                                <w:t>MBS item number 666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ounded Rectangle 6"/>
                        <wps:cNvSpPr/>
                        <wps:spPr>
                          <a:xfrm>
                            <a:off x="576470" y="1228477"/>
                            <a:ext cx="1971675"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95980B" w14:textId="6E99CA74" w:rsidR="00F7267F" w:rsidRDefault="00F7267F" w:rsidP="0022308C">
                              <w:pPr>
                                <w:jc w:val="center"/>
                              </w:pPr>
                              <w:r w:rsidRPr="00416577">
                                <w:t>AAT level</w:t>
                              </w:r>
                              <w:r>
                                <w:t xml:space="preserve"> low</w:t>
                              </w:r>
                              <w:r>
                                <w:br/>
                              </w:r>
                              <w:r w:rsidRPr="00416577">
                                <w:t>&lt;20 µmo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ounded Rectangle 7"/>
                        <wps:cNvSpPr/>
                        <wps:spPr>
                          <a:xfrm>
                            <a:off x="3415085" y="1228477"/>
                            <a:ext cx="2266950" cy="8763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A65FA7" w14:textId="0DE226C0" w:rsidR="00F7267F" w:rsidRDefault="00F7267F" w:rsidP="0022308C">
                              <w:pPr>
                                <w:jc w:val="center"/>
                              </w:pPr>
                              <w:r>
                                <w:t>AAT level normal (</w:t>
                              </w:r>
                              <w:r>
                                <w:rPr>
                                  <w:rFonts w:cstheme="minorHAnsi"/>
                                </w:rPr>
                                <w:t>≥</w:t>
                              </w:r>
                              <w:r w:rsidRPr="00416577">
                                <w:t>20 µmol/L</w:t>
                              </w:r>
                              <w:r>
                                <w:t xml:space="preserve">) but with moderate to high clinical suspicion of AATD </w:t>
                              </w:r>
                              <w:r>
                                <w:br/>
                                <w:t>(e.g. allelic variant F or oth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ounded Rectangle 8"/>
                        <wps:cNvSpPr/>
                        <wps:spPr>
                          <a:xfrm>
                            <a:off x="6659217" y="1228477"/>
                            <a:ext cx="1971675"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CBB72C" w14:textId="77777777" w:rsidR="00F7267F" w:rsidRDefault="00F7267F" w:rsidP="0022308C">
                              <w:pPr>
                                <w:jc w:val="center"/>
                              </w:pPr>
                              <w:r>
                                <w:t>AAT level normal with low clinical suspicion of AA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Straight Arrow Connector 66"/>
                        <wps:cNvCnPr/>
                        <wps:spPr>
                          <a:xfrm>
                            <a:off x="1563094" y="1057524"/>
                            <a:ext cx="0" cy="1714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wps:spPr>
                          <a:xfrm>
                            <a:off x="4564711" y="1057524"/>
                            <a:ext cx="0" cy="1714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wps:spPr>
                          <a:xfrm>
                            <a:off x="7649817" y="1045597"/>
                            <a:ext cx="0" cy="1714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a:off x="1554480" y="1045597"/>
                            <a:ext cx="6086723" cy="397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a:off x="4629978" y="4572000"/>
                            <a:ext cx="7951" cy="71164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a:off x="596348" y="4770783"/>
                            <a:ext cx="0" cy="7951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flipV="1">
                            <a:off x="608275" y="5558625"/>
                            <a:ext cx="2409245" cy="1192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D70FB38" id="Group 77" o:spid="_x0000_s1026" alt="Title: Figure 1 Algorithm for the diagnosis of alpha-1 antitrypsin deficiency without genotyping (Stoller 2018) AAT = alpha-1 antitrypsin, IEF = isoelectric focusing - Description: Figure 1 Algorithm for the diagnosis of alpha-1 antitrypsin deficiency without genotyping (Stoller 2018) AAT = alpha-1 antitrypsin, IEF = isoelectric focusing" style="position:absolute;left:0;text-align:left;margin-left:0;margin-top:-42.35pt;width:679.6pt;height:466.6pt;z-index:251686400" coordsize="86308,59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">
                <v:line id="Straight Connector 32" o:spid="_x0000_s1027" style="position:absolute;visibility:visible;mso-wrap-style:square" from="15544,31328" to="15544,36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" strokecolor="black [3213]" strokeweight="1.5pt"/>
                <v:line id="Straight Connector 20" o:spid="_x0000_s1028" style="position:absolute;visibility:visible;mso-wrap-style:square" from="45640,6162" to="45640,10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" strokecolor="black [3213]" strokeweight="1.5pt"/>
                <v:roundrect id="Rounded Rectangle 10" o:spid="_x0000_s1029" style="position:absolute;left:5764;top:24967;width:19717;height:77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" fillcolor="#4f81bd [3204]" strokecolor="#243f60 [1604]" strokeweight="2pt">
                  <v:textbox>
                    <w:txbxContent>
                      <w:p w14:paraId="3814720A" w14:textId="503E9A99" w:rsidR="00F7267F" w:rsidRDefault="00F7267F" w:rsidP="0022308C">
                        <w:pPr>
                          <w:jc w:val="center"/>
                        </w:pPr>
                        <w:r>
                          <w:t>Confirm AAT level</w:t>
                        </w:r>
                        <w:r>
                          <w:br/>
                          <w:t>Perform IEF</w:t>
                        </w:r>
                        <w:r>
                          <w:br/>
                        </w:r>
                        <w:r w:rsidRPr="00C12C16">
                          <w:t>MBS item number 66638</w:t>
                        </w:r>
                      </w:p>
                    </w:txbxContent>
                  </v:textbox>
                </v:roundrect>
                <v:roundrect id="Rounded Rectangle 11" o:spid="_x0000_s1030" style="position:absolute;top:39160;width:12636;height:8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" fillcolor="#4f81bd [3204]" strokecolor="#243f60 [1604]" strokeweight="2pt">
                  <v:textbox>
                    <w:txbxContent>
                      <w:p w14:paraId="0367BC35" w14:textId="77777777" w:rsidR="00F7267F" w:rsidRDefault="00F7267F" w:rsidP="0022308C">
                        <w:pPr>
                          <w:jc w:val="center"/>
                        </w:pPr>
                        <w:r>
                          <w:t>Abnormal protein consistent with AAT level</w:t>
                        </w:r>
                      </w:p>
                    </w:txbxContent>
                  </v:textbox>
                </v:roundrect>
                <v:roundrect id="Rounded Rectangle 12" o:spid="_x0000_s1031" style="position:absolute;left:15544;top:39160;width:15717;height:11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" fillcolor="#4f81bd [3204]" strokecolor="#243f60 [1604]" strokeweight="2pt">
                  <v:textbox>
                    <w:txbxContent>
                      <w:p w14:paraId="3DABF72D" w14:textId="77777777" w:rsidR="00F7267F" w:rsidRDefault="00F7267F" w:rsidP="0022308C">
                        <w:pPr>
                          <w:jc w:val="center"/>
                        </w:pPr>
                        <w:r>
                          <w:t>No abnormal protein identified. Perform gene sequencing looking for null or rare variants</w:t>
                        </w:r>
                      </w:p>
                    </w:txbxContent>
                  </v:textbox>
                </v:roundrect>
                <v:shapetype id="_x0000_t32" coordsize="21600,21600" o:spt="32" o:oned="t" path="m,l21600,21600e" filled="f">
                  <v:path arrowok="t" fillok="f" o:connecttype="none"/>
                  <o:lock v:ext="edit" shapetype="t"/>
                </v:shapetype>
                <v:shape id="Straight Arrow Connector 21" o:spid="_x0000_s1032" type="#_x0000_t32" style="position:absolute;left:76378;top:16856;width:0;height:22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" strokecolor="black [3213]" strokeweight="1.5pt">
                  <v:stroke endarrow="block"/>
                </v:shape>
                <v:shape id="Straight Arrow Connector 22" o:spid="_x0000_s1033" type="#_x0000_t32" style="position:absolute;left:45527;top:19242;width:0;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" strokecolor="black [3213]" strokeweight="1.5pt">
                  <v:stroke endarrow="block"/>
                </v:shape>
                <v:shape id="Straight Arrow Connector 23" o:spid="_x0000_s1034" type="#_x0000_t32" style="position:absolute;left:45527;top:36297;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shape id="Straight Arrow Connector 28" o:spid="_x0000_s1035" type="#_x0000_t32" style="position:absolute;left:15551;top:16856;width:0;height:80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" strokecolor="black [3213]" strokeweight="1.5pt">
                  <v:stroke endarrow="block"/>
                </v:shape>
                <v:line id="Straight Connector 27" o:spid="_x0000_s1036" style="position:absolute;flip:x;visibility:visible;mso-wrap-style:square" from="53830,31328" to="53925,36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" strokecolor="black [3213]" strokeweight="1.5pt"/>
                <v:shape id="Straight Arrow Connector 24" o:spid="_x0000_s1037" type="#_x0000_t32" style="position:absolute;left:69938;top:36297;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BsJwwAAANsAAAAPAAAAZHJzL2Rvd25yZXYueG1sRI/BasMw&#10;EETvgfyD2EJvidzQ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zpQbCcMAAADbAAAADwAA&#10;AAAAAAAAAAAAAAAHAgAAZHJzL2Rvd25yZXYueG1sUEsFBgAAAAADAAMAtwAAAPcCAAAAAA==&#10;" strokecolor="black [3213]" strokeweight="1.5pt">
                  <v:stroke endarrow="block"/>
                </v:shape>
                <v:line id="Straight Connector 25" o:spid="_x0000_s1038" style="position:absolute;visibility:visible;mso-wrap-style:square" from="45521,36297" to="69905,36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" strokecolor="black [3213]" strokeweight="1.5pt"/>
                <v:shape id="Straight Arrow Connector 29" o:spid="_x0000_s1039" type="#_x0000_t32" style="position:absolute;left:6208;top:36297;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" strokecolor="black [3213]" strokeweight="1.5pt">
                  <v:stroke endarrow="block"/>
                </v:shape>
                <v:roundrect id="Rounded Rectangle 14" o:spid="_x0000_s1040" style="position:absolute;left:66472;top:39160;width:19717;height:6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" fillcolor="#4f81bd [3204]" strokecolor="#243f60 [1604]" strokeweight="2pt">
                  <v:textbox>
                    <w:txbxContent>
                      <w:p w14:paraId="00BB314D" w14:textId="77777777" w:rsidR="00F7267F" w:rsidRDefault="00F7267F" w:rsidP="0022308C">
                        <w:pPr>
                          <w:jc w:val="center"/>
                        </w:pPr>
                        <w:r>
                          <w:t>Normal</w:t>
                        </w:r>
                        <w:r>
                          <w:br/>
                          <w:t>No further testing</w:t>
                        </w:r>
                      </w:p>
                    </w:txbxContent>
                  </v:textbox>
                </v:roundrect>
                <v:shape id="Straight Arrow Connector 33" o:spid="_x0000_s1041" type="#_x0000_t32" style="position:absolute;left:39166;top:36297;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" strokecolor="black [3213]" strokeweight="1.5pt">
                  <v:stroke endarrow="block"/>
                </v:shape>
                <v:line id="Straight Connector 31" o:spid="_x0000_s1042" style="position:absolute;visibility:visible;mso-wrap-style:square" from="6202,36297" to="39158,36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" strokecolor="black [3213]" strokeweight="1.5pt"/>
                <v:shape id="Straight Arrow Connector 30" o:spid="_x0000_s1043" type="#_x0000_t32" style="position:absolute;left:23264;top:36297;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" strokecolor="black [3213]" strokeweight="1.5pt">
                  <v:stroke endarrow="block"/>
                </v:shape>
                <v:roundrect id="Rounded Rectangle 13" o:spid="_x0000_s1044" style="position:absolute;left:36496;top:39160;width:19717;height:6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" fillcolor="#4f81bd [3204]" strokecolor="#243f60 [1604]" strokeweight="2pt">
                  <v:textbox>
                    <w:txbxContent>
                      <w:p w14:paraId="09363C7D" w14:textId="77777777" w:rsidR="00F7267F" w:rsidRDefault="00F7267F" w:rsidP="0022308C">
                        <w:pPr>
                          <w:jc w:val="center"/>
                        </w:pPr>
                        <w:r>
                          <w:t>Abnormal allele identified consistent with AAT level</w:t>
                        </w:r>
                      </w:p>
                    </w:txbxContent>
                  </v:textbox>
                </v:roundrect>
                <v:shape id="Straight Arrow Connector 34" o:spid="_x0000_s1045" type="#_x0000_t32" style="position:absolute;left:31248;top:42983;width:5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" strokecolor="black [3213]" strokeweight="1.5pt">
                  <v:stroke endarrow="block"/>
                </v:shape>
                <v:roundrect id="Rounded Rectangle 13" o:spid="_x0000_s1046" style="position:absolute;left:30135;top:52876;width:32400;height:6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" fillcolor="#4f81bd [3204]" strokecolor="#243f60 [1604]" strokeweight="2pt">
                  <v:textbox>
                    <w:txbxContent>
                      <w:p w14:paraId="33632F82" w14:textId="48FC2995" w:rsidR="00F7267F" w:rsidRDefault="00F7267F" w:rsidP="00596109">
                        <w:pPr>
                          <w:jc w:val="center"/>
                        </w:pPr>
                        <w:r>
                          <w:t>Treatment,</w:t>
                        </w:r>
                        <w:r w:rsidRPr="00B45DF7">
                          <w:t xml:space="preserve"> </w:t>
                        </w:r>
                        <w:r>
                          <w:t>lung and liver function, surveillance, avoidance of risk factors including smoking cessation</w:t>
                        </w:r>
                      </w:p>
                    </w:txbxContent>
                  </v:textbox>
                </v:roundrect>
                <v:roundrect id="Rounded Rectangle 5" o:spid="_x0000_s1047" style="position:absolute;left:30227;width:31065;height:76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" fillcolor="#4f81bd [3204]" strokecolor="#243f60 [1604]" strokeweight="2pt">
                  <v:textbox>
                    <w:txbxContent>
                      <w:p w14:paraId="491FA34C" w14:textId="230044E2" w:rsidR="00F7267F" w:rsidRDefault="00F7267F" w:rsidP="0022308C">
                        <w:pPr>
                          <w:jc w:val="center"/>
                        </w:pPr>
                        <w:r w:rsidRPr="00350AD0">
                          <w:t xml:space="preserve">Patients with clinical suspicion of AATD </w:t>
                        </w:r>
                        <w:r>
                          <w:br/>
                          <w:t>AAT levels determined from patient sample (serum)</w:t>
                        </w:r>
                        <w:r>
                          <w:br/>
                        </w:r>
                        <w:r w:rsidRPr="00F47345">
                          <w:t>MBS item number 66635</w:t>
                        </w:r>
                      </w:p>
                    </w:txbxContent>
                  </v:textbox>
                </v:roundrect>
                <v:roundrect id="Rounded Rectangle 6" o:spid="_x0000_s1048" style="position:absolute;left:5764;top:12284;width:19717;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" fillcolor="#4f81bd [3204]" strokecolor="#243f60 [1604]" strokeweight="2pt">
                  <v:textbox>
                    <w:txbxContent>
                      <w:p w14:paraId="6D95980B" w14:textId="6E99CA74" w:rsidR="00F7267F" w:rsidRDefault="00F7267F" w:rsidP="0022308C">
                        <w:pPr>
                          <w:jc w:val="center"/>
                        </w:pPr>
                        <w:r w:rsidRPr="00416577">
                          <w:t>AAT level</w:t>
                        </w:r>
                        <w:r>
                          <w:t xml:space="preserve"> low</w:t>
                        </w:r>
                        <w:r>
                          <w:br/>
                        </w:r>
                        <w:r w:rsidRPr="00416577">
                          <w:t>&lt;20 µmol/L</w:t>
                        </w:r>
                      </w:p>
                    </w:txbxContent>
                  </v:textbox>
                </v:roundrect>
                <v:roundrect id="Rounded Rectangle 7" o:spid="_x0000_s1049" style="position:absolute;left:34150;top:12284;width:22670;height:8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" fillcolor="#4f81bd [3204]" strokecolor="#243f60 [1604]" strokeweight="2pt">
                  <v:textbox>
                    <w:txbxContent>
                      <w:p w14:paraId="7CA65FA7" w14:textId="0DE226C0" w:rsidR="00F7267F" w:rsidRDefault="00F7267F" w:rsidP="0022308C">
                        <w:pPr>
                          <w:jc w:val="center"/>
                        </w:pPr>
                        <w:r>
                          <w:t>AAT level normal (</w:t>
                        </w:r>
                        <w:r>
                          <w:rPr>
                            <w:rFonts w:cstheme="minorHAnsi"/>
                          </w:rPr>
                          <w:t>≥</w:t>
                        </w:r>
                        <w:r w:rsidRPr="00416577">
                          <w:t>20 µmol/L</w:t>
                        </w:r>
                        <w:r>
                          <w:t xml:space="preserve">) but with moderate to high clinical suspicion of AATD </w:t>
                        </w:r>
                        <w:r>
                          <w:br/>
                          <w:t>(e.g. allelic variant F or other)</w:t>
                        </w:r>
                      </w:p>
                    </w:txbxContent>
                  </v:textbox>
                </v:roundrect>
                <v:roundrect id="Rounded Rectangle 8" o:spid="_x0000_s1050" style="position:absolute;left:66592;top:12284;width:19716;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" fillcolor="#4f81bd [3204]" strokecolor="#243f60 [1604]" strokeweight="2pt">
                  <v:textbox>
                    <w:txbxContent>
                      <w:p w14:paraId="2ECBB72C" w14:textId="77777777" w:rsidR="00F7267F" w:rsidRDefault="00F7267F" w:rsidP="0022308C">
                        <w:pPr>
                          <w:jc w:val="center"/>
                        </w:pPr>
                        <w:r>
                          <w:t>AAT level normal with low clinical suspicion of AATD</w:t>
                        </w:r>
                      </w:p>
                    </w:txbxContent>
                  </v:textbox>
                </v:roundrect>
                <v:shape id="Straight Arrow Connector 66" o:spid="_x0000_s1051" type="#_x0000_t32" style="position:absolute;left:15630;top:10575;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" strokecolor="black [3213]" strokeweight="1.5pt">
                  <v:stroke endarrow="block"/>
                </v:shape>
                <v:shape id="Straight Arrow Connector 67" o:spid="_x0000_s1052" type="#_x0000_t32" style="position:absolute;left:45647;top:10575;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" strokecolor="black [3213]" strokeweight="1.5pt">
                  <v:stroke endarrow="block"/>
                </v:shape>
                <v:shape id="Straight Arrow Connector 68" o:spid="_x0000_s1053" type="#_x0000_t32" style="position:absolute;left:76498;top:10455;width:0;height:1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" strokecolor="black [3213]" strokeweight="1.5pt">
                  <v:stroke endarrow="block"/>
                </v:shape>
                <v:line id="Straight Connector 69" o:spid="_x0000_s1054" style="position:absolute;visibility:visible;mso-wrap-style:square" from="15544,10455" to="76412,10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" strokecolor="black [3213]" strokeweight="1.5pt"/>
                <v:shape id="Straight Arrow Connector 70" o:spid="_x0000_s1055" type="#_x0000_t32" style="position:absolute;left:46299;top:45720;width:80;height:7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" strokecolor="black [3213]" strokeweight="1.5pt">
                  <v:stroke endarrow="block"/>
                </v:shape>
                <v:line id="Straight Connector 71" o:spid="_x0000_s1056" style="position:absolute;visibility:visible;mso-wrap-style:square" from="5963,47707" to="5963,556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" strokecolor="black [3213]" strokeweight="1.5pt"/>
                <v:shape id="Straight Arrow Connector 72" o:spid="_x0000_s1057" type="#_x0000_t32" style="position:absolute;left:6082;top:55586;width:24093;height: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" strokecolor="black [3213]" strokeweight="1.5pt">
                  <v:stroke endarrow="block"/>
                </v:shape>
              </v:group>
            </w:pict>
          </mc:Fallback>
        </mc:AlternateContent>
      </w:r>
    </w:p>
    <w:p w14:paraId="3372F7FC" w14:textId="597EED1E" w:rsidR="00CF6975" w:rsidRDefault="00CF6975" w:rsidP="00D73646">
      <w:pPr>
        <w:ind w:left="426"/>
      </w:pPr>
    </w:p>
    <w:p w14:paraId="021CA2C2" w14:textId="44A8A9A6" w:rsidR="0022308C" w:rsidRDefault="0022308C" w:rsidP="00D73646">
      <w:pPr>
        <w:ind w:left="426"/>
      </w:pPr>
      <w:bookmarkStart w:id="4" w:name="_GoBack"/>
      <w:bookmarkEnd w:id="4"/>
    </w:p>
    <w:p w14:paraId="594C98B6" w14:textId="415CE029" w:rsidR="0022308C" w:rsidRDefault="0022308C" w:rsidP="00D73646">
      <w:pPr>
        <w:ind w:left="426"/>
      </w:pPr>
    </w:p>
    <w:p w14:paraId="231068C7" w14:textId="31077B06" w:rsidR="0022308C" w:rsidRDefault="0022308C" w:rsidP="00D73646">
      <w:pPr>
        <w:ind w:left="426"/>
      </w:pPr>
    </w:p>
    <w:p w14:paraId="3933336B" w14:textId="57DE28C0" w:rsidR="0022308C" w:rsidRDefault="0022308C" w:rsidP="00D73646">
      <w:pPr>
        <w:ind w:left="426"/>
      </w:pPr>
    </w:p>
    <w:p w14:paraId="63FB4A14" w14:textId="02CE4F81" w:rsidR="0022308C" w:rsidRDefault="0022308C" w:rsidP="00D73646">
      <w:pPr>
        <w:ind w:left="426"/>
      </w:pPr>
    </w:p>
    <w:p w14:paraId="3FCCB02D" w14:textId="762CD2B6" w:rsidR="0022308C" w:rsidRDefault="0022308C" w:rsidP="00D73646">
      <w:pPr>
        <w:ind w:left="426"/>
      </w:pPr>
    </w:p>
    <w:p w14:paraId="309C8801" w14:textId="00D76C2E" w:rsidR="0022308C" w:rsidRDefault="00596109" w:rsidP="00D73646">
      <w:pPr>
        <w:ind w:left="426"/>
      </w:pPr>
      <w:r>
        <w:rPr>
          <w:noProof/>
          <w:lang w:eastAsia="en-AU"/>
        </w:rPr>
        <mc:AlternateContent>
          <mc:Choice Requires="wps">
            <w:drawing>
              <wp:anchor distT="0" distB="0" distL="114300" distR="114300" simplePos="0" relativeHeight="251618816" behindDoc="0" locked="0" layoutInCell="1" allowOverlap="1" wp14:anchorId="3D692E92" wp14:editId="077EBCA8">
                <wp:simplePos x="0" y="0"/>
                <wp:positionH relativeFrom="column">
                  <wp:posOffset>3477455</wp:posOffset>
                </wp:positionH>
                <wp:positionV relativeFrom="paragraph">
                  <wp:posOffset>106624</wp:posOffset>
                </wp:positionV>
                <wp:extent cx="2266950" cy="638175"/>
                <wp:effectExtent l="0" t="0" r="19050" b="28575"/>
                <wp:wrapNone/>
                <wp:docPr id="9" name="Rounded Rectangle 9"/>
                <wp:cNvGraphicFramePr/>
                <a:graphic xmlns:a="http://schemas.openxmlformats.org/drawingml/2006/main">
                  <a:graphicData uri="http://schemas.microsoft.com/office/word/2010/wordprocessingShape">
                    <wps:wsp>
                      <wps:cNvSpPr/>
                      <wps:spPr>
                        <a:xfrm>
                          <a:off x="0" y="0"/>
                          <a:ext cx="2266950"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A72FB03" w14:textId="097727A2" w:rsidR="00F7267F" w:rsidRDefault="00F7267F" w:rsidP="0022308C">
                            <w:pPr>
                              <w:jc w:val="center"/>
                            </w:pPr>
                            <w:r>
                              <w:t>Confirm AAT level when patient well</w:t>
                            </w:r>
                            <w:r>
                              <w:br/>
                              <w:t>Conduct gene sequencing if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D692E92" id="Rounded Rectangle 9" o:spid="_x0000_s1058" style="position:absolute;left:0;text-align:left;margin-left:273.8pt;margin-top:8.4pt;width:178.5pt;height:50.25pt;z-index:2516188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" fillcolor="#4f81bd [3204]" strokecolor="#243f60 [1604]" strokeweight="2pt">
                <v:textbox>
                  <w:txbxContent>
                    <w:p w14:paraId="4A72FB03" w14:textId="097727A2" w:rsidR="00F7267F" w:rsidRDefault="00F7267F" w:rsidP="0022308C">
                      <w:pPr>
                        <w:jc w:val="center"/>
                      </w:pPr>
                      <w:r>
                        <w:t>Confirm AAT level when patient well</w:t>
                      </w:r>
                      <w:r>
                        <w:br/>
                        <w:t>Conduct gene sequencing if required</w:t>
                      </w:r>
                    </w:p>
                  </w:txbxContent>
                </v:textbox>
              </v:roundrect>
            </w:pict>
          </mc:Fallback>
        </mc:AlternateContent>
      </w:r>
    </w:p>
    <w:p w14:paraId="048F7C1E" w14:textId="17A8433B" w:rsidR="0022308C" w:rsidRDefault="0022308C" w:rsidP="00D73646">
      <w:pPr>
        <w:ind w:left="426"/>
      </w:pPr>
    </w:p>
    <w:p w14:paraId="2D27F3AB" w14:textId="5E890B55" w:rsidR="0022308C" w:rsidRDefault="0022308C" w:rsidP="00D73646">
      <w:pPr>
        <w:ind w:left="426"/>
      </w:pPr>
    </w:p>
    <w:p w14:paraId="4A849EDC" w14:textId="03F8CFC0" w:rsidR="0022308C" w:rsidRDefault="0022308C" w:rsidP="00D73646">
      <w:pPr>
        <w:ind w:left="426"/>
      </w:pPr>
    </w:p>
    <w:p w14:paraId="2B4108F6" w14:textId="63E24B72" w:rsidR="0022308C" w:rsidRDefault="0022308C" w:rsidP="00D73646">
      <w:pPr>
        <w:ind w:left="426"/>
      </w:pPr>
    </w:p>
    <w:p w14:paraId="7B754733" w14:textId="45414F4A" w:rsidR="0022308C" w:rsidRDefault="0022308C" w:rsidP="00D73646">
      <w:pPr>
        <w:ind w:left="426"/>
      </w:pPr>
    </w:p>
    <w:p w14:paraId="0378AB88" w14:textId="39928BE5" w:rsidR="0022308C" w:rsidRDefault="0022308C" w:rsidP="00D73646">
      <w:pPr>
        <w:ind w:left="426"/>
      </w:pPr>
    </w:p>
    <w:p w14:paraId="47CE6FB0" w14:textId="4F988DBA" w:rsidR="0022308C" w:rsidRDefault="0022308C" w:rsidP="00D73646">
      <w:pPr>
        <w:ind w:left="426"/>
      </w:pPr>
    </w:p>
    <w:p w14:paraId="2A81F0B0" w14:textId="38C7B086" w:rsidR="0022308C" w:rsidRDefault="0022308C" w:rsidP="00D73646">
      <w:pPr>
        <w:ind w:left="426"/>
      </w:pPr>
    </w:p>
    <w:p w14:paraId="0B0ACDA8" w14:textId="75033CC2" w:rsidR="0022308C" w:rsidRDefault="0022308C" w:rsidP="00D73646">
      <w:pPr>
        <w:ind w:left="426"/>
      </w:pPr>
    </w:p>
    <w:p w14:paraId="6AB31D3B" w14:textId="6CEED311" w:rsidR="0022308C" w:rsidRDefault="0022308C" w:rsidP="00D73646">
      <w:pPr>
        <w:ind w:left="426"/>
      </w:pPr>
    </w:p>
    <w:p w14:paraId="46A7D2CA" w14:textId="40D17EC3" w:rsidR="0022308C" w:rsidRDefault="0022308C" w:rsidP="00D73646">
      <w:pPr>
        <w:ind w:left="426"/>
      </w:pPr>
    </w:p>
    <w:p w14:paraId="714C4454" w14:textId="0310154B" w:rsidR="0022308C" w:rsidRDefault="0022308C" w:rsidP="00D73646">
      <w:pPr>
        <w:ind w:left="426"/>
      </w:pPr>
    </w:p>
    <w:p w14:paraId="4369A4BB" w14:textId="414D284C" w:rsidR="0022308C" w:rsidRDefault="0022308C" w:rsidP="00D73646">
      <w:pPr>
        <w:ind w:left="426"/>
      </w:pPr>
    </w:p>
    <w:p w14:paraId="27E0F418" w14:textId="73326AD3" w:rsidR="00596109" w:rsidRDefault="00596109" w:rsidP="00D73646">
      <w:pPr>
        <w:ind w:left="426"/>
      </w:pPr>
    </w:p>
    <w:p w14:paraId="70390DAC" w14:textId="77777777" w:rsidR="007D19DA" w:rsidRDefault="007D19DA" w:rsidP="00D73646">
      <w:pPr>
        <w:ind w:left="426"/>
      </w:pPr>
    </w:p>
    <w:p w14:paraId="7ABC45EA" w14:textId="6F5F0978" w:rsidR="0022308C" w:rsidRDefault="0022308C" w:rsidP="0022308C">
      <w:pPr>
        <w:pStyle w:val="Caption"/>
        <w:tabs>
          <w:tab w:val="left" w:pos="851"/>
        </w:tabs>
      </w:pPr>
      <w:bookmarkStart w:id="5" w:name="_Ref20905924"/>
      <w:r>
        <w:t xml:space="preserve">Figure </w:t>
      </w:r>
      <w:r w:rsidR="009F7B29">
        <w:rPr>
          <w:noProof/>
        </w:rPr>
        <w:fldChar w:fldCharType="begin"/>
      </w:r>
      <w:r w:rsidR="009F7B29">
        <w:rPr>
          <w:noProof/>
        </w:rPr>
        <w:instrText xml:space="preserve"> SEQ Figure \* ARABIC </w:instrText>
      </w:r>
      <w:r w:rsidR="009F7B29">
        <w:rPr>
          <w:noProof/>
        </w:rPr>
        <w:fldChar w:fldCharType="separate"/>
      </w:r>
      <w:r w:rsidR="006850FF">
        <w:rPr>
          <w:noProof/>
        </w:rPr>
        <w:t>1</w:t>
      </w:r>
      <w:r w:rsidR="009F7B29">
        <w:rPr>
          <w:noProof/>
        </w:rPr>
        <w:fldChar w:fldCharType="end"/>
      </w:r>
      <w:bookmarkEnd w:id="5"/>
      <w:r>
        <w:tab/>
      </w:r>
      <w:r w:rsidRPr="004C5EA8">
        <w:t xml:space="preserve">Algorithm for the diagnosis of alpha-1 antitrypsin deficiency </w:t>
      </w:r>
      <w:r>
        <w:t xml:space="preserve">without genotyping </w:t>
      </w:r>
      <w:r w:rsidR="000321FD">
        <w:fldChar w:fldCharType="begin"/>
      </w:r>
      <w:r w:rsidR="000321FD">
        <w:instrText xml:space="preserve"> ADDIN EN.CITE &lt;EndNote&gt;&lt;Cite&gt;&lt;Author&gt;Stoller&lt;/Author&gt;&lt;Year&gt;2018&lt;/Year&gt;&lt;RecNum&gt;38&lt;/RecNum&gt;&lt;DisplayText&gt;(Stoller 2018)&lt;/DisplayText&gt;&lt;record&gt;&lt;rec-number&gt;38&lt;/rec-number&gt;&lt;foreign-keys&gt;&lt;key app="EN" db-id="vrsarxrvfsa29uepsa0pdtsse5995ex5v5pf" timestamp="1543191918"&gt;38&lt;/key&gt;&lt;/foreign-keys&gt;&lt;ref-type name="Online Database"&gt;45&lt;/ref-type&gt;&lt;contributors&gt;&lt;authors&gt;&lt;author&gt;Stoller, J.K.&lt;/author&gt;&lt;/authors&gt;&lt;/contributors&gt;&lt;titles&gt;&lt;title&gt;Clinical manifestations, diagnosis, and natural history of alpha-1 antitrypsin deficiency&lt;/title&gt;&lt;secondary-title&gt;UpToDate&lt;/secondary-title&gt;&lt;/titles&gt;&lt;dates&gt;&lt;year&gt;2018&lt;/year&gt;&lt;pub-dates&gt;&lt;date&gt;26th November&lt;/date&gt;&lt;/pub-dates&gt;&lt;/dates&gt;&lt;publisher&gt;Wolters Kluwer Health&lt;/publisher&gt;&lt;urls&gt;&lt;related-urls&gt;&lt;url&gt;&lt;style face="underline" font="default" size="100%"&gt;https://www.uptodate.com/contents/clinical-manifestations-diagnosis-and-natural-history-of-alpha-1-antitrypsin-deficiency?search=alpha%201%20antitrypsin%20deficiency&amp;amp;source=search_result&amp;amp;selectedTitle=1~96&amp;amp;usage_type=default&amp;amp;display_rank=1&lt;/style&gt;&lt;/url&gt;&lt;/related-urls&gt;&lt;/urls&gt;&lt;/record&gt;&lt;/Cite&gt;&lt;/EndNote&gt;</w:instrText>
      </w:r>
      <w:r w:rsidR="000321FD">
        <w:fldChar w:fldCharType="separate"/>
      </w:r>
      <w:r w:rsidR="000321FD">
        <w:rPr>
          <w:noProof/>
        </w:rPr>
        <w:t>(Stoller 2018)</w:t>
      </w:r>
      <w:r w:rsidR="000321FD">
        <w:fldChar w:fldCharType="end"/>
      </w:r>
      <w:r w:rsidR="00596109">
        <w:t xml:space="preserve"> </w:t>
      </w:r>
      <w:r>
        <w:t>AAT = alpha-1 antitrypsin, IEF = isoelectric focusing</w:t>
      </w:r>
    </w:p>
    <w:p w14:paraId="2D05FD0D" w14:textId="77777777" w:rsidR="00CF6975" w:rsidRDefault="00CF6975" w:rsidP="00D73646">
      <w:pPr>
        <w:ind w:left="426"/>
        <w:sectPr w:rsidR="00CF6975" w:rsidSect="00CF6975">
          <w:pgSz w:w="16838" w:h="11906" w:orient="landscape"/>
          <w:pgMar w:top="1440" w:right="1440" w:bottom="1440" w:left="1440" w:header="708" w:footer="708" w:gutter="0"/>
          <w:cols w:space="708"/>
          <w:docGrid w:linePitch="360"/>
        </w:sectPr>
      </w:pPr>
    </w:p>
    <w:p w14:paraId="3A9D7E2A" w14:textId="6569F5C2" w:rsidR="00CF6975" w:rsidRPr="00BC424B" w:rsidRDefault="00CF6975" w:rsidP="00D73646">
      <w:pPr>
        <w:ind w:left="426"/>
      </w:pPr>
    </w:p>
    <w:p w14:paraId="3F254F50" w14:textId="77777777" w:rsidR="002A50FD" w:rsidRPr="00881F93" w:rsidRDefault="005C3AE7" w:rsidP="005C3AE7">
      <w:pPr>
        <w:pStyle w:val="Subtitle"/>
      </w:pPr>
      <w:r>
        <w:t xml:space="preserve">PART 6b – </w:t>
      </w:r>
      <w:r w:rsidR="002A50FD" w:rsidRPr="00881F93">
        <w:t>INFORMATION ABOUT THE INTERVENTION</w:t>
      </w:r>
    </w:p>
    <w:p w14:paraId="15608E40"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5CCC33CA" w14:textId="3FB95FF3" w:rsidR="00BD25A5" w:rsidRDefault="007F17C8" w:rsidP="002045BA">
      <w:pPr>
        <w:ind w:left="378"/>
        <w:rPr>
          <w:bCs/>
        </w:rPr>
      </w:pPr>
      <w:r>
        <w:rPr>
          <w:bCs/>
        </w:rPr>
        <w:t>As described above, i</w:t>
      </w:r>
      <w:r w:rsidR="00320780">
        <w:rPr>
          <w:bCs/>
        </w:rPr>
        <w:t xml:space="preserve">ndividuals suspected of being AATD </w:t>
      </w:r>
      <w:r>
        <w:rPr>
          <w:bCs/>
        </w:rPr>
        <w:t>should</w:t>
      </w:r>
      <w:r w:rsidR="00320780">
        <w:rPr>
          <w:bCs/>
        </w:rPr>
        <w:t xml:space="preserve"> undergo measurement of AAT serum levels. </w:t>
      </w:r>
      <w:r w:rsidR="00F40E2F" w:rsidRPr="00F40E2F">
        <w:rPr>
          <w:bCs/>
        </w:rPr>
        <w:t xml:space="preserve">The Thoracic Society of Australia and New Zealand recommend that genotyping should be performed in individuals with reduced serum levels of AAT </w:t>
      </w:r>
      <w:r w:rsidR="00F40E2F">
        <w:rPr>
          <w:bCs/>
        </w:rPr>
        <w:t>(&lt;</w:t>
      </w:r>
      <w:r w:rsidR="00D826F8" w:rsidRPr="00D826F8">
        <w:rPr>
          <w:bCs/>
        </w:rPr>
        <w:t>20 µmol/L</w:t>
      </w:r>
      <w:r w:rsidR="00F40E2F">
        <w:rPr>
          <w:bCs/>
        </w:rPr>
        <w:t xml:space="preserve">) </w:t>
      </w:r>
      <w:r w:rsidR="000321FD">
        <w:rPr>
          <w:bCs/>
        </w:rPr>
        <w:fldChar w:fldCharType="begin"/>
      </w:r>
      <w:r w:rsidR="000321FD">
        <w:rPr>
          <w:bCs/>
        </w:rPr>
        <w:instrText xml:space="preserve"> ADDIN EN.CITE &lt;EndNote&gt;&lt;Cite&gt;&lt;Author&gt;Abramson&lt;/Author&gt;&lt;Year&gt;2015&lt;/Year&gt;&lt;RecNum&gt;49&lt;/RecNum&gt;&lt;DisplayText&gt;(Abramson et al 2015)&lt;/DisplayText&gt;&lt;record&gt;&lt;rec-number&gt;49&lt;/rec-number&gt;&lt;foreign-keys&gt;&lt;key app="EN" db-id="vrsarxrvfsa29uepsa0pdtsse5995ex5v5pf" timestamp="1569903439"&gt;49&lt;/key&gt;&lt;/foreign-keys&gt;&lt;ref-type name="Web Page"&gt;12&lt;/ref-type&gt;&lt;contributors&gt;&lt;authors&gt;&lt;author&gt;Abramson, M.&lt;/author&gt;&lt;author&gt;Crockett, A.J.&lt;/author&gt;&lt;author&gt;Dabscheck, E.&lt;/author&gt;&lt;author&gt;Frith, P.A.&lt;/author&gt;&lt;author&gt;George, J.&lt;/author&gt;&lt;author&gt;Glasgow, N.&lt;/author&gt;&lt;author&gt;Jenkins, S.&lt;/author&gt;&lt;author&gt;McDonald, C.&lt;/author&gt;&lt;author&gt;McDonald, V.&lt;/author&gt;&lt;author&gt;McKenzie, D.K.&lt;/author&gt;&lt;author&gt;Wood-Baker, R.&lt;/author&gt;&lt;author&gt;Yang, I.&lt;/author&gt;&lt;author&gt;Zwar, N.&lt;/author&gt;&lt;/authors&gt;&lt;/contributors&gt;&lt;titles&gt;&lt;title&gt;The COPD-X Plan: Australian and New Zealand Guidelines for the management of Chronic Obstructive Pulmonary Disease 2015&lt;/title&gt;&lt;/titles&gt;&lt;volume&gt;2019&lt;/volume&gt;&lt;number&gt;1st October&lt;/number&gt;&lt;dates&gt;&lt;year&gt;2015&lt;/year&gt;&lt;/dates&gt;&lt;pub-location&gt;Sydney, NSW&lt;/pub-location&gt;&lt;publisher&gt;Lung Foundation Australia and the Thoracic Society of Australia and New Zealand&lt;/publisher&gt;&lt;urls&gt;&lt;related-urls&gt;&lt;url&gt;https://www.thoracic.org.au/clinical-documents/area?command=record&amp;amp;id=16&lt;/url&gt;&lt;/related-urls&gt;&lt;/urls&gt;&lt;/record&gt;&lt;/Cite&gt;&lt;/EndNote&gt;</w:instrText>
      </w:r>
      <w:r w:rsidR="000321FD">
        <w:rPr>
          <w:bCs/>
        </w:rPr>
        <w:fldChar w:fldCharType="separate"/>
      </w:r>
      <w:r w:rsidR="000321FD">
        <w:rPr>
          <w:bCs/>
          <w:noProof/>
        </w:rPr>
        <w:t>(Abramson et al 2015)</w:t>
      </w:r>
      <w:r w:rsidR="000321FD">
        <w:rPr>
          <w:bCs/>
        </w:rPr>
        <w:fldChar w:fldCharType="end"/>
      </w:r>
      <w:r w:rsidR="00F40E2F">
        <w:rPr>
          <w:bCs/>
        </w:rPr>
        <w:t>, negating the need to conduct IEF.</w:t>
      </w:r>
      <w:r w:rsidR="00320780">
        <w:rPr>
          <w:bCs/>
        </w:rPr>
        <w:t xml:space="preserve">. </w:t>
      </w:r>
      <w:r w:rsidR="00430B29">
        <w:rPr>
          <w:bCs/>
        </w:rPr>
        <w:t>For genotyping a</w:t>
      </w:r>
      <w:r w:rsidR="00320780">
        <w:rPr>
          <w:bCs/>
        </w:rPr>
        <w:t xml:space="preserve"> DNA sample </w:t>
      </w:r>
      <w:r w:rsidR="00430B29">
        <w:rPr>
          <w:bCs/>
        </w:rPr>
        <w:t>needs to</w:t>
      </w:r>
      <w:r w:rsidR="00320780">
        <w:rPr>
          <w:bCs/>
        </w:rPr>
        <w:t xml:space="preserve"> </w:t>
      </w:r>
      <w:r w:rsidR="00F40E2F">
        <w:rPr>
          <w:bCs/>
        </w:rPr>
        <w:t xml:space="preserve">be </w:t>
      </w:r>
      <w:r w:rsidR="00320780">
        <w:rPr>
          <w:bCs/>
        </w:rPr>
        <w:t>obtained, usually from a blood sample</w:t>
      </w:r>
      <w:r w:rsidR="009268CF">
        <w:rPr>
          <w:bCs/>
        </w:rPr>
        <w:t xml:space="preserve"> or a buccal swab (which may be preferable in children)</w:t>
      </w:r>
      <w:r w:rsidR="00320780">
        <w:rPr>
          <w:bCs/>
        </w:rPr>
        <w:t xml:space="preserve">. </w:t>
      </w:r>
      <w:r w:rsidR="00BD25A5" w:rsidRPr="00BD25A5">
        <w:rPr>
          <w:bCs/>
        </w:rPr>
        <w:t>In allele-specific genotyping, a fragment of the AAT gene is</w:t>
      </w:r>
      <w:r w:rsidR="00320780">
        <w:rPr>
          <w:bCs/>
        </w:rPr>
        <w:t xml:space="preserve"> </w:t>
      </w:r>
      <w:r w:rsidR="00BD25A5" w:rsidRPr="00BD25A5">
        <w:rPr>
          <w:bCs/>
        </w:rPr>
        <w:t>amplified by real-time PCR with specific oligonucleotide primers</w:t>
      </w:r>
      <w:r w:rsidR="0022739F">
        <w:rPr>
          <w:bCs/>
        </w:rPr>
        <w:t>.</w:t>
      </w:r>
      <w:r w:rsidR="00560E11">
        <w:rPr>
          <w:bCs/>
        </w:rPr>
        <w:t xml:space="preserve"> </w:t>
      </w:r>
      <w:r w:rsidR="00F40E2F" w:rsidRPr="00F40E2F">
        <w:rPr>
          <w:bCs/>
        </w:rPr>
        <w:t xml:space="preserve"> </w:t>
      </w:r>
      <w:r w:rsidR="00F40E2F" w:rsidRPr="00BD25A5">
        <w:rPr>
          <w:bCs/>
        </w:rPr>
        <w:t>Fluorescent labelled probes are used to identify the PCR product</w:t>
      </w:r>
      <w:r w:rsidR="00F40E2F">
        <w:rPr>
          <w:bCs/>
        </w:rPr>
        <w:t xml:space="preserve"> </w:t>
      </w:r>
      <w:r w:rsidR="00F40E2F" w:rsidRPr="00BD25A5">
        <w:rPr>
          <w:bCs/>
        </w:rPr>
        <w:t>and determine the gen</w:t>
      </w:r>
      <w:r w:rsidR="00F40E2F">
        <w:rPr>
          <w:bCs/>
        </w:rPr>
        <w:t>otype by melting curve analysis</w:t>
      </w:r>
      <w:r w:rsidR="00F40E2F" w:rsidRPr="00BD25A5">
        <w:rPr>
          <w:bCs/>
        </w:rPr>
        <w:t>. Exome sequencing, which requires complete</w:t>
      </w:r>
      <w:r w:rsidR="00F40E2F">
        <w:rPr>
          <w:bCs/>
        </w:rPr>
        <w:t xml:space="preserve"> </w:t>
      </w:r>
      <w:r w:rsidR="00F40E2F" w:rsidRPr="00BD25A5">
        <w:rPr>
          <w:bCs/>
        </w:rPr>
        <w:t>study of the DNA sequences of the 4 encoding exons (II, III, IV,</w:t>
      </w:r>
      <w:r w:rsidR="00F40E2F">
        <w:rPr>
          <w:bCs/>
        </w:rPr>
        <w:t xml:space="preserve"> </w:t>
      </w:r>
      <w:r w:rsidR="00F40E2F" w:rsidRPr="00BD25A5">
        <w:rPr>
          <w:bCs/>
        </w:rPr>
        <w:t>V) of the AAT gene, consists of amplification of the 4 exons by</w:t>
      </w:r>
      <w:r w:rsidR="00F40E2F">
        <w:rPr>
          <w:bCs/>
        </w:rPr>
        <w:t xml:space="preserve"> </w:t>
      </w:r>
      <w:r w:rsidR="00F40E2F" w:rsidRPr="00BD25A5">
        <w:rPr>
          <w:bCs/>
        </w:rPr>
        <w:t>polymerase chain reaction (PCR) followed by cycle sequencing of</w:t>
      </w:r>
      <w:r w:rsidR="00F40E2F">
        <w:rPr>
          <w:bCs/>
        </w:rPr>
        <w:t xml:space="preserve"> </w:t>
      </w:r>
      <w:r w:rsidR="00F40E2F" w:rsidRPr="00BD25A5">
        <w:rPr>
          <w:bCs/>
        </w:rPr>
        <w:t>the PCR products</w:t>
      </w:r>
      <w:r w:rsidR="00F40E2F">
        <w:rPr>
          <w:bCs/>
        </w:rPr>
        <w:t xml:space="preserve"> </w:t>
      </w:r>
      <w:r w:rsidR="000321FD">
        <w:rPr>
          <w:bCs/>
        </w:rPr>
        <w:fldChar w:fldCharType="begin">
          <w:fldData xml:space="preserve">PEVuZE5vdGU+PENpdGU+PEF1dGhvcj5CZWxtb250ZTwvQXV0aG9yPjxZZWFyPjIwMTc8L1llYXI+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</w:fldData>
        </w:fldChar>
      </w:r>
      <w:r w:rsidR="000321FD">
        <w:rPr>
          <w:bCs/>
        </w:rPr>
        <w:instrText xml:space="preserve"> ADDIN EN.CITE </w:instrText>
      </w:r>
      <w:r w:rsidR="000321FD">
        <w:rPr>
          <w:bCs/>
        </w:rPr>
        <w:fldChar w:fldCharType="begin">
          <w:fldData xml:space="preserve">PEVuZE5vdGU+PENpdGU+PEF1dGhvcj5CZWxtb250ZTwvQXV0aG9yPjxZZWFyPjIwMTc8L1llYXI+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</w:fldData>
        </w:fldChar>
      </w:r>
      <w:r w:rsidR="000321FD">
        <w:rPr>
          <w:bCs/>
        </w:rPr>
        <w:instrText xml:space="preserve"> ADDIN EN.CITE.DATA </w:instrText>
      </w:r>
      <w:r w:rsidR="000321FD">
        <w:rPr>
          <w:bCs/>
        </w:rPr>
      </w:r>
      <w:r w:rsidR="000321FD">
        <w:rPr>
          <w:bCs/>
        </w:rPr>
        <w:fldChar w:fldCharType="end"/>
      </w:r>
      <w:r w:rsidR="000321FD">
        <w:rPr>
          <w:bCs/>
        </w:rPr>
      </w:r>
      <w:r w:rsidR="000321FD">
        <w:rPr>
          <w:bCs/>
        </w:rPr>
        <w:fldChar w:fldCharType="separate"/>
      </w:r>
      <w:r w:rsidR="000321FD">
        <w:rPr>
          <w:bCs/>
          <w:noProof/>
        </w:rPr>
        <w:t>(Belmonte et al 2017)</w:t>
      </w:r>
      <w:r w:rsidR="000321FD">
        <w:rPr>
          <w:bCs/>
        </w:rPr>
        <w:fldChar w:fldCharType="end"/>
      </w:r>
      <w:r w:rsidR="00560E11">
        <w:rPr>
          <w:bCs/>
        </w:rPr>
        <w:t>.</w:t>
      </w:r>
      <w:r w:rsidR="00430B29">
        <w:rPr>
          <w:bCs/>
        </w:rPr>
        <w:t xml:space="preserve">  </w:t>
      </w:r>
    </w:p>
    <w:p w14:paraId="301BBF1D" w14:textId="0BFB7BBA" w:rsidR="00BC16BA" w:rsidRDefault="00EA443C" w:rsidP="009268CF">
      <w:pPr>
        <w:ind w:left="378"/>
        <w:rPr>
          <w:bCs/>
        </w:rPr>
      </w:pPr>
      <w:r w:rsidRPr="00EA443C">
        <w:rPr>
          <w:bCs/>
        </w:rPr>
        <w:t>At least 60 deficient mutations have been described. They comprise</w:t>
      </w:r>
      <w:r>
        <w:rPr>
          <w:bCs/>
        </w:rPr>
        <w:t xml:space="preserve"> </w:t>
      </w:r>
      <w:r w:rsidRPr="00EA443C">
        <w:rPr>
          <w:bCs/>
        </w:rPr>
        <w:t>single point mutations, truncated (nonsense, frameshift and splicing)</w:t>
      </w:r>
      <w:r>
        <w:rPr>
          <w:bCs/>
        </w:rPr>
        <w:t xml:space="preserve"> </w:t>
      </w:r>
      <w:r w:rsidRPr="00EA443C">
        <w:rPr>
          <w:bCs/>
        </w:rPr>
        <w:t>mutations, deletions of single codons and larger deletions. Most of</w:t>
      </w:r>
      <w:r>
        <w:rPr>
          <w:bCs/>
        </w:rPr>
        <w:t xml:space="preserve"> </w:t>
      </w:r>
      <w:r w:rsidRPr="00EA443C">
        <w:rPr>
          <w:bCs/>
        </w:rPr>
        <w:t>them are located in the four coding exons of the gene. The most</w:t>
      </w:r>
      <w:r>
        <w:rPr>
          <w:bCs/>
        </w:rPr>
        <w:t xml:space="preserve"> </w:t>
      </w:r>
      <w:r w:rsidRPr="00EA443C">
        <w:rPr>
          <w:bCs/>
        </w:rPr>
        <w:t>common deficient variants are named Z (G/A, Glu342Lys, in exon V)</w:t>
      </w:r>
      <w:r>
        <w:rPr>
          <w:bCs/>
        </w:rPr>
        <w:t xml:space="preserve"> </w:t>
      </w:r>
      <w:r w:rsidRPr="00EA443C">
        <w:rPr>
          <w:bCs/>
        </w:rPr>
        <w:t>and S (A/T, Glu264Val, in exon III)</w:t>
      </w:r>
      <w:r>
        <w:rPr>
          <w:bCs/>
        </w:rPr>
        <w:t xml:space="preserve"> </w:t>
      </w:r>
      <w:r w:rsidR="000321FD">
        <w:rPr>
          <w:bCs/>
        </w:rPr>
        <w:fldChar w:fldCharType="begin"/>
      </w:r>
      <w:r w:rsidR="000321FD">
        <w:rPr>
          <w:bCs/>
        </w:rPr>
        <w:instrText xml:space="preserve"> ADDIN EN.CITE &lt;EndNote&gt;&lt;Cite&gt;&lt;Author&gt;Janciauskiene&lt;/Author&gt;&lt;Year&gt;2011&lt;/Year&gt;&lt;RecNum&gt;26&lt;/RecNum&gt;&lt;DisplayText&gt;(Janciauskiene et al 2011)&lt;/DisplayText&gt;&lt;record&gt;&lt;rec-number&gt;26&lt;/rec-number&gt;&lt;foreign-keys&gt;&lt;key app="EN" db-id="vrsarxrvfsa29uepsa0pdtsse5995ex5v5pf" timestamp="1543191151"&gt;26&lt;/key&gt;&lt;/foreign-keys&gt;&lt;ref-type name="Journal Article"&gt;17&lt;/ref-type&gt;&lt;contributors&gt;&lt;authors&gt;&lt;author&gt;Janciauskiene, S.&lt;/author&gt;&lt;author&gt;Ferrarotti, I.&lt;/author&gt;&lt;author&gt;Laenger, F.&lt;/author&gt;&lt;author&gt;Jonigk, D.&lt;/author&gt;&lt;author&gt;Luisetti, M.&lt;/author&gt;&lt;/authors&gt;&lt;/contributors&gt;&lt;auth-address&gt;Department of Pulmonology, Hannover Medical School, Hannover, Germany. janciauskiene.sabina@mh-hannover.de&lt;/auth-address&gt;&lt;titles&gt;&lt;title&gt;Clinical utility gene card for: alpha-1-antitrypsin deficiency&lt;/title&gt;&lt;secondary-title&gt;Eur J Hum Genet&lt;/secondary-title&gt;&lt;/titles&gt;&lt;periodical&gt;&lt;full-title&gt;Eur J Hum Genet&lt;/full-title&gt;&lt;/periodical&gt;&lt;volume&gt;19&lt;/volume&gt;&lt;number&gt;5&lt;/number&gt;&lt;keywords&gt;&lt;keyword&gt;Humans&lt;/keyword&gt;&lt;keyword&gt;Mutation&lt;/keyword&gt;&lt;keyword&gt;alpha 1-Antitrypsin/*genetics&lt;/keyword&gt;&lt;keyword&gt;alpha 1-Antitrypsin Deficiency/diagnosis/*genetics/physiopathology/therapy&lt;/keyword&gt;&lt;/keywords&gt;&lt;dates&gt;&lt;year&gt;2011&lt;/year&gt;&lt;pub-dates&gt;&lt;date&gt;May&lt;/date&gt;&lt;/pub-dates&gt;&lt;/dates&gt;&lt;isbn&gt;1476-5438 (Electronic)&amp;#xD;1018-4813 (Linking)&lt;/isbn&gt;&lt;accession-num&gt;21248733&lt;/accession-num&gt;&lt;urls&gt;&lt;related-urls&gt;&lt;url&gt;https://www.ncbi.nlm.nih.gov/pubmed/21248733&lt;/url&gt;&lt;url&gt;https://www.ncbi.nlm.nih.gov/pmc/articles/PMC3083625/pdf/ejhg2010246a.pdf&lt;/url&gt;&lt;/related-urls&gt;&lt;/urls&gt;&lt;custom2&gt;3083625&lt;/custom2&gt;&lt;electronic-resource-num&gt;10.1038/ejhg.2010.246&lt;/electronic-resource-num&gt;&lt;/record&gt;&lt;/Cite&gt;&lt;/EndNote&gt;</w:instrText>
      </w:r>
      <w:r w:rsidR="000321FD">
        <w:rPr>
          <w:bCs/>
        </w:rPr>
        <w:fldChar w:fldCharType="separate"/>
      </w:r>
      <w:r w:rsidR="000321FD">
        <w:rPr>
          <w:bCs/>
          <w:noProof/>
        </w:rPr>
        <w:t>(Janciauskiene et al 2011)</w:t>
      </w:r>
      <w:r w:rsidR="000321FD">
        <w:rPr>
          <w:bCs/>
        </w:rPr>
        <w:fldChar w:fldCharType="end"/>
      </w:r>
      <w:r w:rsidR="009268CF">
        <w:rPr>
          <w:bCs/>
        </w:rPr>
        <w:t>; however, genotyping is of greatest value when used to diagnose patients with variants not detected by IEF</w:t>
      </w:r>
      <w:r w:rsidRPr="00EA443C">
        <w:rPr>
          <w:bCs/>
        </w:rPr>
        <w:t>.</w:t>
      </w:r>
      <w:r>
        <w:rPr>
          <w:bCs/>
        </w:rPr>
        <w:t xml:space="preserve"> </w:t>
      </w:r>
      <w:proofErr w:type="spellStart"/>
      <w:r w:rsidR="009268CF" w:rsidRPr="009268CF">
        <w:rPr>
          <w:bCs/>
        </w:rPr>
        <w:t>Progenika</w:t>
      </w:r>
      <w:proofErr w:type="spellEnd"/>
      <w:r w:rsidR="009268CF" w:rsidRPr="009268CF">
        <w:rPr>
          <w:bCs/>
        </w:rPr>
        <w:t xml:space="preserve"> Biopharma (a subsidiary of Grifols, Bilbao, Spain) markets an A1AT genotyping panel, which identifies 14 of the most prevalent known AATD mutations, </w:t>
      </w:r>
      <w:r w:rsidR="00E775FD">
        <w:rPr>
          <w:bCs/>
        </w:rPr>
        <w:t xml:space="preserve">including the </w:t>
      </w:r>
      <w:proofErr w:type="spellStart"/>
      <w:r w:rsidR="00E775FD" w:rsidRPr="00E775FD">
        <w:rPr>
          <w:bCs/>
        </w:rPr>
        <w:t>Mmalton</w:t>
      </w:r>
      <w:proofErr w:type="spellEnd"/>
      <w:r w:rsidR="00E775FD" w:rsidRPr="00E775FD">
        <w:rPr>
          <w:bCs/>
        </w:rPr>
        <w:t xml:space="preserve"> </w:t>
      </w:r>
      <w:r w:rsidR="00E775FD">
        <w:rPr>
          <w:bCs/>
        </w:rPr>
        <w:t xml:space="preserve">variant, </w:t>
      </w:r>
      <w:r w:rsidR="009268CF" w:rsidRPr="009268CF">
        <w:rPr>
          <w:bCs/>
        </w:rPr>
        <w:t>representing approximately 99% of affected individuals</w:t>
      </w:r>
      <w:r w:rsidR="00BC16BA">
        <w:rPr>
          <w:bCs/>
        </w:rPr>
        <w:t xml:space="preserve"> (see </w:t>
      </w:r>
      <w:r w:rsidR="00BC16BA">
        <w:rPr>
          <w:bCs/>
        </w:rPr>
        <w:fldChar w:fldCharType="begin"/>
      </w:r>
      <w:r w:rsidR="00BC16BA">
        <w:rPr>
          <w:bCs/>
        </w:rPr>
        <w:instrText xml:space="preserve"> REF _Ref32930815 \h </w:instrText>
      </w:r>
      <w:r w:rsidR="00BC16BA">
        <w:rPr>
          <w:bCs/>
        </w:rPr>
      </w:r>
      <w:r w:rsidR="00BC16BA">
        <w:rPr>
          <w:bCs/>
        </w:rPr>
        <w:fldChar w:fldCharType="separate"/>
      </w:r>
      <w:r w:rsidR="00BC16BA">
        <w:t xml:space="preserve">Figure </w:t>
      </w:r>
      <w:r w:rsidR="00BC16BA">
        <w:rPr>
          <w:noProof/>
        </w:rPr>
        <w:t>4</w:t>
      </w:r>
      <w:r w:rsidR="00BC16BA">
        <w:rPr>
          <w:bCs/>
        </w:rPr>
        <w:fldChar w:fldCharType="end"/>
      </w:r>
      <w:r w:rsidR="00BC16BA">
        <w:rPr>
          <w:bCs/>
        </w:rPr>
        <w:t>)</w:t>
      </w:r>
      <w:r w:rsidR="009268CF" w:rsidRPr="009268CF">
        <w:rPr>
          <w:bCs/>
        </w:rPr>
        <w:t>.</w:t>
      </w:r>
      <w:r w:rsidR="00E3555A">
        <w:rPr>
          <w:bCs/>
        </w:rPr>
        <w:t xml:space="preserve"> </w:t>
      </w:r>
      <w:bookmarkStart w:id="6" w:name="_Hlk34130188"/>
      <w:r w:rsidR="00E3555A">
        <w:rPr>
          <w:bCs/>
        </w:rPr>
        <w:t>T</w:t>
      </w:r>
      <w:r w:rsidR="00E3555A" w:rsidRPr="00BC16BA">
        <w:rPr>
          <w:bCs/>
        </w:rPr>
        <w:t>he TaqMan technology</w:t>
      </w:r>
      <w:r w:rsidR="00E3555A">
        <w:rPr>
          <w:bCs/>
        </w:rPr>
        <w:t xml:space="preserve"> currently used by Queensland Pathology to detect 4 SNPs would not be suitable to detect 14 SNPs due to high costs; however, </w:t>
      </w:r>
      <w:r w:rsidR="00E3555A" w:rsidRPr="00BC16BA">
        <w:rPr>
          <w:bCs/>
        </w:rPr>
        <w:t xml:space="preserve">technology that is amenable to multiplexing, such as </w:t>
      </w:r>
      <w:proofErr w:type="spellStart"/>
      <w:r w:rsidR="00E3555A" w:rsidRPr="00BC16BA">
        <w:rPr>
          <w:bCs/>
        </w:rPr>
        <w:t>Agena</w:t>
      </w:r>
      <w:proofErr w:type="spellEnd"/>
      <w:r w:rsidR="00E3555A" w:rsidRPr="00BC16BA">
        <w:rPr>
          <w:bCs/>
        </w:rPr>
        <w:t xml:space="preserve"> </w:t>
      </w:r>
      <w:proofErr w:type="spellStart"/>
      <w:r w:rsidR="00E3555A" w:rsidRPr="00BC16BA">
        <w:rPr>
          <w:bCs/>
        </w:rPr>
        <w:t>MassARRAY</w:t>
      </w:r>
      <w:proofErr w:type="spellEnd"/>
      <w:r w:rsidR="00E3555A" w:rsidRPr="00BC16BA">
        <w:rPr>
          <w:bCs/>
        </w:rPr>
        <w:t xml:space="preserve"> or NGS, would </w:t>
      </w:r>
      <w:r w:rsidR="00E3555A">
        <w:rPr>
          <w:bCs/>
        </w:rPr>
        <w:t xml:space="preserve">entail similar costs for 4 or </w:t>
      </w:r>
      <w:r w:rsidR="00E3555A" w:rsidRPr="00BC16BA">
        <w:rPr>
          <w:bCs/>
        </w:rPr>
        <w:t>14</w:t>
      </w:r>
      <w:r w:rsidR="00E3555A">
        <w:rPr>
          <w:bCs/>
        </w:rPr>
        <w:t xml:space="preserve"> S</w:t>
      </w:r>
      <w:r w:rsidR="00E3555A" w:rsidRPr="00BC16BA">
        <w:rPr>
          <w:bCs/>
        </w:rPr>
        <w:t>NPs</w:t>
      </w:r>
      <w:r w:rsidR="00E3555A">
        <w:rPr>
          <w:bCs/>
        </w:rPr>
        <w:t xml:space="preserve"> (personal communication SA Pathology).</w:t>
      </w:r>
    </w:p>
    <w:p w14:paraId="49C6578D" w14:textId="28C7E1B2" w:rsidR="006B5DA5" w:rsidRDefault="006B5DA5" w:rsidP="009268CF">
      <w:pPr>
        <w:ind w:left="378"/>
        <w:rPr>
          <w:bCs/>
        </w:rPr>
      </w:pPr>
      <w:r>
        <w:rPr>
          <w:bCs/>
        </w:rPr>
        <w:t xml:space="preserve">For those patients with a high clinical suspicion of AATD where genotyping does not identify a pathogenic variant, DNA sequencing of the </w:t>
      </w:r>
      <w:r w:rsidRPr="00FA74FE">
        <w:rPr>
          <w:bCs/>
          <w:i/>
        </w:rPr>
        <w:t>SERPINA1</w:t>
      </w:r>
      <w:r>
        <w:rPr>
          <w:bCs/>
        </w:rPr>
        <w:t xml:space="preserve"> gene is recommended. It has been estimated that with the introduction of panel genotyping, the number of patients proceeding to </w:t>
      </w:r>
      <w:r w:rsidRPr="006B5DA5">
        <w:rPr>
          <w:bCs/>
        </w:rPr>
        <w:t xml:space="preserve">sequencing of the SERPINA gene genetic testing </w:t>
      </w:r>
      <w:r>
        <w:rPr>
          <w:bCs/>
        </w:rPr>
        <w:t>may be</w:t>
      </w:r>
      <w:r w:rsidRPr="006B5DA5">
        <w:rPr>
          <w:bCs/>
        </w:rPr>
        <w:t xml:space="preserve"> reduce</w:t>
      </w:r>
      <w:r>
        <w:rPr>
          <w:bCs/>
        </w:rPr>
        <w:t>d</w:t>
      </w:r>
      <w:r w:rsidRPr="006B5DA5">
        <w:rPr>
          <w:bCs/>
        </w:rPr>
        <w:t xml:space="preserve"> by up to 60</w:t>
      </w:r>
      <w:r>
        <w:rPr>
          <w:bCs/>
        </w:rPr>
        <w:t xml:space="preserve"> percent </w:t>
      </w:r>
      <w:r w:rsidR="00C52CFC">
        <w:rPr>
          <w:bCs/>
        </w:rPr>
        <w:fldChar w:fldCharType="begin">
          <w:fldData xml:space="preserve">PEVuZE5vdGU+PENpdGU+PEF1dGhvcj5WZWl0aDwvQXV0aG9yPjxZZWFyPjIwMTk8L1llYXI+PFJl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</w:fldData>
        </w:fldChar>
      </w:r>
      <w:r w:rsidR="00C52CFC">
        <w:rPr>
          <w:bCs/>
        </w:rPr>
        <w:instrText xml:space="preserve"> ADDIN EN.CITE </w:instrText>
      </w:r>
      <w:r w:rsidR="00C52CFC">
        <w:rPr>
          <w:bCs/>
        </w:rPr>
        <w:fldChar w:fldCharType="begin">
          <w:fldData xml:space="preserve">PEVuZE5vdGU+PENpdGU+PEF1dGhvcj5WZWl0aDwvQXV0aG9yPjxZZWFyPjIwMTk8L1llYXI+PFJl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</w:fldData>
        </w:fldChar>
      </w:r>
      <w:r w:rsidR="00C52CFC">
        <w:rPr>
          <w:bCs/>
        </w:rPr>
        <w:instrText xml:space="preserve"> ADDIN EN.CITE.DATA </w:instrText>
      </w:r>
      <w:r w:rsidR="00C52CFC">
        <w:rPr>
          <w:bCs/>
        </w:rPr>
      </w:r>
      <w:r w:rsidR="00C52CFC">
        <w:rPr>
          <w:bCs/>
        </w:rPr>
        <w:fldChar w:fldCharType="end"/>
      </w:r>
      <w:r w:rsidR="00C52CFC">
        <w:rPr>
          <w:bCs/>
        </w:rPr>
      </w:r>
      <w:r w:rsidR="00C52CFC">
        <w:rPr>
          <w:bCs/>
        </w:rPr>
        <w:fldChar w:fldCharType="separate"/>
      </w:r>
      <w:r w:rsidR="00C52CFC">
        <w:rPr>
          <w:bCs/>
          <w:noProof/>
        </w:rPr>
        <w:t>(Veith et al 2019)</w:t>
      </w:r>
      <w:r w:rsidR="00C52CFC">
        <w:rPr>
          <w:bCs/>
        </w:rPr>
        <w:fldChar w:fldCharType="end"/>
      </w:r>
      <w:r>
        <w:rPr>
          <w:bCs/>
        </w:rPr>
        <w:t>.</w:t>
      </w:r>
    </w:p>
    <w:bookmarkEnd w:id="6"/>
    <w:p w14:paraId="3C8EE637" w14:textId="45A09E71" w:rsidR="00023A80" w:rsidRDefault="009268CF" w:rsidP="009268CF">
      <w:pPr>
        <w:ind w:left="378"/>
        <w:rPr>
          <w:bCs/>
        </w:rPr>
      </w:pPr>
      <w:r w:rsidRPr="009268CF">
        <w:rPr>
          <w:bCs/>
        </w:rPr>
        <w:t xml:space="preserve">It is likely that A1AT genotyping </w:t>
      </w:r>
      <w:r w:rsidR="00FA74FE">
        <w:rPr>
          <w:bCs/>
        </w:rPr>
        <w:t xml:space="preserve">and </w:t>
      </w:r>
      <w:r w:rsidR="00FA74FE" w:rsidRPr="00FA74FE">
        <w:rPr>
          <w:bCs/>
          <w:i/>
        </w:rPr>
        <w:t>SERPINA1</w:t>
      </w:r>
      <w:r w:rsidR="00FA74FE">
        <w:rPr>
          <w:bCs/>
        </w:rPr>
        <w:t xml:space="preserve"> gene sequencing </w:t>
      </w:r>
      <w:r w:rsidRPr="009268CF">
        <w:rPr>
          <w:bCs/>
        </w:rPr>
        <w:t>would be performed in only a few centres of excellence in Australia and that these pathology laboratories would develop their own ‘in-house’ panels rather than using the commercially available product.</w:t>
      </w:r>
    </w:p>
    <w:p w14:paraId="4C24896E" w14:textId="5EFBDAAF" w:rsidR="009268CF" w:rsidRDefault="00023A80" w:rsidP="009268CF">
      <w:pPr>
        <w:ind w:left="378"/>
        <w:rPr>
          <w:bCs/>
        </w:rPr>
      </w:pPr>
      <w:r>
        <w:rPr>
          <w:bCs/>
        </w:rPr>
        <w:t xml:space="preserve">It should be noted that, unlike phenotyping by IEF, genotyping allows for cost-saving batching of samples, allowing for large runs of patient samples. </w:t>
      </w:r>
      <w:r w:rsidR="00714642">
        <w:rPr>
          <w:bCs/>
        </w:rPr>
        <w:t xml:space="preserve">With decreasing costs of genotyping it is expected that, over time, AATD genotyping will represent significant cost-savings to the health system. </w:t>
      </w:r>
    </w:p>
    <w:p w14:paraId="46BD5BE7"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697B90DF" w14:textId="62A38BF0" w:rsidR="002A6753" w:rsidRPr="00154B00" w:rsidRDefault="003D63B7" w:rsidP="00E357B9">
      <w:pPr>
        <w:ind w:left="426"/>
        <w:rPr>
          <w:szCs w:val="20"/>
        </w:rPr>
      </w:pPr>
      <w:r>
        <w:t>N/A</w:t>
      </w:r>
    </w:p>
    <w:p w14:paraId="4471A0B1"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562E6C6F" w14:textId="0642D491" w:rsidR="00DF0C51" w:rsidRDefault="003D63B7" w:rsidP="00E357B9">
      <w:pPr>
        <w:ind w:left="426"/>
        <w:rPr>
          <w:b/>
          <w:szCs w:val="20"/>
        </w:rPr>
      </w:pPr>
      <w:r>
        <w:t>N/A</w:t>
      </w:r>
    </w:p>
    <w:p w14:paraId="4E02B8C3"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5976F3E5" w14:textId="296B20E2" w:rsidR="00CC09D7" w:rsidRPr="00154B00" w:rsidRDefault="006D559A" w:rsidP="00E357B9">
      <w:pPr>
        <w:ind w:left="426"/>
        <w:rPr>
          <w:szCs w:val="20"/>
        </w:rPr>
      </w:pPr>
      <w:r w:rsidRPr="006D559A">
        <w:rPr>
          <w:rStyle w:val="Emphasis"/>
        </w:rPr>
        <w:t>Once off</w:t>
      </w:r>
      <w:r>
        <w:t xml:space="preserve"> diagnostic test.</w:t>
      </w:r>
    </w:p>
    <w:p w14:paraId="437776FA"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591C260B" w14:textId="0FDAEAD0" w:rsidR="00791C8D" w:rsidRPr="00154B00" w:rsidRDefault="00947C65" w:rsidP="00947C65">
      <w:pPr>
        <w:ind w:left="426"/>
        <w:rPr>
          <w:szCs w:val="20"/>
        </w:rPr>
      </w:pPr>
      <w:r w:rsidRPr="00947C65">
        <w:rPr>
          <w:szCs w:val="20"/>
        </w:rPr>
        <w:t xml:space="preserve">The results of genetic tests </w:t>
      </w:r>
      <w:r>
        <w:rPr>
          <w:szCs w:val="20"/>
        </w:rPr>
        <w:t>may require</w:t>
      </w:r>
      <w:r w:rsidRPr="00947C65">
        <w:rPr>
          <w:szCs w:val="20"/>
        </w:rPr>
        <w:t xml:space="preserve"> genetic counselling </w:t>
      </w:r>
      <w:r>
        <w:rPr>
          <w:szCs w:val="20"/>
        </w:rPr>
        <w:t>in order to allow</w:t>
      </w:r>
      <w:r w:rsidRPr="00947C65">
        <w:rPr>
          <w:szCs w:val="20"/>
        </w:rPr>
        <w:t xml:space="preserve"> predictive testing of asymptomatic family </w:t>
      </w:r>
      <w:r w:rsidR="000D72AA" w:rsidRPr="00947C65">
        <w:rPr>
          <w:szCs w:val="20"/>
        </w:rPr>
        <w:t>members</w:t>
      </w:r>
      <w:r w:rsidR="000D72AA">
        <w:rPr>
          <w:szCs w:val="20"/>
        </w:rPr>
        <w:t>;</w:t>
      </w:r>
      <w:r>
        <w:rPr>
          <w:szCs w:val="20"/>
        </w:rPr>
        <w:t xml:space="preserve"> however</w:t>
      </w:r>
      <w:r w:rsidR="00761401">
        <w:rPr>
          <w:szCs w:val="20"/>
        </w:rPr>
        <w:t>, despite the increasing number of genetic tests</w:t>
      </w:r>
      <w:r>
        <w:rPr>
          <w:szCs w:val="20"/>
        </w:rPr>
        <w:t xml:space="preserve"> </w:t>
      </w:r>
      <w:r w:rsidR="00761401">
        <w:rPr>
          <w:szCs w:val="20"/>
        </w:rPr>
        <w:t xml:space="preserve">listed, </w:t>
      </w:r>
      <w:r w:rsidR="00761401" w:rsidRPr="00761401">
        <w:rPr>
          <w:szCs w:val="20"/>
        </w:rPr>
        <w:t>there remains no rebate for genetic counselling</w:t>
      </w:r>
      <w:r w:rsidR="00761401">
        <w:rPr>
          <w:szCs w:val="20"/>
        </w:rPr>
        <w:t xml:space="preserve"> on the MBS</w:t>
      </w:r>
      <w:r w:rsidRPr="00947C65">
        <w:rPr>
          <w:szCs w:val="20"/>
        </w:rPr>
        <w:t>.</w:t>
      </w:r>
      <w:r>
        <w:rPr>
          <w:szCs w:val="20"/>
        </w:rPr>
        <w:t xml:space="preserve"> </w:t>
      </w:r>
      <w:r w:rsidRPr="00947C65">
        <w:rPr>
          <w:szCs w:val="20"/>
        </w:rPr>
        <w:t xml:space="preserve">Patients with AATD due to </w:t>
      </w:r>
      <w:r>
        <w:rPr>
          <w:szCs w:val="20"/>
        </w:rPr>
        <w:t xml:space="preserve">a </w:t>
      </w:r>
      <w:r w:rsidRPr="00947C65">
        <w:rPr>
          <w:szCs w:val="20"/>
        </w:rPr>
        <w:t>mutation that polymeri</w:t>
      </w:r>
      <w:r>
        <w:rPr>
          <w:szCs w:val="20"/>
        </w:rPr>
        <w:t>s</w:t>
      </w:r>
      <w:r w:rsidRPr="00947C65">
        <w:rPr>
          <w:szCs w:val="20"/>
        </w:rPr>
        <w:t>e</w:t>
      </w:r>
      <w:r>
        <w:rPr>
          <w:szCs w:val="20"/>
        </w:rPr>
        <w:t>s</w:t>
      </w:r>
      <w:r w:rsidRPr="00947C65">
        <w:rPr>
          <w:szCs w:val="20"/>
        </w:rPr>
        <w:t xml:space="preserve"> inside</w:t>
      </w:r>
      <w:r>
        <w:rPr>
          <w:szCs w:val="20"/>
        </w:rPr>
        <w:t xml:space="preserve"> </w:t>
      </w:r>
      <w:r w:rsidRPr="00947C65">
        <w:rPr>
          <w:szCs w:val="20"/>
        </w:rPr>
        <w:t xml:space="preserve">hepatocytes </w:t>
      </w:r>
      <w:r>
        <w:rPr>
          <w:szCs w:val="20"/>
        </w:rPr>
        <w:t>will require</w:t>
      </w:r>
      <w:r w:rsidRPr="00947C65">
        <w:rPr>
          <w:szCs w:val="20"/>
        </w:rPr>
        <w:t xml:space="preserve"> extensive follow-up of liver function.</w:t>
      </w:r>
      <w:r>
        <w:rPr>
          <w:szCs w:val="20"/>
        </w:rPr>
        <w:t xml:space="preserve"> </w:t>
      </w:r>
      <w:r w:rsidRPr="00947C65">
        <w:rPr>
          <w:szCs w:val="20"/>
        </w:rPr>
        <w:t xml:space="preserve">For current smokers, smoking cessation </w:t>
      </w:r>
      <w:r w:rsidR="00284978">
        <w:rPr>
          <w:szCs w:val="20"/>
        </w:rPr>
        <w:t xml:space="preserve">strategies, which may include </w:t>
      </w:r>
      <w:r w:rsidRPr="00947C65">
        <w:rPr>
          <w:szCs w:val="20"/>
        </w:rPr>
        <w:t>counselling</w:t>
      </w:r>
      <w:r w:rsidR="00284978">
        <w:rPr>
          <w:szCs w:val="20"/>
        </w:rPr>
        <w:t>,</w:t>
      </w:r>
      <w:r w:rsidRPr="00947C65">
        <w:rPr>
          <w:szCs w:val="20"/>
        </w:rPr>
        <w:t xml:space="preserve"> </w:t>
      </w:r>
      <w:r>
        <w:rPr>
          <w:szCs w:val="20"/>
        </w:rPr>
        <w:t>should be</w:t>
      </w:r>
      <w:r w:rsidRPr="00947C65">
        <w:rPr>
          <w:szCs w:val="20"/>
        </w:rPr>
        <w:t xml:space="preserve"> </w:t>
      </w:r>
      <w:r w:rsidR="0000351F">
        <w:rPr>
          <w:szCs w:val="20"/>
        </w:rPr>
        <w:t>offered</w:t>
      </w:r>
      <w:r>
        <w:rPr>
          <w:szCs w:val="20"/>
        </w:rPr>
        <w:t>.</w:t>
      </w:r>
    </w:p>
    <w:p w14:paraId="27EC49F1"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EDD6324" w14:textId="22DD2676" w:rsidR="00B17E26" w:rsidRPr="00154B00" w:rsidRDefault="00947C65" w:rsidP="00884E69">
      <w:pPr>
        <w:ind w:left="426"/>
        <w:rPr>
          <w:szCs w:val="20"/>
        </w:rPr>
      </w:pPr>
      <w:r w:rsidRPr="00947C65">
        <w:rPr>
          <w:szCs w:val="20"/>
        </w:rPr>
        <w:t xml:space="preserve">Testing would be provided by Approved Practising Pathologists in line with other tests </w:t>
      </w:r>
      <w:r w:rsidR="003423AD">
        <w:rPr>
          <w:szCs w:val="20"/>
        </w:rPr>
        <w:t>o</w:t>
      </w:r>
      <w:r w:rsidRPr="00947C65">
        <w:rPr>
          <w:szCs w:val="20"/>
        </w:rPr>
        <w:t>n the MBS Pathology Table.</w:t>
      </w:r>
    </w:p>
    <w:p w14:paraId="7E312594"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08A1A61E" w14:textId="77777777" w:rsidR="00947C65" w:rsidRPr="00154B00" w:rsidRDefault="00947C65" w:rsidP="00947C65">
      <w:pPr>
        <w:ind w:left="426"/>
        <w:rPr>
          <w:szCs w:val="20"/>
        </w:rPr>
      </w:pPr>
      <w:r>
        <w:t>N/A</w:t>
      </w:r>
    </w:p>
    <w:p w14:paraId="28A53539" w14:textId="77777777" w:rsidR="00EA0E25" w:rsidRPr="00F825A6" w:rsidRDefault="00EA0E25" w:rsidP="00530204">
      <w:pPr>
        <w:pStyle w:val="Heading2"/>
      </w:pPr>
      <w:r w:rsidRPr="00F825A6">
        <w:t xml:space="preserve">If applicable, specify any proposed limitations on who might deliver the proposed medical service, or who </w:t>
      </w:r>
      <w:r w:rsidR="00AE1188" w:rsidRPr="00F825A6">
        <w:t>might provide a referral for it:</w:t>
      </w:r>
    </w:p>
    <w:p w14:paraId="64F794FC" w14:textId="72B8C7B2" w:rsidR="00EA0E25" w:rsidRPr="00154B00" w:rsidRDefault="00B74A00" w:rsidP="00BC424B">
      <w:pPr>
        <w:ind w:left="426"/>
        <w:rPr>
          <w:szCs w:val="20"/>
        </w:rPr>
      </w:pPr>
      <w:r>
        <w:rPr>
          <w:szCs w:val="20"/>
        </w:rPr>
        <w:t>Patients should be referred</w:t>
      </w:r>
      <w:r w:rsidRPr="00B74A00">
        <w:rPr>
          <w:szCs w:val="20"/>
        </w:rPr>
        <w:t xml:space="preserve"> by a </w:t>
      </w:r>
      <w:r>
        <w:rPr>
          <w:szCs w:val="20"/>
        </w:rPr>
        <w:t xml:space="preserve">respiratory </w:t>
      </w:r>
      <w:r w:rsidRPr="00B74A00">
        <w:rPr>
          <w:szCs w:val="20"/>
        </w:rPr>
        <w:t>specialist or consultant physician</w:t>
      </w:r>
      <w:r>
        <w:rPr>
          <w:szCs w:val="20"/>
        </w:rPr>
        <w:t>.</w:t>
      </w:r>
    </w:p>
    <w:p w14:paraId="091B7A1E"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7E2879F5" w14:textId="21995722" w:rsidR="00EA0E25" w:rsidRPr="00154B00" w:rsidRDefault="008D3AE9" w:rsidP="0073597B">
      <w:pPr>
        <w:ind w:left="426"/>
        <w:rPr>
          <w:szCs w:val="20"/>
        </w:rPr>
      </w:pPr>
      <w:bookmarkStart w:id="7" w:name="_Hlk521488949"/>
      <w:r w:rsidRPr="006C39C3">
        <w:t>Testing would be delivered only by NATA Accredited Pathology Laboratories (as defined in MBS Pathology table) by referral only by registered Medical Practitioners (non-pathologists) in line with other tests in the MBS Pathology Table.</w:t>
      </w:r>
      <w:bookmarkEnd w:id="7"/>
      <w:r>
        <w:t xml:space="preserve">  Interpretation of results would be provided by </w:t>
      </w:r>
      <w:r w:rsidR="002355CD">
        <w:t xml:space="preserve">an </w:t>
      </w:r>
      <w:r>
        <w:t>a</w:t>
      </w:r>
      <w:r w:rsidRPr="006C39C3">
        <w:t xml:space="preserve">pproved </w:t>
      </w:r>
      <w:r>
        <w:t>p</w:t>
      </w:r>
      <w:r w:rsidRPr="006C39C3">
        <w:t xml:space="preserve">ractising </w:t>
      </w:r>
      <w:r>
        <w:t>p</w:t>
      </w:r>
      <w:r w:rsidRPr="006C39C3">
        <w:t>athologist</w:t>
      </w:r>
      <w:r>
        <w:t xml:space="preserve"> or medical scientist.</w:t>
      </w:r>
    </w:p>
    <w:p w14:paraId="71DB9A85"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10C3DD8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4516253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7D9F5A8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656167FA"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Public outpatient clinic</w:t>
      </w:r>
    </w:p>
    <w:p w14:paraId="64DEC7C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w:t>
      </w:r>
      <w:r>
        <w:t>Emergency Department</w:t>
      </w:r>
    </w:p>
    <w:p w14:paraId="51A3BF1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11E7ABDB"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Private consulting rooms – specialist</w:t>
      </w:r>
    </w:p>
    <w:p w14:paraId="7FB8AEBF"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Private consulting rooms – other health practitioner (nurse or allied health)</w:t>
      </w:r>
    </w:p>
    <w:p w14:paraId="6B14CC72"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17F42362"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Private day surgery clinic (non-admitted patient)</w:t>
      </w:r>
    </w:p>
    <w:p w14:paraId="0BFE24B8"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Public day surgery clinic (admitted patient)</w:t>
      </w:r>
    </w:p>
    <w:p w14:paraId="2FD37093"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Public day surgery clinic (non-admitted patient)</w:t>
      </w:r>
    </w:p>
    <w:p w14:paraId="5D92870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w:t>
      </w:r>
      <w:r>
        <w:t>Residential aged care facility</w:t>
      </w:r>
    </w:p>
    <w:p w14:paraId="5953DAC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w:t>
      </w:r>
      <w:r>
        <w:t>Patient’s home</w:t>
      </w:r>
    </w:p>
    <w:p w14:paraId="00FD1B6D" w14:textId="77777777" w:rsidR="000A478F" w:rsidRDefault="003D5777"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0A478F">
        <w:rPr>
          <w:szCs w:val="20"/>
        </w:rPr>
        <w:t xml:space="preserve"> </w:t>
      </w:r>
      <w:r w:rsidR="000A478F">
        <w:t>Laboratory</w:t>
      </w:r>
    </w:p>
    <w:p w14:paraId="0911E63D"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3795">
        <w:rPr>
          <w:szCs w:val="20"/>
        </w:rPr>
      </w:r>
      <w:r w:rsidR="004B3795">
        <w:rPr>
          <w:szCs w:val="20"/>
        </w:rPr>
        <w:fldChar w:fldCharType="separate"/>
      </w:r>
      <w:r w:rsidRPr="000A5B32">
        <w:rPr>
          <w:szCs w:val="20"/>
        </w:rPr>
        <w:fldChar w:fldCharType="end"/>
      </w:r>
      <w:r>
        <w:rPr>
          <w:szCs w:val="20"/>
        </w:rPr>
        <w:t xml:space="preserve"> </w:t>
      </w:r>
      <w:r>
        <w:t>Other – please specify below</w:t>
      </w:r>
    </w:p>
    <w:p w14:paraId="0EBA6A23" w14:textId="77777777" w:rsidR="005F3F07" w:rsidRDefault="001B29A1" w:rsidP="0073597B">
      <w:pPr>
        <w:ind w:left="426"/>
        <w:rPr>
          <w:b/>
          <w:szCs w:val="20"/>
        </w:rPr>
      </w:pPr>
      <w:r>
        <w:fldChar w:fldCharType="begin">
          <w:ffData>
            <w:name w:val=""/>
            <w:enabled/>
            <w:calcOnExit w:val="0"/>
            <w:textInput>
              <w:default w:val="Specify further details here"/>
            </w:textInput>
          </w:ffData>
        </w:fldChar>
      </w:r>
      <w:r>
        <w:instrText xml:space="preserve"> FORMTEXT </w:instrText>
      </w:r>
      <w:r>
        <w:fldChar w:fldCharType="separate"/>
      </w:r>
      <w:r>
        <w:rPr>
          <w:noProof/>
        </w:rPr>
        <w:t>Specify further details here</w:t>
      </w:r>
      <w:r>
        <w:fldChar w:fldCharType="end"/>
      </w:r>
    </w:p>
    <w:p w14:paraId="208673A2"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610EBE71" w14:textId="77777777" w:rsidR="0073597B" w:rsidRDefault="003D5777" w:rsidP="0073597B">
      <w:pPr>
        <w:ind w:left="426"/>
        <w:rPr>
          <w:b/>
          <w:szCs w:val="20"/>
        </w:rPr>
      </w:pPr>
      <w:r>
        <w:t>N/A</w:t>
      </w:r>
    </w:p>
    <w:p w14:paraId="0DACDA2B" w14:textId="77777777" w:rsidR="003E30FB" w:rsidRDefault="003E30FB" w:rsidP="00530204">
      <w:pPr>
        <w:pStyle w:val="Heading2"/>
      </w:pPr>
      <w:r>
        <w:t xml:space="preserve">Is the </w:t>
      </w:r>
      <w:r w:rsidRPr="001B29A1">
        <w:t>proposed</w:t>
      </w:r>
      <w:r>
        <w:t xml:space="preserve"> medical service intended to be entirely rendered in Australia?</w:t>
      </w:r>
    </w:p>
    <w:p w14:paraId="3B3A6F00" w14:textId="77777777" w:rsidR="000A478F" w:rsidRDefault="003D5777"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0A478F">
        <w:rPr>
          <w:szCs w:val="20"/>
        </w:rPr>
        <w:t xml:space="preserve"> Yes</w:t>
      </w:r>
    </w:p>
    <w:p w14:paraId="4B5557A0" w14:textId="20356162" w:rsidR="000A478F" w:rsidRDefault="000A478F" w:rsidP="007F11A2">
      <w:pPr>
        <w:spacing w:before="0" w:after="0"/>
        <w:ind w:left="426"/>
        <w:rPr>
          <w:b/>
          <w:i/>
          <w:szCs w:val="20"/>
          <w:u w:val="single"/>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4B3795">
        <w:rPr>
          <w:szCs w:val="20"/>
        </w:rPr>
      </w:r>
      <w:r w:rsidR="004B3795">
        <w:rPr>
          <w:szCs w:val="20"/>
        </w:rPr>
        <w:fldChar w:fldCharType="separate"/>
      </w:r>
      <w:r w:rsidRPr="00753C44">
        <w:rPr>
          <w:szCs w:val="20"/>
        </w:rPr>
        <w:fldChar w:fldCharType="end"/>
      </w:r>
      <w:r>
        <w:rPr>
          <w:szCs w:val="20"/>
        </w:rPr>
        <w:t xml:space="preserve"> No</w:t>
      </w:r>
      <w:r w:rsidR="00C4696B">
        <w:rPr>
          <w:szCs w:val="20"/>
        </w:rPr>
        <w:t xml:space="preserve"> – please specify below</w:t>
      </w:r>
      <w:r>
        <w:rPr>
          <w:b/>
          <w:i/>
          <w:szCs w:val="20"/>
          <w:u w:val="single"/>
        </w:rPr>
        <w:br w:type="page"/>
      </w:r>
    </w:p>
    <w:p w14:paraId="240F67C6" w14:textId="77777777" w:rsidR="00E60529" w:rsidRPr="00881F93" w:rsidRDefault="005C3AE7" w:rsidP="005C3AE7">
      <w:pPr>
        <w:pStyle w:val="Subtitle"/>
      </w:pPr>
      <w:r>
        <w:t xml:space="preserve">PART 6c – </w:t>
      </w:r>
      <w:r w:rsidR="00E60529" w:rsidRPr="00881F93">
        <w:t>INFORMATION ABOUT THE COMPARATOR</w:t>
      </w:r>
      <w:r w:rsidR="00A83EC6" w:rsidRPr="00881F93">
        <w:t>(S)</w:t>
      </w:r>
    </w:p>
    <w:p w14:paraId="7E0CD7D0"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3B9BF46A" w14:textId="1D352A1F" w:rsidR="002045BA" w:rsidRDefault="002045BA" w:rsidP="00C54F44">
      <w:pPr>
        <w:ind w:left="426"/>
        <w:rPr>
          <w:szCs w:val="20"/>
        </w:rPr>
      </w:pPr>
      <w:r>
        <w:rPr>
          <w:szCs w:val="20"/>
        </w:rPr>
        <w:t>See Figure 1.</w:t>
      </w:r>
    </w:p>
    <w:p w14:paraId="4207F88B" w14:textId="0A17268F" w:rsidR="00F732F4" w:rsidRDefault="00320780" w:rsidP="00C54F44">
      <w:pPr>
        <w:ind w:left="426"/>
      </w:pPr>
      <w:r w:rsidRPr="00BA502B">
        <w:rPr>
          <w:szCs w:val="20"/>
        </w:rPr>
        <w:t>The quantitative</w:t>
      </w:r>
      <w:r>
        <w:rPr>
          <w:szCs w:val="20"/>
        </w:rPr>
        <w:t xml:space="preserve"> measurement of serum AAT levels </w:t>
      </w:r>
      <w:r w:rsidR="00C54F44" w:rsidRPr="00BD25A5">
        <w:t xml:space="preserve">by nephelometry </w:t>
      </w:r>
      <w:r>
        <w:rPr>
          <w:szCs w:val="20"/>
        </w:rPr>
        <w:t xml:space="preserve">should be the first step in the diagnosis of AATD. </w:t>
      </w:r>
      <w:r w:rsidR="007D6C18">
        <w:rPr>
          <w:szCs w:val="20"/>
        </w:rPr>
        <w:t>M</w:t>
      </w:r>
      <w:r>
        <w:rPr>
          <w:szCs w:val="20"/>
        </w:rPr>
        <w:t>easurement of serum levels of AAT cannot be considered diagnostic of AATD</w:t>
      </w:r>
      <w:r w:rsidR="007D6C18">
        <w:rPr>
          <w:szCs w:val="20"/>
        </w:rPr>
        <w:t>, and in fact may be misleading</w:t>
      </w:r>
      <w:r w:rsidR="00560E11">
        <w:rPr>
          <w:szCs w:val="20"/>
        </w:rPr>
        <w:t xml:space="preserve"> </w:t>
      </w:r>
      <w:r w:rsidR="000321FD">
        <w:rPr>
          <w:szCs w:val="20"/>
        </w:rPr>
        <w:fldChar w:fldCharType="begin"/>
      </w:r>
      <w:r w:rsidR="000321FD">
        <w:rPr>
          <w:szCs w:val="20"/>
        </w:rPr>
        <w:instrText xml:space="preserve"> ADDIN EN.CITE &lt;EndNote&gt;&lt;Cite&gt;&lt;Author&gt;Kueppers&lt;/Author&gt;&lt;Year&gt;2017&lt;/Year&gt;&lt;RecNum&gt;44&lt;/RecNum&gt;&lt;DisplayText&gt;(Kueppers &amp;amp; Sanders 2017)&lt;/DisplayText&gt;&lt;record&gt;&lt;rec-number&gt;44&lt;/rec-number&gt;&lt;foreign-keys&gt;&lt;key app="EN" db-id="vrsarxrvfsa29uepsa0pdtsse5995ex5v5pf" timestamp="1569816405"&gt;44&lt;/key&gt;&lt;/foreign-keys&gt;&lt;ref-type name="Journal Article"&gt;17&lt;/ref-type&gt;&lt;contributors&gt;&lt;authors&gt;&lt;author&gt;Kueppers, F.&lt;/author&gt;&lt;author&gt;Sanders, C.&lt;/author&gt;&lt;/authors&gt;&lt;/contributors&gt;&lt;titles&gt;&lt;title&gt;State-of-the-art testing for alpha-1 antitrypsin deficiency&lt;/title&gt;&lt;secondary-title&gt;Allergy Asthma Proc&lt;/secondary-title&gt;&lt;/titles&gt;&lt;periodical&gt;&lt;full-title&gt;Allergy Asthma Proc&lt;/full-title&gt;&lt;/periodical&gt;&lt;pages&gt;108-114&lt;/pages&gt;&lt;volume&gt;38&lt;/volume&gt;&lt;number&gt;2&lt;/number&gt;&lt;edition&gt;2017/01/26&lt;/edition&gt;&lt;keywords&gt;&lt;keyword&gt;Asthma/diagnosis&lt;/keyword&gt;&lt;keyword&gt;Diagnosis, Differential&lt;/keyword&gt;&lt;keyword&gt;Genetic Testing/economics/ methods&lt;/keyword&gt;&lt;keyword&gt;Genotype&lt;/keyword&gt;&lt;keyword&gt;Genotyping Techniques&lt;/keyword&gt;&lt;keyword&gt;High-Throughput Nucleotide Sequencing/economics/ methods&lt;/keyword&gt;&lt;keyword&gt;Humans&lt;/keyword&gt;&lt;keyword&gt;Sequence Analysis, DNA/economics/methods&lt;/keyword&gt;&lt;keyword&gt;alpha 1-Antitrypsin/blood/ genetics&lt;/keyword&gt;&lt;keyword&gt;alpha 1-Antitrypsin Deficiency/blood/ diagnosis/genetics&lt;/keyword&gt;&lt;/keywords&gt;&lt;dates&gt;&lt;year&gt;2017&lt;/year&gt;&lt;pub-dates&gt;&lt;date&gt;Mar 24&lt;/date&gt;&lt;/pub-dates&gt;&lt;/dates&gt;&lt;isbn&gt;1539-6304 (Electronic)&amp;#xD;1088-5412 (Linking)&lt;/isbn&gt;&lt;accession-num&gt;28120746&lt;/accession-num&gt;&lt;urls&gt;&lt;/urls&gt;&lt;electronic-resource-num&gt;10.2500/aap.2017.38.4031&lt;/electronic-resource-num&gt;&lt;remote-database-provider&gt;NLM&lt;/remote-database-provider&gt;&lt;language&gt;eng&lt;/language&gt;&lt;/record&gt;&lt;/Cite&gt;&lt;/EndNote&gt;</w:instrText>
      </w:r>
      <w:r w:rsidR="000321FD">
        <w:rPr>
          <w:szCs w:val="20"/>
        </w:rPr>
        <w:fldChar w:fldCharType="separate"/>
      </w:r>
      <w:r w:rsidR="000321FD">
        <w:rPr>
          <w:noProof/>
          <w:szCs w:val="20"/>
        </w:rPr>
        <w:t>(Kueppers &amp; Sanders 2017)</w:t>
      </w:r>
      <w:r w:rsidR="000321FD">
        <w:rPr>
          <w:szCs w:val="20"/>
        </w:rPr>
        <w:fldChar w:fldCharType="end"/>
      </w:r>
      <w:r w:rsidR="00560E11">
        <w:rPr>
          <w:szCs w:val="20"/>
        </w:rPr>
        <w:t>.</w:t>
      </w:r>
      <w:r>
        <w:rPr>
          <w:szCs w:val="20"/>
        </w:rPr>
        <w:t xml:space="preserve">  </w:t>
      </w:r>
      <w:r w:rsidR="00C54F44">
        <w:rPr>
          <w:szCs w:val="20"/>
        </w:rPr>
        <w:t xml:space="preserve">Individuals found to have low levels of </w:t>
      </w:r>
      <w:r w:rsidR="007D6C18">
        <w:rPr>
          <w:szCs w:val="20"/>
        </w:rPr>
        <w:t xml:space="preserve">serum </w:t>
      </w:r>
      <w:r w:rsidR="00C54F44">
        <w:rPr>
          <w:szCs w:val="20"/>
        </w:rPr>
        <w:t xml:space="preserve">AAT </w:t>
      </w:r>
      <w:r w:rsidR="007D6C18">
        <w:rPr>
          <w:szCs w:val="20"/>
        </w:rPr>
        <w:t>should</w:t>
      </w:r>
      <w:r w:rsidR="00C54F44">
        <w:rPr>
          <w:szCs w:val="20"/>
        </w:rPr>
        <w:t xml:space="preserve"> then undergo </w:t>
      </w:r>
      <w:r w:rsidR="00C54F44" w:rsidRPr="00BD25A5">
        <w:t>phenotype characteri</w:t>
      </w:r>
      <w:r w:rsidR="00C54F44">
        <w:t>s</w:t>
      </w:r>
      <w:r w:rsidR="00C54F44" w:rsidRPr="00BD25A5">
        <w:t>ation by isoelectric</w:t>
      </w:r>
      <w:r w:rsidR="00C54F44">
        <w:t xml:space="preserve"> </w:t>
      </w:r>
      <w:r w:rsidR="00C54F44" w:rsidRPr="00BD25A5">
        <w:t>focusing (IEF)</w:t>
      </w:r>
      <w:r w:rsidR="00DE09CC">
        <w:t xml:space="preserve"> </w:t>
      </w:r>
      <w:r w:rsidR="000321FD">
        <w:fldChar w:fldCharType="begin">
          <w:fldData xml:space="preserve">PEVuZE5vdGU+PENpdGU+PEF1dGhvcj5CZWxtb250ZTwvQXV0aG9yPjxZZWFyPjIwMTc8L1llYXI+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</w:fldData>
        </w:fldChar>
      </w:r>
      <w:r w:rsidR="000321FD">
        <w:instrText xml:space="preserve"> ADDIN EN.CITE </w:instrText>
      </w:r>
      <w:r w:rsidR="000321FD">
        <w:fldChar w:fldCharType="begin">
          <w:fldData xml:space="preserve">PEVuZE5vdGU+PENpdGU+PEF1dGhvcj5CZWxtb250ZTwvQXV0aG9yPjxZZWFyPjIwMTc8L1llYXI+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</w:fldData>
        </w:fldChar>
      </w:r>
      <w:r w:rsidR="000321FD">
        <w:instrText xml:space="preserve"> ADDIN EN.CITE.DATA </w:instrText>
      </w:r>
      <w:r w:rsidR="000321FD">
        <w:fldChar w:fldCharType="end"/>
      </w:r>
      <w:r w:rsidR="000321FD">
        <w:fldChar w:fldCharType="separate"/>
      </w:r>
      <w:r w:rsidR="000321FD">
        <w:rPr>
          <w:noProof/>
        </w:rPr>
        <w:t>(Belmonte et al 2017)</w:t>
      </w:r>
      <w:r w:rsidR="000321FD">
        <w:fldChar w:fldCharType="end"/>
      </w:r>
      <w:r w:rsidR="00560E11">
        <w:t>.</w:t>
      </w:r>
      <w:r w:rsidR="00F732F4">
        <w:t xml:space="preserve"> </w:t>
      </w:r>
      <w:r w:rsidR="00DE09CC">
        <w:t xml:space="preserve">IEF is a time-consuming technique </w:t>
      </w:r>
      <w:r w:rsidR="002355CD">
        <w:t xml:space="preserve">and difficult technique </w:t>
      </w:r>
      <w:r w:rsidR="00DE09CC">
        <w:t xml:space="preserve">that requires specific expertise, and is characterised by a low sensitivity, as it does not recognise the </w:t>
      </w:r>
      <w:r w:rsidR="00DE09CC" w:rsidRPr="00180691">
        <w:t xml:space="preserve">'null' variant (without any phenotypic expression) </w:t>
      </w:r>
      <w:r w:rsidR="00DE09CC">
        <w:t xml:space="preserve">and M-like alleles </w:t>
      </w:r>
      <w:r w:rsidR="000321FD">
        <w:fldChar w:fldCharType="begin"/>
      </w:r>
      <w:r w:rsidR="000321FD">
        <w:instrText xml:space="preserve"> ADDIN EN.CITE &lt;EndNote&gt;&lt;Cite&gt;&lt;Author&gt;Janciauskiene&lt;/Author&gt;&lt;Year&gt;2011&lt;/Year&gt;&lt;RecNum&gt;26&lt;/RecNum&gt;&lt;IDText&gt;21248733&lt;/IDText&gt;&lt;DisplayText&gt;(Janciauskiene et al 2011)&lt;/DisplayText&gt;&lt;record&gt;&lt;rec-number&gt;26&lt;/rec-number&gt;&lt;foreign-keys&gt;&lt;key app="EN" db-id="vrsarxrvfsa29uepsa0pdtsse5995ex5v5pf" timestamp="1543191151"&gt;26&lt;/key&gt;&lt;/foreign-keys&gt;&lt;ref-type name="Journal Article"&gt;17&lt;/ref-type&gt;&lt;contributors&gt;&lt;authors&gt;&lt;author&gt;Janciauskiene, S.&lt;/author&gt;&lt;author&gt;Ferrarotti, I.&lt;/author&gt;&lt;author&gt;Laenger, F.&lt;/author&gt;&lt;author&gt;Jonigk, D.&lt;/author&gt;&lt;author&gt;Luisetti, M.&lt;/author&gt;&lt;/authors&gt;&lt;/contributors&gt;&lt;auth-address&gt;Department of Pulmonology, Hannover Medical School, Hannover, Germany. janciauskiene.sabina@mh-hannover.de&lt;/auth-address&gt;&lt;titles&gt;&lt;title&gt;Clinical utility gene card for: alpha-1-antitrypsin deficiency&lt;/title&gt;&lt;secondary-title&gt;Eur J Hum Genet&lt;/secondary-title&gt;&lt;/titles&gt;&lt;periodical&gt;&lt;full-title&gt;Eur J Hum Genet&lt;/full-title&gt;&lt;/periodical&gt;&lt;volume&gt;19&lt;/volume&gt;&lt;number&gt;5&lt;/number&gt;&lt;keywords&gt;&lt;keyword&gt;Humans&lt;/keyword&gt;&lt;keyword&gt;Mutation&lt;/keyword&gt;&lt;keyword&gt;alpha 1-Antitrypsin/*genetics&lt;/keyword&gt;&lt;keyword&gt;alpha 1-Antitrypsin Deficiency/diagnosis/*genetics/physiopathology/therapy&lt;/keyword&gt;&lt;/keywords&gt;&lt;dates&gt;&lt;year&gt;2011&lt;/year&gt;&lt;pub-dates&gt;&lt;date&gt;May&lt;/date&gt;&lt;/pub-dates&gt;&lt;/dates&gt;&lt;isbn&gt;1476-5438 (Electronic)&amp;#xD;1018-4813 (Linking)&lt;/isbn&gt;&lt;accession-num&gt;21248733&lt;/accession-num&gt;&lt;urls&gt;&lt;related-urls&gt;&lt;url&gt;https://www.ncbi.nlm.nih.gov/pubmed/21248733&lt;/url&gt;&lt;url&gt;https://www.ncbi.nlm.nih.gov/pmc/articles/PMC3083625/pdf/ejhg2010246a.pdf&lt;/url&gt;&lt;/related-urls&gt;&lt;/urls&gt;&lt;custom2&gt;3083625&lt;/custom2&gt;&lt;electronic-resource-num&gt;10.1038/ejhg.2010.246&lt;/electronic-resource-num&gt;&lt;/record&gt;&lt;/Cite&gt;&lt;/EndNote&gt;</w:instrText>
      </w:r>
      <w:r w:rsidR="000321FD">
        <w:fldChar w:fldCharType="separate"/>
      </w:r>
      <w:r w:rsidR="000321FD">
        <w:rPr>
          <w:noProof/>
        </w:rPr>
        <w:t>(Janciauskiene et al 2011)</w:t>
      </w:r>
      <w:r w:rsidR="000321FD">
        <w:fldChar w:fldCharType="end"/>
      </w:r>
      <w:r w:rsidR="00DE09CC">
        <w:t xml:space="preserve">.  </w:t>
      </w:r>
      <w:r w:rsidR="00F732F4">
        <w:t xml:space="preserve">IEF is useful when phenotyping normal alleles </w:t>
      </w:r>
      <w:r w:rsidR="00180691" w:rsidRPr="00180691">
        <w:t>(P</w:t>
      </w:r>
      <w:r w:rsidR="001D6E3B">
        <w:t>I</w:t>
      </w:r>
      <w:r w:rsidR="00180691" w:rsidRPr="00180691">
        <w:t>*M</w:t>
      </w:r>
      <w:r w:rsidR="001849DF">
        <w:t>M</w:t>
      </w:r>
      <w:r w:rsidR="00180691" w:rsidRPr="00180691">
        <w:t xml:space="preserve">) or </w:t>
      </w:r>
      <w:r w:rsidR="00F732F4">
        <w:t xml:space="preserve">the </w:t>
      </w:r>
      <w:r w:rsidR="00180691" w:rsidRPr="00180691">
        <w:t xml:space="preserve">loss of the most common </w:t>
      </w:r>
      <w:r w:rsidR="00F732F4">
        <w:t xml:space="preserve">alleles </w:t>
      </w:r>
      <w:r w:rsidR="00180691" w:rsidRPr="00180691">
        <w:t>(P</w:t>
      </w:r>
      <w:r w:rsidR="001D6E3B">
        <w:t>I</w:t>
      </w:r>
      <w:r w:rsidR="00180691" w:rsidRPr="00180691">
        <w:t>*S and P</w:t>
      </w:r>
      <w:r w:rsidR="001D6E3B">
        <w:t>I</w:t>
      </w:r>
      <w:r w:rsidR="00180691" w:rsidRPr="00180691">
        <w:t>*Z)</w:t>
      </w:r>
      <w:r w:rsidR="00F732F4">
        <w:t xml:space="preserve">; however, </w:t>
      </w:r>
      <w:r w:rsidR="00180691" w:rsidRPr="00180691">
        <w:t xml:space="preserve">genotyping </w:t>
      </w:r>
      <w:r w:rsidR="00F732F4">
        <w:t>is</w:t>
      </w:r>
      <w:r w:rsidR="00180691" w:rsidRPr="00180691">
        <w:t xml:space="preserve"> necessary to characteri</w:t>
      </w:r>
      <w:r w:rsidR="00F732F4">
        <w:t>s</w:t>
      </w:r>
      <w:r w:rsidR="00180691" w:rsidRPr="00180691">
        <w:t xml:space="preserve">e certain </w:t>
      </w:r>
      <w:r w:rsidR="00F732F4">
        <w:t xml:space="preserve">rare or the </w:t>
      </w:r>
      <w:r w:rsidR="00180691" w:rsidRPr="00180691">
        <w:t>null allele</w:t>
      </w:r>
      <w:r w:rsidR="00F732F4">
        <w:t xml:space="preserve"> </w:t>
      </w:r>
      <w:r w:rsidR="000321FD">
        <w:fldChar w:fldCharType="begin">
          <w:fldData xml:space="preserve">PEVuZE5vdGU+PENpdGU+PEF1dGhvcj5Kb2x5PC9BdXRob3I+PFllYXI+MjAxMTwvWWVhcj48UmVj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</w:fldData>
        </w:fldChar>
      </w:r>
      <w:r w:rsidR="000321FD">
        <w:instrText xml:space="preserve"> ADDIN EN.CITE </w:instrText>
      </w:r>
      <w:r w:rsidR="000321FD">
        <w:fldChar w:fldCharType="begin">
          <w:fldData xml:space="preserve">PEVuZE5vdGU+PENpdGU+PEF1dGhvcj5Kb2x5PC9BdXRob3I+PFllYXI+MjAxMTwvWWVhcj48UmVj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</w:fldData>
        </w:fldChar>
      </w:r>
      <w:r w:rsidR="000321FD">
        <w:instrText xml:space="preserve"> ADDIN EN.CITE.DATA </w:instrText>
      </w:r>
      <w:r w:rsidR="000321FD">
        <w:fldChar w:fldCharType="end"/>
      </w:r>
      <w:r w:rsidR="000321FD">
        <w:fldChar w:fldCharType="separate"/>
      </w:r>
      <w:r w:rsidR="000321FD">
        <w:rPr>
          <w:noProof/>
        </w:rPr>
        <w:t>(Joly et al 2011)</w:t>
      </w:r>
      <w:r w:rsidR="000321FD">
        <w:fldChar w:fldCharType="end"/>
      </w:r>
      <w:r w:rsidR="00180691" w:rsidRPr="00180691">
        <w:t>.</w:t>
      </w:r>
      <w:r w:rsidR="002355CD">
        <w:t xml:space="preserve"> In addition, phenotyping by IEF</w:t>
      </w:r>
      <w:r w:rsidR="00714642">
        <w:t>, unlike genotyping, cannot be batch processed.</w:t>
      </w:r>
    </w:p>
    <w:p w14:paraId="3440C41A" w14:textId="3EB36262" w:rsidR="002A70B5" w:rsidRDefault="002A70B5" w:rsidP="00C54F44">
      <w:pPr>
        <w:ind w:left="426"/>
      </w:pPr>
      <w:r>
        <w:t>The appropriate comparator for genotyping of AATD individuals is therefore IEF.</w:t>
      </w:r>
    </w:p>
    <w:p w14:paraId="66224B08" w14:textId="5CA7F6C4"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4CA563CC" w14:textId="3585CB27" w:rsidR="006A1038" w:rsidRDefault="00C54F44"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7FF2668B"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4B3795">
        <w:rPr>
          <w:szCs w:val="20"/>
        </w:rPr>
      </w:r>
      <w:r w:rsidR="004B3795">
        <w:rPr>
          <w:szCs w:val="20"/>
        </w:rPr>
        <w:fldChar w:fldCharType="separate"/>
      </w:r>
      <w:r w:rsidRPr="00753C44">
        <w:rPr>
          <w:szCs w:val="20"/>
        </w:rPr>
        <w:fldChar w:fldCharType="end"/>
      </w:r>
      <w:r>
        <w:rPr>
          <w:szCs w:val="20"/>
        </w:rPr>
        <w:t xml:space="preserve"> No  </w:t>
      </w:r>
    </w:p>
    <w:p w14:paraId="1154CFBF" w14:textId="112F3805" w:rsidR="000159B9" w:rsidRDefault="00C54F44" w:rsidP="00C54F44">
      <w:pPr>
        <w:ind w:left="426"/>
      </w:pPr>
      <w:r w:rsidRPr="00C54F44">
        <w:rPr>
          <w:rStyle w:val="Strong"/>
        </w:rPr>
        <w:t>Item 66635</w:t>
      </w:r>
      <w:r>
        <w:t>: Alpha-1-antitrypsin - quantitation in serum, urine or other body fluid - 1 or more tests</w:t>
      </w:r>
      <w:r>
        <w:br/>
        <w:t>Fee: $20.10 Benefit: 75% = $15.10 85% = $17.10</w:t>
      </w:r>
    </w:p>
    <w:p w14:paraId="5B84DA34" w14:textId="0C96C475" w:rsidR="00C54F44" w:rsidRDefault="00C54F44" w:rsidP="00C54F44">
      <w:pPr>
        <w:ind w:left="426"/>
        <w:rPr>
          <w:szCs w:val="20"/>
        </w:rPr>
      </w:pPr>
      <w:r w:rsidRPr="00C54F44">
        <w:rPr>
          <w:rStyle w:val="Strong"/>
        </w:rPr>
        <w:t>Item 66638</w:t>
      </w:r>
      <w:r w:rsidRPr="00C54F44">
        <w:rPr>
          <w:szCs w:val="20"/>
        </w:rPr>
        <w:t>: Isoelectric focussing or similar methods for determination of alpha-1-antitrypsin phenotype in serum - 1 or more tests</w:t>
      </w:r>
      <w:r>
        <w:rPr>
          <w:szCs w:val="20"/>
        </w:rPr>
        <w:br/>
      </w:r>
      <w:r w:rsidRPr="00C54F44">
        <w:rPr>
          <w:szCs w:val="20"/>
        </w:rPr>
        <w:t>Fee: $49.05 Benefit: 75% = $36.80 85% = $41.70</w:t>
      </w:r>
    </w:p>
    <w:p w14:paraId="0EFB6438" w14:textId="1B9D998B" w:rsidR="00C54F44" w:rsidRPr="00154B00" w:rsidRDefault="00C54F44" w:rsidP="00C54F44">
      <w:pPr>
        <w:ind w:left="426"/>
        <w:rPr>
          <w:szCs w:val="20"/>
        </w:rPr>
      </w:pPr>
      <w:r w:rsidRPr="00C54F44">
        <w:rPr>
          <w:rStyle w:val="Strong"/>
        </w:rPr>
        <w:t>Item 66639</w:t>
      </w:r>
      <w:r w:rsidRPr="00C54F44">
        <w:rPr>
          <w:szCs w:val="20"/>
        </w:rPr>
        <w:t>: A test described in item 66638 if rendered by a receiving APP - 1 or more tests</w:t>
      </w:r>
      <w:r w:rsidR="002045BA">
        <w:rPr>
          <w:szCs w:val="20"/>
        </w:rPr>
        <w:br/>
      </w:r>
      <w:r w:rsidRPr="00C54F44">
        <w:rPr>
          <w:szCs w:val="20"/>
        </w:rPr>
        <w:t>Fee: $29.20 Benefit: 75% = $21.90 85% = $24.85</w:t>
      </w:r>
    </w:p>
    <w:p w14:paraId="7DB27F91" w14:textId="4265DFB0" w:rsidR="00AF5D1E"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w:t>
      </w:r>
      <w:r w:rsidR="00F33F1A" w:rsidRPr="004F41BB">
        <w:t xml:space="preserve">may follow </w:t>
      </w:r>
      <w:r w:rsidR="00F33F1A" w:rsidRPr="004F41BB">
        <w:rPr>
          <w:i/>
        </w:rPr>
        <w:t>after</w:t>
      </w:r>
      <w:r w:rsidR="00757232" w:rsidRPr="004F41BB">
        <w:t xml:space="preserve"> they receive</w:t>
      </w:r>
      <w:r w:rsidRPr="004F41BB">
        <w:t xml:space="preserve"> </w:t>
      </w:r>
      <w:r w:rsidR="00F33F1A" w:rsidRPr="004F41BB">
        <w:t>the medical service that has been nominated as the comparator</w:t>
      </w:r>
      <w:r w:rsidR="00F33F1A" w:rsidRPr="00154B00">
        <w:t xml:space="preserve">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0EA8B8CD" w14:textId="77777777" w:rsidR="00CB2762" w:rsidRDefault="00CB2762" w:rsidP="00CB2762">
      <w:pPr>
        <w:ind w:left="426"/>
        <w:rPr>
          <w:szCs w:val="20"/>
        </w:rPr>
      </w:pPr>
      <w:r>
        <w:rPr>
          <w:szCs w:val="20"/>
        </w:rPr>
        <w:t>See Figure 1.</w:t>
      </w:r>
    </w:p>
    <w:p w14:paraId="59433F53" w14:textId="4C20A7A2" w:rsidR="008E65C9" w:rsidRPr="00CB2762" w:rsidRDefault="003006E2" w:rsidP="00CB2762">
      <w:pPr>
        <w:ind w:left="426"/>
        <w:rPr>
          <w:szCs w:val="20"/>
        </w:rPr>
      </w:pPr>
      <w:r w:rsidRPr="00CB2762">
        <w:rPr>
          <w:szCs w:val="20"/>
        </w:rPr>
        <w:t xml:space="preserve">For many patients, a phenotypic diagnosis by IEF </w:t>
      </w:r>
      <w:r w:rsidR="00714642">
        <w:rPr>
          <w:szCs w:val="20"/>
        </w:rPr>
        <w:t>would be</w:t>
      </w:r>
      <w:r w:rsidR="00714642" w:rsidRPr="00CB2762">
        <w:rPr>
          <w:szCs w:val="20"/>
        </w:rPr>
        <w:t xml:space="preserve"> </w:t>
      </w:r>
      <w:r w:rsidR="0022739F" w:rsidRPr="00CB2762">
        <w:rPr>
          <w:szCs w:val="20"/>
        </w:rPr>
        <w:t>sufficient</w:t>
      </w:r>
      <w:r w:rsidRPr="00CB2762">
        <w:rPr>
          <w:szCs w:val="20"/>
        </w:rPr>
        <w:t xml:space="preserve"> </w:t>
      </w:r>
      <w:r w:rsidR="00714642">
        <w:rPr>
          <w:szCs w:val="20"/>
        </w:rPr>
        <w:t>(</w:t>
      </w:r>
      <w:r w:rsidR="00714642" w:rsidRPr="00714642">
        <w:rPr>
          <w:szCs w:val="20"/>
        </w:rPr>
        <w:t>P</w:t>
      </w:r>
      <w:r w:rsidR="001D6E3B">
        <w:rPr>
          <w:szCs w:val="20"/>
        </w:rPr>
        <w:t>I</w:t>
      </w:r>
      <w:r w:rsidR="00714642" w:rsidRPr="00714642">
        <w:rPr>
          <w:szCs w:val="20"/>
        </w:rPr>
        <w:t>*S and P</w:t>
      </w:r>
      <w:r w:rsidR="001D6E3B">
        <w:rPr>
          <w:szCs w:val="20"/>
        </w:rPr>
        <w:t>I</w:t>
      </w:r>
      <w:r w:rsidR="00714642" w:rsidRPr="00714642">
        <w:rPr>
          <w:szCs w:val="20"/>
        </w:rPr>
        <w:t xml:space="preserve">*Z </w:t>
      </w:r>
      <w:r w:rsidR="00714642">
        <w:rPr>
          <w:szCs w:val="20"/>
        </w:rPr>
        <w:t xml:space="preserve">patients) </w:t>
      </w:r>
      <w:r w:rsidRPr="00CB2762">
        <w:rPr>
          <w:szCs w:val="20"/>
        </w:rPr>
        <w:t>and the medical services and treatment received after IEF are similar to those that m</w:t>
      </w:r>
      <w:r w:rsidR="006A71DF">
        <w:rPr>
          <w:szCs w:val="20"/>
        </w:rPr>
        <w:t>a</w:t>
      </w:r>
      <w:r w:rsidRPr="00CB2762">
        <w:rPr>
          <w:szCs w:val="20"/>
        </w:rPr>
        <w:t xml:space="preserve">ny patients would experience after genetic testing (see Q42). However, IEF does not detect null alleles (i.e. no detectable α1-AT in the blood) and M-like alleles, and the interpretation of rare alleles is difficult </w:t>
      </w:r>
      <w:r w:rsidR="000321FD">
        <w:rPr>
          <w:szCs w:val="20"/>
        </w:rPr>
        <w:fldChar w:fldCharType="begin">
          <w:fldData xml:space="preserve">PEVuZE5vdGU+PENpdGU+PEF1dGhvcj5NaXJhdml0bGxlczwvQXV0aG9yPjxZZWFyPjIwMTA8L1ll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==
</w:fldData>
        </w:fldChar>
      </w:r>
      <w:r w:rsidR="000321FD">
        <w:rPr>
          <w:szCs w:val="20"/>
        </w:rPr>
        <w:instrText xml:space="preserve"> ADDIN EN.CITE </w:instrText>
      </w:r>
      <w:r w:rsidR="000321FD">
        <w:rPr>
          <w:szCs w:val="20"/>
        </w:rPr>
        <w:fldChar w:fldCharType="begin">
          <w:fldData xml:space="preserve">PEVuZE5vdGU+PENpdGU+PEF1dGhvcj5NaXJhdml0bGxlczwvQXV0aG9yPjxZZWFyPjIwMTA8L1ll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==
</w:fldData>
        </w:fldChar>
      </w:r>
      <w:r w:rsidR="000321FD">
        <w:rPr>
          <w:szCs w:val="20"/>
        </w:rPr>
        <w:instrText xml:space="preserve"> ADDIN EN.CITE.DATA </w:instrText>
      </w:r>
      <w:r w:rsidR="000321FD">
        <w:rPr>
          <w:szCs w:val="20"/>
        </w:rPr>
      </w:r>
      <w:r w:rsidR="000321FD">
        <w:rPr>
          <w:szCs w:val="20"/>
        </w:rPr>
        <w:fldChar w:fldCharType="end"/>
      </w:r>
      <w:r w:rsidR="000321FD">
        <w:rPr>
          <w:szCs w:val="20"/>
        </w:rPr>
      </w:r>
      <w:r w:rsidR="000321FD">
        <w:rPr>
          <w:szCs w:val="20"/>
        </w:rPr>
        <w:fldChar w:fldCharType="separate"/>
      </w:r>
      <w:r w:rsidR="000321FD">
        <w:rPr>
          <w:noProof/>
          <w:szCs w:val="20"/>
        </w:rPr>
        <w:t>(Miravitlles et al 2010)</w:t>
      </w:r>
      <w:r w:rsidR="000321FD">
        <w:rPr>
          <w:szCs w:val="20"/>
        </w:rPr>
        <w:fldChar w:fldCharType="end"/>
      </w:r>
      <w:r w:rsidR="001D6E3B">
        <w:rPr>
          <w:szCs w:val="20"/>
        </w:rPr>
        <w:t xml:space="preserve">, </w:t>
      </w:r>
      <w:r w:rsidR="00632881">
        <w:rPr>
          <w:szCs w:val="20"/>
        </w:rPr>
        <w:t>with</w:t>
      </w:r>
      <w:r w:rsidR="001D6E3B">
        <w:rPr>
          <w:szCs w:val="20"/>
        </w:rPr>
        <w:t xml:space="preserve"> genotyping or gene sequencing required to diagnose these patients.</w:t>
      </w:r>
    </w:p>
    <w:p w14:paraId="69505095" w14:textId="77777777" w:rsidR="008E65C9" w:rsidRPr="00154B00" w:rsidRDefault="008E65C9" w:rsidP="008E65C9">
      <w:pPr>
        <w:pStyle w:val="Heading2"/>
      </w:pPr>
      <w:r>
        <w:t xml:space="preserve">(a) </w:t>
      </w:r>
      <w:r w:rsidRPr="00154B00">
        <w:t xml:space="preserve">Will the proposed medical service be used in addition to, or instead of, the nominated </w:t>
      </w:r>
      <w:r w:rsidRPr="001B29A1">
        <w:t>comparator</w:t>
      </w:r>
      <w:r w:rsidRPr="00154B00">
        <w:t>(s)</w:t>
      </w:r>
      <w:r>
        <w:t>?</w:t>
      </w:r>
    </w:p>
    <w:p w14:paraId="4930538C" w14:textId="77777777" w:rsidR="008E65C9" w:rsidRDefault="008E65C9" w:rsidP="008E65C9">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4B3795">
        <w:rPr>
          <w:szCs w:val="20"/>
        </w:rPr>
      </w:r>
      <w:r w:rsidR="004B3795">
        <w:rPr>
          <w:szCs w:val="20"/>
        </w:rPr>
        <w:fldChar w:fldCharType="separate"/>
      </w:r>
      <w:r w:rsidRPr="00753C44">
        <w:rPr>
          <w:szCs w:val="20"/>
        </w:rPr>
        <w:fldChar w:fldCharType="end"/>
      </w:r>
      <w:r>
        <w:rPr>
          <w:szCs w:val="20"/>
        </w:rPr>
        <w:t xml:space="preserve"> In addition to (i.e. it is an add-on service) </w:t>
      </w:r>
    </w:p>
    <w:p w14:paraId="5E01FF85" w14:textId="77777777" w:rsidR="008E65C9" w:rsidRDefault="008E65C9" w:rsidP="008E65C9">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Pr>
          <w:szCs w:val="20"/>
        </w:rPr>
        <w:t xml:space="preserve"> Instead of (i.e. it is a replacement or alternative)</w:t>
      </w:r>
    </w:p>
    <w:p w14:paraId="0DB46D1B" w14:textId="77777777" w:rsidR="008E65C9" w:rsidRPr="00154B00" w:rsidRDefault="008E65C9" w:rsidP="008E65C9">
      <w:pPr>
        <w:pStyle w:val="Heading2"/>
        <w:numPr>
          <w:ilvl w:val="0"/>
          <w:numId w:val="30"/>
        </w:numPr>
      </w:pPr>
      <w:r w:rsidRPr="00154B00">
        <w:t xml:space="preserve">If </w:t>
      </w:r>
      <w:r>
        <w:t xml:space="preserve">instead of (i.e. alternative service), </w:t>
      </w:r>
      <w:r w:rsidRPr="00154B00">
        <w:t xml:space="preserve">please outline </w:t>
      </w:r>
      <w:r>
        <w:t xml:space="preserve">the extent to </w:t>
      </w:r>
      <w:r w:rsidRPr="00154B00">
        <w:t xml:space="preserve">which </w:t>
      </w:r>
      <w:r>
        <w:t xml:space="preserve">the </w:t>
      </w:r>
      <w:r w:rsidRPr="00154B00">
        <w:t xml:space="preserve">current service/comparator is expected to be </w:t>
      </w:r>
      <w:r>
        <w:t>substituted:</w:t>
      </w:r>
    </w:p>
    <w:p w14:paraId="5DCA6BD7" w14:textId="551870A8" w:rsidR="008E65C9" w:rsidRPr="001B29A1" w:rsidRDefault="008E65C9" w:rsidP="008E65C9">
      <w:pPr>
        <w:ind w:left="426"/>
        <w:rPr>
          <w:szCs w:val="20"/>
        </w:rPr>
      </w:pPr>
      <w:r>
        <w:t>Gen</w:t>
      </w:r>
      <w:r w:rsidR="00E11AE1">
        <w:t>etic testing</w:t>
      </w:r>
      <w:r>
        <w:t xml:space="preserve"> should completely replace IEF in patients with low levels of AAT.</w:t>
      </w:r>
      <w:r w:rsidR="00E11AE1">
        <w:t xml:space="preserve"> In addition, genetic testing </w:t>
      </w:r>
      <w:r w:rsidR="00F51E02">
        <w:t xml:space="preserve">has been reported to </w:t>
      </w:r>
      <w:r w:rsidR="00E11AE1">
        <w:t xml:space="preserve">greatly reduce the number of individuals who undergo </w:t>
      </w:r>
      <w:r w:rsidR="00F51E02">
        <w:t>sequencing</w:t>
      </w:r>
      <w:r w:rsidR="00E11AE1">
        <w:t xml:space="preserve"> </w:t>
      </w:r>
      <w:r w:rsidR="00F51E02">
        <w:t xml:space="preserve">of the SERPINA gene (by up to 60%) </w:t>
      </w:r>
      <w:r w:rsidR="000321FD">
        <w:fldChar w:fldCharType="begin">
          <w:fldData xml:space="preserve">PEVuZE5vdGU+PENpdGU+PEF1dGhvcj5WZWl0aDwvQXV0aG9yPjxZZWFyPjIwMTk8L1llYXI+PFJl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</w:fldData>
        </w:fldChar>
      </w:r>
      <w:r w:rsidR="000321FD">
        <w:instrText xml:space="preserve"> ADDIN EN.CITE </w:instrText>
      </w:r>
      <w:r w:rsidR="000321FD">
        <w:fldChar w:fldCharType="begin">
          <w:fldData xml:space="preserve">PEVuZE5vdGU+PENpdGU+PEF1dGhvcj5WZWl0aDwvQXV0aG9yPjxZZWFyPjIwMTk8L1llYXI+PFJl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</w:fldData>
        </w:fldChar>
      </w:r>
      <w:r w:rsidR="000321FD">
        <w:instrText xml:space="preserve"> ADDIN EN.CITE.DATA </w:instrText>
      </w:r>
      <w:r w:rsidR="000321FD">
        <w:fldChar w:fldCharType="end"/>
      </w:r>
      <w:r w:rsidR="000321FD">
        <w:fldChar w:fldCharType="separate"/>
      </w:r>
      <w:r w:rsidR="000321FD">
        <w:rPr>
          <w:noProof/>
        </w:rPr>
        <w:t>(Veith et al 2019)</w:t>
      </w:r>
      <w:r w:rsidR="000321FD">
        <w:fldChar w:fldCharType="end"/>
      </w:r>
      <w:r w:rsidR="00F51E02">
        <w:t>.</w:t>
      </w:r>
    </w:p>
    <w:p w14:paraId="3997F870" w14:textId="77777777" w:rsidR="008E65C9" w:rsidRPr="00154B00" w:rsidRDefault="008E65C9" w:rsidP="008E65C9">
      <w:pPr>
        <w:pStyle w:val="Heading2"/>
      </w:pPr>
      <w:r w:rsidRPr="00154B00">
        <w:t xml:space="preserve">Define and </w:t>
      </w:r>
      <w:r w:rsidRPr="004A0BF4">
        <w:t>summarise</w:t>
      </w:r>
      <w:r w:rsidRPr="00154B00">
        <w:t xml:space="preserve"> how current clinical management pathways </w:t>
      </w:r>
      <w:r w:rsidRPr="00ED6C6C">
        <w:t>(from the point of service delivery onwards)</w:t>
      </w:r>
      <w:r w:rsidRPr="00154B00">
        <w:t xml:space="preserve"> are expected to </w:t>
      </w:r>
      <w:r w:rsidRPr="003A2860">
        <w:t>change</w:t>
      </w:r>
      <w:r w:rsidRPr="00154B00">
        <w:t xml:space="preserve"> as a consequence of introducing the proposed medical service</w:t>
      </w:r>
      <w:r>
        <w:t>,</w:t>
      </w:r>
      <w:r w:rsidRPr="00154B00">
        <w:t xml:space="preserve"> including variation in health care resources (</w:t>
      </w:r>
      <w:r>
        <w:t xml:space="preserve">Refer to </w:t>
      </w:r>
      <w:r w:rsidRPr="00154B00">
        <w:t xml:space="preserve">Question </w:t>
      </w:r>
      <w:r>
        <w:t>39</w:t>
      </w:r>
      <w:r w:rsidRPr="00154B00">
        <w:t xml:space="preserve"> as baseline)</w:t>
      </w:r>
      <w:r>
        <w:t>:</w:t>
      </w:r>
    </w:p>
    <w:p w14:paraId="042E5536" w14:textId="2BA65C4E" w:rsidR="00F80D4D" w:rsidRPr="00187354" w:rsidRDefault="008E65C9" w:rsidP="00187354">
      <w:pPr>
        <w:ind w:left="426"/>
        <w:rPr>
          <w:szCs w:val="20"/>
        </w:rPr>
      </w:pPr>
      <w:r w:rsidRPr="00187354">
        <w:rPr>
          <w:szCs w:val="20"/>
        </w:rPr>
        <w:fldChar w:fldCharType="begin"/>
      </w:r>
      <w:r w:rsidRPr="00187354">
        <w:rPr>
          <w:szCs w:val="20"/>
        </w:rPr>
        <w:instrText xml:space="preserve"> REF _Ref27477195 \h </w:instrText>
      </w:r>
      <w:r w:rsidR="00187354">
        <w:rPr>
          <w:szCs w:val="20"/>
        </w:rPr>
        <w:instrText xml:space="preserve"> \* MERGEFORMAT </w:instrText>
      </w:r>
      <w:r w:rsidRPr="00187354">
        <w:rPr>
          <w:szCs w:val="20"/>
        </w:rPr>
      </w:r>
      <w:r w:rsidRPr="00187354">
        <w:rPr>
          <w:szCs w:val="20"/>
        </w:rPr>
        <w:fldChar w:fldCharType="separate"/>
      </w:r>
      <w:r w:rsidRPr="00187354">
        <w:rPr>
          <w:szCs w:val="20"/>
        </w:rPr>
        <w:t>Figure 2</w:t>
      </w:r>
      <w:r w:rsidRPr="00187354">
        <w:rPr>
          <w:szCs w:val="20"/>
        </w:rPr>
        <w:fldChar w:fldCharType="end"/>
      </w:r>
      <w:r w:rsidRPr="00187354">
        <w:rPr>
          <w:szCs w:val="20"/>
        </w:rPr>
        <w:t xml:space="preserve"> describes the clinical algorithm for the diagnosis of alpha-1 antitrypsin deficiency with genotyping replacing IEF in those patients with low levels of AAT (&lt;</w:t>
      </w:r>
      <w:r w:rsidR="00D826F8" w:rsidRPr="00D826F8">
        <w:rPr>
          <w:szCs w:val="20"/>
        </w:rPr>
        <w:t>20 µmol/L</w:t>
      </w:r>
      <w:r w:rsidRPr="00187354">
        <w:rPr>
          <w:szCs w:val="20"/>
        </w:rPr>
        <w:t>) as determined by MBS item number 66635.</w:t>
      </w:r>
      <w:r w:rsidR="004502BD" w:rsidRPr="00187354">
        <w:rPr>
          <w:szCs w:val="20"/>
        </w:rPr>
        <w:t xml:space="preserve"> </w:t>
      </w:r>
      <w:r w:rsidR="00D12295" w:rsidRPr="00187354">
        <w:rPr>
          <w:szCs w:val="20"/>
        </w:rPr>
        <w:t>The goal of testing is to identify individuals and at-risk families for whom interventions might confer benefit, and to especially identify those individuals where there is a mismatch between phenotype as determined by IEF and levels of AAT (i.e. where the underlying genotype does not correlate with phenotype).</w:t>
      </w:r>
      <w:r w:rsidR="00BB0742" w:rsidRPr="00187354">
        <w:rPr>
          <w:szCs w:val="20"/>
        </w:rPr>
        <w:t xml:space="preserve"> </w:t>
      </w:r>
    </w:p>
    <w:p w14:paraId="6B6D5D28" w14:textId="516CAFA1" w:rsidR="00F53308" w:rsidRDefault="00AA02F7" w:rsidP="00187354">
      <w:pPr>
        <w:ind w:left="426"/>
        <w:rPr>
          <w:szCs w:val="20"/>
        </w:rPr>
      </w:pPr>
      <w:r w:rsidRPr="00187354">
        <w:rPr>
          <w:szCs w:val="20"/>
        </w:rPr>
        <w:t>The most</w:t>
      </w:r>
      <w:r w:rsidR="00F80D4D" w:rsidRPr="00187354">
        <w:rPr>
          <w:szCs w:val="20"/>
        </w:rPr>
        <w:t xml:space="preserve"> important </w:t>
      </w:r>
      <w:r w:rsidRPr="00187354">
        <w:rPr>
          <w:szCs w:val="20"/>
        </w:rPr>
        <w:t>result of genetic testing</w:t>
      </w:r>
      <w:r w:rsidR="00187354" w:rsidRPr="00187354">
        <w:rPr>
          <w:szCs w:val="20"/>
        </w:rPr>
        <w:t xml:space="preserve"> </w:t>
      </w:r>
      <w:r w:rsidR="00724741" w:rsidRPr="00187354">
        <w:rPr>
          <w:szCs w:val="20"/>
        </w:rPr>
        <w:t xml:space="preserve">is to promote risk modification behaviour in patients. </w:t>
      </w:r>
      <w:r w:rsidR="000A2EA6">
        <w:rPr>
          <w:szCs w:val="20"/>
        </w:rPr>
        <w:t>T</w:t>
      </w:r>
      <w:r w:rsidR="000A2EA6" w:rsidRPr="000A2EA6">
        <w:rPr>
          <w:szCs w:val="20"/>
        </w:rPr>
        <w:t>he diagnosis of</w:t>
      </w:r>
      <w:r w:rsidR="000A2EA6">
        <w:rPr>
          <w:szCs w:val="20"/>
        </w:rPr>
        <w:t xml:space="preserve"> </w:t>
      </w:r>
      <w:r w:rsidR="000A2EA6" w:rsidRPr="000A2EA6">
        <w:rPr>
          <w:szCs w:val="20"/>
        </w:rPr>
        <w:t>AATD in adults is associated with a greater willingness</w:t>
      </w:r>
      <w:r w:rsidR="000A2EA6">
        <w:rPr>
          <w:szCs w:val="20"/>
        </w:rPr>
        <w:t xml:space="preserve"> </w:t>
      </w:r>
      <w:r w:rsidR="000A2EA6" w:rsidRPr="000A2EA6">
        <w:rPr>
          <w:szCs w:val="20"/>
        </w:rPr>
        <w:t>to attempt quitting and greater success in quitting</w:t>
      </w:r>
      <w:r w:rsidR="008808EB">
        <w:rPr>
          <w:szCs w:val="20"/>
        </w:rPr>
        <w:t xml:space="preserve"> smoking</w:t>
      </w:r>
      <w:r w:rsidR="000A2EA6" w:rsidRPr="000A2EA6">
        <w:rPr>
          <w:szCs w:val="20"/>
        </w:rPr>
        <w:t>.</w:t>
      </w:r>
      <w:r w:rsidR="000A2EA6">
        <w:rPr>
          <w:szCs w:val="20"/>
        </w:rPr>
        <w:t xml:space="preserve"> </w:t>
      </w:r>
      <w:r w:rsidR="00724741" w:rsidRPr="00187354">
        <w:rPr>
          <w:szCs w:val="20"/>
        </w:rPr>
        <w:t xml:space="preserve">Recent evidence indicates that MZ individuals who smoke are at increased risk for airflow obstruction, with the Z allele the single most frequent genetic risk factor for airflow obstruction. </w:t>
      </w:r>
      <w:r w:rsidR="001C7503">
        <w:rPr>
          <w:szCs w:val="20"/>
        </w:rPr>
        <w:t xml:space="preserve">In addition, </w:t>
      </w:r>
      <w:r w:rsidR="001C7503" w:rsidRPr="004A30C1">
        <w:rPr>
          <w:szCs w:val="20"/>
        </w:rPr>
        <w:t>the rate of lung function decline in</w:t>
      </w:r>
      <w:r w:rsidR="001C7503">
        <w:rPr>
          <w:szCs w:val="20"/>
        </w:rPr>
        <w:t xml:space="preserve"> </w:t>
      </w:r>
      <w:r w:rsidR="001C7503" w:rsidRPr="004A30C1">
        <w:rPr>
          <w:szCs w:val="20"/>
        </w:rPr>
        <w:t>smokers with AATD-COPD is considerably higher than</w:t>
      </w:r>
      <w:r w:rsidR="001C7503">
        <w:rPr>
          <w:szCs w:val="20"/>
        </w:rPr>
        <w:t xml:space="preserve"> </w:t>
      </w:r>
      <w:r w:rsidR="001C7503" w:rsidRPr="004A30C1">
        <w:rPr>
          <w:szCs w:val="20"/>
        </w:rPr>
        <w:t>that seen in AAT-replete COPD</w:t>
      </w:r>
      <w:r w:rsidR="001C7503">
        <w:rPr>
          <w:szCs w:val="20"/>
        </w:rPr>
        <w:t xml:space="preserve">, indicating that correct identification and behaviour modification is imperative in these patients. </w:t>
      </w:r>
      <w:r w:rsidR="00724741" w:rsidRPr="00187354">
        <w:rPr>
          <w:szCs w:val="20"/>
        </w:rPr>
        <w:t>The most sensitive and specific (99%) method for identification of specific alleles is genetic testing.</w:t>
      </w:r>
      <w:r w:rsidR="00187354" w:rsidRPr="00187354">
        <w:rPr>
          <w:szCs w:val="20"/>
        </w:rPr>
        <w:t xml:space="preserve"> Correct identification using genetic testing of individuals carrying the Null genotype is of utmost importance.</w:t>
      </w:r>
      <w:r w:rsidR="001C7503">
        <w:rPr>
          <w:szCs w:val="20"/>
        </w:rPr>
        <w:t xml:space="preserve"> </w:t>
      </w:r>
      <w:r w:rsidR="00724741" w:rsidRPr="00187354">
        <w:rPr>
          <w:szCs w:val="20"/>
        </w:rPr>
        <w:t>I</w:t>
      </w:r>
      <w:r w:rsidR="00BB0742" w:rsidRPr="00187354">
        <w:rPr>
          <w:szCs w:val="20"/>
        </w:rPr>
        <w:t xml:space="preserve">t is </w:t>
      </w:r>
      <w:r w:rsidR="00724741" w:rsidRPr="00187354">
        <w:rPr>
          <w:szCs w:val="20"/>
        </w:rPr>
        <w:t xml:space="preserve">particularly </w:t>
      </w:r>
      <w:r w:rsidR="00BB0742" w:rsidRPr="00187354">
        <w:rPr>
          <w:szCs w:val="20"/>
        </w:rPr>
        <w:t xml:space="preserve">important to identify </w:t>
      </w:r>
      <w:r w:rsidR="00E11AE1">
        <w:rPr>
          <w:szCs w:val="20"/>
        </w:rPr>
        <w:t xml:space="preserve">family members at risk i.e. </w:t>
      </w:r>
      <w:r w:rsidR="00BB0742" w:rsidRPr="00187354">
        <w:rPr>
          <w:szCs w:val="20"/>
        </w:rPr>
        <w:t>asymptomatic first-degree relatives of AATD individuals</w:t>
      </w:r>
      <w:r w:rsidR="00E11AE1">
        <w:rPr>
          <w:szCs w:val="20"/>
        </w:rPr>
        <w:t>,</w:t>
      </w:r>
      <w:r w:rsidR="00BB0742" w:rsidRPr="00187354">
        <w:rPr>
          <w:szCs w:val="20"/>
        </w:rPr>
        <w:t xml:space="preserve"> in order to </w:t>
      </w:r>
      <w:r w:rsidR="00724741" w:rsidRPr="00187354">
        <w:rPr>
          <w:szCs w:val="20"/>
        </w:rPr>
        <w:t>promote</w:t>
      </w:r>
      <w:r w:rsidR="00BB0742" w:rsidRPr="00187354">
        <w:rPr>
          <w:szCs w:val="20"/>
        </w:rPr>
        <w:t xml:space="preserve"> risk modification</w:t>
      </w:r>
      <w:r w:rsidR="00724741" w:rsidRPr="00187354">
        <w:rPr>
          <w:szCs w:val="20"/>
        </w:rPr>
        <w:t xml:space="preserve"> behaviour</w:t>
      </w:r>
      <w:r w:rsidR="00BB0742" w:rsidRPr="00187354">
        <w:rPr>
          <w:szCs w:val="20"/>
        </w:rPr>
        <w:t>, especially smoking avoidance, and adequate monitoring</w:t>
      </w:r>
      <w:r w:rsidR="00C36EE0">
        <w:rPr>
          <w:szCs w:val="20"/>
        </w:rPr>
        <w:t>. I</w:t>
      </w:r>
      <w:r w:rsidR="00C36EE0" w:rsidRPr="00C36EE0">
        <w:rPr>
          <w:szCs w:val="20"/>
        </w:rPr>
        <w:t>dentification of AATD at birth is associated with a</w:t>
      </w:r>
      <w:r w:rsidR="00C36EE0">
        <w:rPr>
          <w:szCs w:val="20"/>
        </w:rPr>
        <w:t xml:space="preserve"> </w:t>
      </w:r>
      <w:r w:rsidR="00C36EE0" w:rsidRPr="00C36EE0">
        <w:rPr>
          <w:szCs w:val="20"/>
        </w:rPr>
        <w:t>lower rate of smoking initiation</w:t>
      </w:r>
      <w:r w:rsidR="000A2EA6">
        <w:rPr>
          <w:szCs w:val="20"/>
        </w:rPr>
        <w:t xml:space="preserve"> </w:t>
      </w:r>
      <w:r w:rsidR="000321FD">
        <w:rPr>
          <w:szCs w:val="20"/>
        </w:rPr>
        <w:fldChar w:fldCharType="begin">
          <w:fldData xml:space="preserve">PEVuZE5vdGU+PENpdGU+PEF1dGhvcj5TYW5kaGF1czwvQXV0aG9yPjxZZWFyPjIwMTY8L1llYXI+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</w:fldData>
        </w:fldChar>
      </w:r>
      <w:r w:rsidR="000321FD">
        <w:rPr>
          <w:szCs w:val="20"/>
        </w:rPr>
        <w:instrText xml:space="preserve"> ADDIN EN.CITE </w:instrText>
      </w:r>
      <w:r w:rsidR="000321FD">
        <w:rPr>
          <w:szCs w:val="20"/>
        </w:rPr>
        <w:fldChar w:fldCharType="begin">
          <w:fldData xml:space="preserve">PEVuZE5vdGU+PENpdGU+PEF1dGhvcj5TYW5kaGF1czwvQXV0aG9yPjxZZWFyPjIwMTY8L1llYXI+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</w:fldData>
        </w:fldChar>
      </w:r>
      <w:r w:rsidR="000321FD">
        <w:rPr>
          <w:szCs w:val="20"/>
        </w:rPr>
        <w:instrText xml:space="preserve"> ADDIN EN.CITE.DATA </w:instrText>
      </w:r>
      <w:r w:rsidR="000321FD">
        <w:rPr>
          <w:szCs w:val="20"/>
        </w:rPr>
      </w:r>
      <w:r w:rsidR="000321FD">
        <w:rPr>
          <w:szCs w:val="20"/>
        </w:rPr>
        <w:fldChar w:fldCharType="end"/>
      </w:r>
      <w:r w:rsidR="000321FD">
        <w:rPr>
          <w:szCs w:val="20"/>
        </w:rPr>
      </w:r>
      <w:r w:rsidR="000321FD">
        <w:rPr>
          <w:szCs w:val="20"/>
        </w:rPr>
        <w:fldChar w:fldCharType="separate"/>
      </w:r>
      <w:r w:rsidR="000321FD">
        <w:rPr>
          <w:noProof/>
          <w:szCs w:val="20"/>
        </w:rPr>
        <w:t>(Sandhaus et al 2016)</w:t>
      </w:r>
      <w:r w:rsidR="000321FD">
        <w:rPr>
          <w:szCs w:val="20"/>
        </w:rPr>
        <w:fldChar w:fldCharType="end"/>
      </w:r>
      <w:r w:rsidR="00BB0742" w:rsidRPr="00187354">
        <w:rPr>
          <w:szCs w:val="20"/>
        </w:rPr>
        <w:t>.</w:t>
      </w:r>
      <w:r w:rsidR="00F53308">
        <w:rPr>
          <w:szCs w:val="20"/>
        </w:rPr>
        <w:t xml:space="preserve">  </w:t>
      </w:r>
    </w:p>
    <w:p w14:paraId="539BE05F" w14:textId="77777777" w:rsidR="00EC41E3" w:rsidRDefault="00F53308" w:rsidP="00EC41E3">
      <w:pPr>
        <w:ind w:left="426"/>
        <w:rPr>
          <w:szCs w:val="20"/>
        </w:rPr>
      </w:pPr>
      <w:r>
        <w:rPr>
          <w:szCs w:val="20"/>
        </w:rPr>
        <w:t xml:space="preserve">In addition, genetic testing will </w:t>
      </w:r>
      <w:r w:rsidRPr="00F53308">
        <w:rPr>
          <w:szCs w:val="20"/>
        </w:rPr>
        <w:t>identify not only individuals who are homozygous for the most common abnormal AAT genes, but also those who are heterozygous</w:t>
      </w:r>
      <w:r>
        <w:rPr>
          <w:szCs w:val="20"/>
        </w:rPr>
        <w:t>, enabling informed reproductive options for those individuals wishing to have children.</w:t>
      </w:r>
      <w:r w:rsidR="00EC41E3" w:rsidRPr="00EC41E3">
        <w:rPr>
          <w:szCs w:val="20"/>
        </w:rPr>
        <w:t xml:space="preserve"> </w:t>
      </w:r>
    </w:p>
    <w:p w14:paraId="446C2251" w14:textId="77777777" w:rsidR="00ED6C6C" w:rsidRDefault="00EC41E3" w:rsidP="00EC41E3">
      <w:pPr>
        <w:ind w:left="426"/>
        <w:rPr>
          <w:szCs w:val="20"/>
        </w:rPr>
      </w:pPr>
      <w:r>
        <w:rPr>
          <w:szCs w:val="20"/>
        </w:rPr>
        <w:t xml:space="preserve">It should be noted that </w:t>
      </w:r>
      <w:r w:rsidR="00ED6C6C">
        <w:rPr>
          <w:szCs w:val="20"/>
        </w:rPr>
        <w:t>a</w:t>
      </w:r>
      <w:r>
        <w:rPr>
          <w:szCs w:val="20"/>
        </w:rPr>
        <w:t xml:space="preserve"> recent application</w:t>
      </w:r>
      <w:r>
        <w:rPr>
          <w:rStyle w:val="FootnoteReference"/>
          <w:szCs w:val="20"/>
        </w:rPr>
        <w:footnoteReference w:id="7"/>
      </w:r>
      <w:r>
        <w:rPr>
          <w:szCs w:val="20"/>
        </w:rPr>
        <w:t xml:space="preserve"> for the public funding of weekly infusions of </w:t>
      </w:r>
      <w:r w:rsidRPr="00C65253">
        <w:rPr>
          <w:szCs w:val="20"/>
        </w:rPr>
        <w:t>purified</w:t>
      </w:r>
      <w:r>
        <w:rPr>
          <w:szCs w:val="20"/>
        </w:rPr>
        <w:t xml:space="preserve"> </w:t>
      </w:r>
      <w:r w:rsidRPr="00C65253">
        <w:rPr>
          <w:szCs w:val="20"/>
        </w:rPr>
        <w:t xml:space="preserve">human alpha1-proteinase inhibitor (A1-PI) for the treatment of </w:t>
      </w:r>
      <w:r>
        <w:rPr>
          <w:szCs w:val="20"/>
        </w:rPr>
        <w:t xml:space="preserve">AATD was not supported by the MSAC. Although the MSAC acknowledged that there was a </w:t>
      </w:r>
      <w:r w:rsidRPr="00C65253">
        <w:rPr>
          <w:szCs w:val="20"/>
        </w:rPr>
        <w:t>large unmet clinical need</w:t>
      </w:r>
      <w:r>
        <w:rPr>
          <w:szCs w:val="20"/>
        </w:rPr>
        <w:t xml:space="preserve"> for this therapy, concerns were raised regarding the lack of evidence describing the measurement of the effectiveness </w:t>
      </w:r>
      <w:r w:rsidRPr="00C65253">
        <w:rPr>
          <w:szCs w:val="20"/>
        </w:rPr>
        <w:t>of A1-PI treatment</w:t>
      </w:r>
      <w:r>
        <w:rPr>
          <w:szCs w:val="20"/>
        </w:rPr>
        <w:t xml:space="preserve"> using CT density. In addition, </w:t>
      </w:r>
      <w:r w:rsidRPr="00EC41E3">
        <w:rPr>
          <w:szCs w:val="20"/>
        </w:rPr>
        <w:t>MSAC noted that there are no statistically significant differences between A1-PI and placebo</w:t>
      </w:r>
      <w:r>
        <w:rPr>
          <w:szCs w:val="20"/>
        </w:rPr>
        <w:t xml:space="preserve"> </w:t>
      </w:r>
      <w:r w:rsidRPr="00EC41E3">
        <w:rPr>
          <w:szCs w:val="20"/>
        </w:rPr>
        <w:t>in relation to mortality, exacerbation of COPD, hospitalisation due to COPD exacerbation,</w:t>
      </w:r>
      <w:r>
        <w:rPr>
          <w:szCs w:val="20"/>
        </w:rPr>
        <w:t xml:space="preserve"> QoL</w:t>
      </w:r>
      <w:r w:rsidRPr="00EC41E3">
        <w:rPr>
          <w:szCs w:val="20"/>
        </w:rPr>
        <w:t>, FEV1, exercise</w:t>
      </w:r>
      <w:r>
        <w:rPr>
          <w:szCs w:val="20"/>
        </w:rPr>
        <w:t xml:space="preserve"> </w:t>
      </w:r>
      <w:r w:rsidRPr="00EC41E3">
        <w:rPr>
          <w:szCs w:val="20"/>
        </w:rPr>
        <w:t>capacity or carbon monoxide diffusion capacity.</w:t>
      </w:r>
      <w:r>
        <w:rPr>
          <w:szCs w:val="20"/>
        </w:rPr>
        <w:t xml:space="preserve"> </w:t>
      </w:r>
    </w:p>
    <w:p w14:paraId="4A0F856E" w14:textId="3DF6E997" w:rsidR="00EC41E3" w:rsidRDefault="00EC41E3" w:rsidP="00EC41E3">
      <w:pPr>
        <w:ind w:left="426"/>
        <w:rPr>
          <w:szCs w:val="20"/>
        </w:rPr>
      </w:pPr>
      <w:r>
        <w:rPr>
          <w:szCs w:val="20"/>
        </w:rPr>
        <w:t xml:space="preserve">This current application is concerned with identifying AATD individuals in order that they can put in place a regimen of behaviour modification </w:t>
      </w:r>
      <w:r w:rsidRPr="00EC41E3">
        <w:rPr>
          <w:rStyle w:val="Emphasis"/>
        </w:rPr>
        <w:t>before</w:t>
      </w:r>
      <w:r>
        <w:rPr>
          <w:szCs w:val="20"/>
        </w:rPr>
        <w:t xml:space="preserve"> they become symptomatic with conditions such as COPD.</w:t>
      </w:r>
    </w:p>
    <w:p w14:paraId="1622B8A8" w14:textId="39E7642B" w:rsidR="008E65C9" w:rsidRPr="00187354" w:rsidRDefault="008E65C9" w:rsidP="00187354">
      <w:pPr>
        <w:ind w:left="426"/>
        <w:rPr>
          <w:szCs w:val="20"/>
        </w:rPr>
      </w:pPr>
    </w:p>
    <w:p w14:paraId="1F6CF605" w14:textId="77777777" w:rsidR="002045BA" w:rsidRPr="002045BA" w:rsidRDefault="002045BA" w:rsidP="002045BA"/>
    <w:p w14:paraId="0A9E8149" w14:textId="77777777" w:rsidR="003D63B7" w:rsidRDefault="003D63B7" w:rsidP="001B29A1">
      <w:pPr>
        <w:ind w:left="426"/>
        <w:rPr>
          <w:b/>
          <w:szCs w:val="20"/>
        </w:rPr>
        <w:sectPr w:rsidR="003D63B7" w:rsidSect="00DD308E">
          <w:pgSz w:w="11906" w:h="16838"/>
          <w:pgMar w:top="1440" w:right="1440" w:bottom="1440" w:left="1440" w:header="708" w:footer="708" w:gutter="0"/>
          <w:cols w:space="708"/>
          <w:docGrid w:linePitch="360"/>
        </w:sectPr>
      </w:pPr>
    </w:p>
    <w:p w14:paraId="43D4CBD2" w14:textId="7B86E0E5" w:rsidR="003433D1" w:rsidRDefault="00350AD0" w:rsidP="001B29A1">
      <w:pPr>
        <w:ind w:left="426"/>
        <w:rPr>
          <w:b/>
          <w:szCs w:val="20"/>
        </w:rPr>
      </w:pPr>
      <w:r>
        <w:rPr>
          <w:b/>
          <w:noProof/>
          <w:szCs w:val="20"/>
          <w:lang w:eastAsia="en-AU"/>
        </w:rPr>
        <mc:AlternateContent>
          <mc:Choice Requires="wpg">
            <w:drawing>
              <wp:anchor distT="0" distB="0" distL="114300" distR="114300" simplePos="0" relativeHeight="251692544" behindDoc="0" locked="0" layoutInCell="1" allowOverlap="1" wp14:anchorId="177238DD" wp14:editId="483ED6BD">
                <wp:simplePos x="0" y="0"/>
                <wp:positionH relativeFrom="margin">
                  <wp:posOffset>342900</wp:posOffset>
                </wp:positionH>
                <wp:positionV relativeFrom="paragraph">
                  <wp:posOffset>-647700</wp:posOffset>
                </wp:positionV>
                <wp:extent cx="8602980" cy="5985827"/>
                <wp:effectExtent l="0" t="0" r="26670" b="15240"/>
                <wp:wrapNone/>
                <wp:docPr id="78" name="Group 78" descr="Figure 2 Algorithm for the diagnosis of alpha-1 antitrypsin deficiency with genotyping (Stoller 2018)  AAT = alpha-1 antitrypsin" title="Figure 2 Algorithm for the diagnosis of alpha-1 antitrypsin deficiency with genotyping (Stoller 2018)  AAT = alpha-1 antitrypsin"/>
                <wp:cNvGraphicFramePr/>
                <a:graphic xmlns:a="http://schemas.openxmlformats.org/drawingml/2006/main">
                  <a:graphicData uri="http://schemas.microsoft.com/office/word/2010/wordprocessingGroup">
                    <wpg:wgp>
                      <wpg:cNvGrpSpPr/>
                      <wpg:grpSpPr>
                        <a:xfrm>
                          <a:off x="0" y="0"/>
                          <a:ext cx="8602980" cy="5985827"/>
                          <a:chOff x="0" y="-80967"/>
                          <a:chExt cx="8603063" cy="5986246"/>
                        </a:xfrm>
                      </wpg:grpSpPr>
                      <wps:wsp>
                        <wps:cNvPr id="53" name="Straight Connector 53"/>
                        <wps:cNvCnPr/>
                        <wps:spPr>
                          <a:xfrm flipH="1">
                            <a:off x="4562840" y="2053047"/>
                            <a:ext cx="9526" cy="71436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7621988" y="1665799"/>
                            <a:ext cx="0" cy="22288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a:off x="1535264" y="1665799"/>
                            <a:ext cx="0" cy="8096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 name="Rounded Rectangle 4" title="Figure 2 Algorithm for the diagnosis of alpha-1 antitrypsin deficiency with genotyping (Stoller 2018)"/>
                        <wps:cNvSpPr/>
                        <wps:spPr>
                          <a:xfrm>
                            <a:off x="2813142" y="-80967"/>
                            <a:ext cx="3448083" cy="900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351463" w14:textId="68E281E3" w:rsidR="00F7267F" w:rsidRDefault="00F7267F" w:rsidP="000C5E0D">
                              <w:pPr>
                                <w:jc w:val="center"/>
                              </w:pPr>
                              <w:r>
                                <w:t xml:space="preserve">Patients with clinical suspicion of AATD. </w:t>
                              </w:r>
                              <w:r>
                                <w:br/>
                                <w:t>AAT levels determined from patient sample (serum)</w:t>
                              </w:r>
                              <w:r>
                                <w:br/>
                              </w:r>
                              <w:r w:rsidRPr="00F47345">
                                <w:t>MBS item number 666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600323" y="1176793"/>
                            <a:ext cx="1971675"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5D4640" w14:textId="06C3C91D" w:rsidR="00F7267F" w:rsidRDefault="00F7267F" w:rsidP="000C5E0D">
                              <w:pPr>
                                <w:jc w:val="center"/>
                              </w:pPr>
                              <w:r>
                                <w:t>AAT level low</w:t>
                              </w:r>
                              <w:r>
                                <w:br/>
                              </w:r>
                              <w:r w:rsidRPr="00416577">
                                <w:t>&lt;20 µmo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ounded Rectangle 26"/>
                        <wps:cNvSpPr/>
                        <wps:spPr>
                          <a:xfrm>
                            <a:off x="3458503" y="1176685"/>
                            <a:ext cx="2266950" cy="93325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403782" w14:textId="72A910DE" w:rsidR="00F7267F" w:rsidRDefault="00F7267F" w:rsidP="000C5E0D">
                              <w:pPr>
                                <w:jc w:val="center"/>
                              </w:pPr>
                              <w:r>
                                <w:t>AAT level normal (</w:t>
                              </w:r>
                              <w:r>
                                <w:rPr>
                                  <w:rFonts w:cstheme="minorHAnsi"/>
                                </w:rPr>
                                <w:t>≥</w:t>
                              </w:r>
                              <w:r w:rsidRPr="00416577">
                                <w:t>20 µmol/L</w:t>
                              </w:r>
                              <w:r>
                                <w:t xml:space="preserve">) but with moderate to high clinical suspicion of AATD </w:t>
                              </w:r>
                              <w:r>
                                <w:br/>
                                <w:t>(e.g. allelic variant F or oth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ounded Rectangle 36"/>
                        <wps:cNvSpPr/>
                        <wps:spPr>
                          <a:xfrm>
                            <a:off x="6631388" y="1176793"/>
                            <a:ext cx="1971675"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022761" w14:textId="77777777" w:rsidR="00F7267F" w:rsidRDefault="00F7267F" w:rsidP="000C5E0D">
                              <w:pPr>
                                <w:jc w:val="center"/>
                              </w:pPr>
                              <w:r>
                                <w:t>AAT level normal with low clinical suspicion of AA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ounded Rectangle 38"/>
                        <wps:cNvSpPr/>
                        <wps:spPr>
                          <a:xfrm>
                            <a:off x="608275" y="2472856"/>
                            <a:ext cx="1971675" cy="638175"/>
                          </a:xfrm>
                          <a:prstGeom prst="round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63FA212" w14:textId="39BD0BCC" w:rsidR="00F7267F" w:rsidRDefault="00F7267F" w:rsidP="000C5E0D">
                              <w:pPr>
                                <w:jc w:val="center"/>
                              </w:pPr>
                              <w:r>
                                <w:t>Confirm AAT level</w:t>
                              </w:r>
                              <w:r>
                                <w:br/>
                                <w:t>Perform genoty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0" y="3892164"/>
                            <a:ext cx="1263650" cy="847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31C3F4" w14:textId="6BE86982" w:rsidR="00F7267F" w:rsidRDefault="00F7267F" w:rsidP="000C5E0D">
                              <w:pPr>
                                <w:jc w:val="center"/>
                              </w:pPr>
                              <w:r>
                                <w:t>Abnormal geno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1534602" y="3892164"/>
                            <a:ext cx="1571625" cy="1162050"/>
                          </a:xfrm>
                          <a:prstGeom prst="round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55E74D3" w14:textId="39529F79" w:rsidR="00F7267F" w:rsidRDefault="00F7267F" w:rsidP="000C5E0D">
                              <w:pPr>
                                <w:jc w:val="center"/>
                              </w:pPr>
                              <w:r>
                                <w:t>Normal genotype. Perform gene sequencing looking for null or rare vari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ounded Rectangle 41"/>
                        <wps:cNvSpPr/>
                        <wps:spPr>
                          <a:xfrm>
                            <a:off x="3629770" y="3892164"/>
                            <a:ext cx="1971675"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AB6490" w14:textId="77777777" w:rsidR="00F7267F" w:rsidRDefault="00F7267F" w:rsidP="000C5E0D">
                              <w:pPr>
                                <w:jc w:val="center"/>
                              </w:pPr>
                              <w:r>
                                <w:t>Abnormal allele identified consistent with AAT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1535264" y="1005840"/>
                            <a:ext cx="0" cy="1714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4542431" y="1005840"/>
                            <a:ext cx="0" cy="1714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7621988" y="1007415"/>
                            <a:ext cx="0" cy="1714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1534602" y="3112936"/>
                            <a:ext cx="0" cy="4953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2579804" y="2767416"/>
                            <a:ext cx="1982829" cy="0"/>
                          </a:xfrm>
                          <a:prstGeom prst="line">
                            <a:avLst/>
                          </a:prstGeom>
                          <a:ln w="19050">
                            <a:solidFill>
                              <a:schemeClr val="tx1"/>
                            </a:solidFill>
                            <a:headEnd type="triangle"/>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a:off x="600986" y="3605917"/>
                            <a:ext cx="0" cy="285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a:off x="2306541" y="3605917"/>
                            <a:ext cx="0" cy="285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600323" y="3605917"/>
                            <a:ext cx="32956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3896802" y="3605917"/>
                            <a:ext cx="0" cy="285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Rounded Rectangle 42"/>
                        <wps:cNvSpPr/>
                        <wps:spPr>
                          <a:xfrm>
                            <a:off x="6631388" y="3892164"/>
                            <a:ext cx="1971675"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42CFDE" w14:textId="77777777" w:rsidR="00F7267F" w:rsidRDefault="00F7267F" w:rsidP="000C5E0D">
                              <w:pPr>
                                <w:jc w:val="center"/>
                              </w:pPr>
                              <w:r>
                                <w:t>Normal</w:t>
                              </w:r>
                              <w:r>
                                <w:br/>
                                <w:t>No further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3104984" y="4274489"/>
                            <a:ext cx="52387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Rounded Rectangle 13"/>
                        <wps:cNvSpPr/>
                        <wps:spPr>
                          <a:xfrm>
                            <a:off x="2997642" y="5267739"/>
                            <a:ext cx="3239770" cy="6375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0F0C7C" w14:textId="09AB147C" w:rsidR="00F7267F" w:rsidRDefault="00F7267F" w:rsidP="007D19DA">
                              <w:pPr>
                                <w:jc w:val="center"/>
                              </w:pPr>
                              <w:r>
                                <w:t>Treatment, lung and liver function, surveillance, avoidance of risk factors including smoking ces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wps:spPr>
                          <a:xfrm>
                            <a:off x="4614076" y="4548146"/>
                            <a:ext cx="7951" cy="71164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588397" y="4735002"/>
                            <a:ext cx="3976" cy="87928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flipV="1">
                            <a:off x="588397" y="5610308"/>
                            <a:ext cx="2409190" cy="1143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77238DD" id="Group 78" o:spid="_x0000_s1059" alt="Title: Figure 2 Algorithm for the diagnosis of alpha-1 antitrypsin deficiency with genotyping (Stoller 2018)  AAT = alpha-1 antitrypsin - Description: Figure 2 Algorithm for the diagnosis of alpha-1 antitrypsin deficiency with genotyping (Stoller 2018)  AAT = alpha-1 antitrypsin" style="position:absolute;left:0;text-align:left;margin-left:27pt;margin-top:-51pt;width:677.4pt;height:471.3pt;z-index:251692544;mso-position-horizontal-relative:margin;mso-width-relative:margin;mso-height-relative:margin" coordorigin=",-809" coordsize="86030,59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">
                <v:line id="Straight Connector 53" o:spid="_x0000_s1060" style="position:absolute;flip:x;visibility:visible;mso-wrap-style:square" from="45628,20530" to="45723,27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" strokecolor="black [3213]" strokeweight="1.5pt"/>
                <v:shapetype id="_x0000_t32" coordsize="21600,21600" o:spt="32" o:oned="t" path="m,l21600,21600e" filled="f">
                  <v:path arrowok="t" fillok="f" o:connecttype="none"/>
                  <o:lock v:ext="edit" shapetype="t"/>
                </v:shapetype>
                <v:shape id="Straight Arrow Connector 48" o:spid="_x0000_s1061" type="#_x0000_t32" style="position:absolute;left:76219;top:16657;width:0;height:22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" strokecolor="black [3213]" strokeweight="1.5pt">
                  <v:stroke endarrow="block"/>
                </v:shape>
                <v:shape id="Straight Arrow Connector 54" o:spid="_x0000_s1062" type="#_x0000_t32" style="position:absolute;left:15352;top:16657;width:0;height:80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" strokecolor="black [3213]" strokeweight="1.5pt">
                  <v:stroke endarrow="block"/>
                </v:shape>
                <v:roundrect id="Rounded Rectangle 4" o:spid="_x0000_s1063" style="position:absolute;left:28131;top:-809;width:34481;height:9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textbox>
                    <w:txbxContent>
                      <w:p w14:paraId="3D351463" w14:textId="68E281E3" w:rsidR="00F7267F" w:rsidRDefault="00F7267F" w:rsidP="000C5E0D">
                        <w:pPr>
                          <w:jc w:val="center"/>
                        </w:pPr>
                        <w:r>
                          <w:t xml:space="preserve">Patients with clinical suspicion of AATD. </w:t>
                        </w:r>
                        <w:r>
                          <w:br/>
                          <w:t>AAT levels determined from patient sample (serum)</w:t>
                        </w:r>
                        <w:r>
                          <w:br/>
                        </w:r>
                        <w:r w:rsidRPr="00F47345">
                          <w:t>MBS item number 66635</w:t>
                        </w:r>
                      </w:p>
                    </w:txbxContent>
                  </v:textbox>
                </v:roundrect>
                <v:roundrect id="Rounded Rectangle 15" o:spid="_x0000_s1064" style="position:absolute;left:6003;top:11767;width:19716;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" fillcolor="#4f81bd [3204]" strokecolor="#243f60 [1604]" strokeweight="2pt">
                  <v:textbox>
                    <w:txbxContent>
                      <w:p w14:paraId="395D4640" w14:textId="06C3C91D" w:rsidR="00F7267F" w:rsidRDefault="00F7267F" w:rsidP="000C5E0D">
                        <w:pPr>
                          <w:jc w:val="center"/>
                        </w:pPr>
                        <w:r>
                          <w:t>AAT level low</w:t>
                        </w:r>
                        <w:r>
                          <w:br/>
                        </w:r>
                        <w:r w:rsidRPr="00416577">
                          <w:t>&lt;20 µmol/L</w:t>
                        </w:r>
                      </w:p>
                    </w:txbxContent>
                  </v:textbox>
                </v:roundrect>
                <v:roundrect id="Rounded Rectangle 26" o:spid="_x0000_s1065" style="position:absolute;left:34585;top:11766;width:22669;height:9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" fillcolor="#4f81bd [3204]" strokecolor="#243f60 [1604]" strokeweight="2pt">
                  <v:textbox>
                    <w:txbxContent>
                      <w:p w14:paraId="69403782" w14:textId="72A910DE" w:rsidR="00F7267F" w:rsidRDefault="00F7267F" w:rsidP="000C5E0D">
                        <w:pPr>
                          <w:jc w:val="center"/>
                        </w:pPr>
                        <w:r>
                          <w:t>AAT level normal (</w:t>
                        </w:r>
                        <w:r>
                          <w:rPr>
                            <w:rFonts w:cstheme="minorHAnsi"/>
                          </w:rPr>
                          <w:t>≥</w:t>
                        </w:r>
                        <w:r w:rsidRPr="00416577">
                          <w:t>20 µmol/L</w:t>
                        </w:r>
                        <w:r>
                          <w:t xml:space="preserve">) but with moderate to high clinical suspicion of AATD </w:t>
                        </w:r>
                        <w:r>
                          <w:br/>
                          <w:t>(e.g. allelic variant F or other)</w:t>
                        </w:r>
                      </w:p>
                    </w:txbxContent>
                  </v:textbox>
                </v:roundrect>
                <v:roundrect id="Rounded Rectangle 36" o:spid="_x0000_s1066" style="position:absolute;left:66313;top:11767;width:19717;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" fillcolor="#4f81bd [3204]" strokecolor="#243f60 [1604]" strokeweight="2pt">
                  <v:textbox>
                    <w:txbxContent>
                      <w:p w14:paraId="58022761" w14:textId="77777777" w:rsidR="00F7267F" w:rsidRDefault="00F7267F" w:rsidP="000C5E0D">
                        <w:pPr>
                          <w:jc w:val="center"/>
                        </w:pPr>
                        <w:r>
                          <w:t>AAT level normal with low clinical suspicion of AATD</w:t>
                        </w:r>
                      </w:p>
                    </w:txbxContent>
                  </v:textbox>
                </v:roundrect>
                <v:roundrect id="Rounded Rectangle 38" o:spid="_x0000_s1067" style="position:absolute;left:6082;top:24728;width:19717;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" fillcolor="red" strokecolor="#243f60 [1604]" strokeweight="2pt">
                  <v:textbox>
                    <w:txbxContent>
                      <w:p w14:paraId="063FA212" w14:textId="39BD0BCC" w:rsidR="00F7267F" w:rsidRDefault="00F7267F" w:rsidP="000C5E0D">
                        <w:pPr>
                          <w:jc w:val="center"/>
                        </w:pPr>
                        <w:r>
                          <w:t>Confirm AAT level</w:t>
                        </w:r>
                        <w:r>
                          <w:br/>
                          <w:t>Perform genotyping</w:t>
                        </w:r>
                      </w:p>
                    </w:txbxContent>
                  </v:textbox>
                </v:roundrect>
                <v:roundrect id="Rounded Rectangle 39" o:spid="_x0000_s1068" style="position:absolute;top:38921;width:12636;height:8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" fillcolor="#4f81bd [3204]" strokecolor="#243f60 [1604]" strokeweight="2pt">
                  <v:textbox>
                    <w:txbxContent>
                      <w:p w14:paraId="7731C3F4" w14:textId="6BE86982" w:rsidR="00F7267F" w:rsidRDefault="00F7267F" w:rsidP="000C5E0D">
                        <w:pPr>
                          <w:jc w:val="center"/>
                        </w:pPr>
                        <w:r>
                          <w:t>Abnormal genotype</w:t>
                        </w:r>
                      </w:p>
                    </w:txbxContent>
                  </v:textbox>
                </v:roundrect>
                <v:roundrect id="Rounded Rectangle 40" o:spid="_x0000_s1069" style="position:absolute;left:15346;top:38921;width:15716;height:116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" fillcolor="red" strokecolor="#243f60 [1604]" strokeweight="2pt">
                  <v:textbox>
                    <w:txbxContent>
                      <w:p w14:paraId="255E74D3" w14:textId="39529F79" w:rsidR="00F7267F" w:rsidRDefault="00F7267F" w:rsidP="000C5E0D">
                        <w:pPr>
                          <w:jc w:val="center"/>
                        </w:pPr>
                        <w:r>
                          <w:t>Normal genotype. Perform gene sequencing looking for null or rare variants</w:t>
                        </w:r>
                      </w:p>
                    </w:txbxContent>
                  </v:textbox>
                </v:roundrect>
                <v:roundrect id="Rounded Rectangle 41" o:spid="_x0000_s1070" style="position:absolute;left:36297;top:38921;width:19717;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" fillcolor="#4f81bd [3204]" strokecolor="#243f60 [1604]" strokeweight="2pt">
                  <v:textbox>
                    <w:txbxContent>
                      <w:p w14:paraId="2FAB6490" w14:textId="77777777" w:rsidR="00F7267F" w:rsidRDefault="00F7267F" w:rsidP="000C5E0D">
                        <w:pPr>
                          <w:jc w:val="center"/>
                        </w:pPr>
                        <w:r>
                          <w:t>Abnormal allele identified consistent with AAT level</w:t>
                        </w:r>
                      </w:p>
                    </w:txbxContent>
                  </v:textbox>
                </v:roundrect>
                <v:shape id="Straight Arrow Connector 43" o:spid="_x0000_s1071" type="#_x0000_t32" style="position:absolute;left:15352;top:10058;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" strokecolor="black [3213]" strokeweight="1.5pt">
                  <v:stroke endarrow="block"/>
                </v:shape>
                <v:shape id="Straight Arrow Connector 44" o:spid="_x0000_s1072" type="#_x0000_t32" style="position:absolute;left:45424;top:10058;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" strokecolor="black [3213]" strokeweight="1.5pt">
                  <v:stroke endarrow="block"/>
                </v:shape>
                <v:shape id="Straight Arrow Connector 45" o:spid="_x0000_s1073" type="#_x0000_t32" style="position:absolute;left:76219;top:10074;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" strokecolor="black [3213]" strokeweight="1.5pt">
                  <v:stroke endarrow="block"/>
                </v:shape>
                <v:line id="Straight Connector 58" o:spid="_x0000_s1074" style="position:absolute;visibility:visible;mso-wrap-style:square" from="15346,31129" to="15346,360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" strokecolor="black [3213]" strokeweight="1.5pt"/>
                <v:line id="Straight Connector 52" o:spid="_x0000_s1075" style="position:absolute;visibility:visible;mso-wrap-style:square" from="25798,27674" to="45626,27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" strokecolor="black [3213]" strokeweight="1.5pt">
                  <v:stroke startarrow="block"/>
                </v:line>
                <v:shape id="Straight Arrow Connector 55" o:spid="_x0000_s1076" type="#_x0000_t32" style="position:absolute;left:6009;top:36059;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" strokecolor="black [3213]" strokeweight="1.5pt">
                  <v:stroke endarrow="block"/>
                </v:shape>
                <v:shape id="Straight Arrow Connector 56" o:spid="_x0000_s1077" type="#_x0000_t32" style="position:absolute;left:23065;top:36059;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" strokecolor="black [3213]" strokeweight="1.5pt">
                  <v:stroke endarrow="block"/>
                </v:shape>
                <v:line id="Straight Connector 57" o:spid="_x0000_s1078" style="position:absolute;visibility:visible;mso-wrap-style:square" from="6003,36059" to="38959,36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" strokecolor="black [3213]" strokeweight="1.5pt"/>
                <v:shape id="Straight Arrow Connector 59" o:spid="_x0000_s1079" type="#_x0000_t32" style="position:absolute;left:38968;top:36059;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" strokecolor="black [3213]" strokeweight="1.5pt">
                  <v:stroke endarrow="block"/>
                </v:shape>
                <v:roundrect id="Rounded Rectangle 42" o:spid="_x0000_s1080" style="position:absolute;left:66313;top:38921;width:19717;height:6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" fillcolor="#4f81bd [3204]" strokecolor="#243f60 [1604]" strokeweight="2pt">
                  <v:textbox>
                    <w:txbxContent>
                      <w:p w14:paraId="2442CFDE" w14:textId="77777777" w:rsidR="00F7267F" w:rsidRDefault="00F7267F" w:rsidP="000C5E0D">
                        <w:pPr>
                          <w:jc w:val="center"/>
                        </w:pPr>
                        <w:r>
                          <w:t>Normal</w:t>
                        </w:r>
                        <w:r>
                          <w:br/>
                          <w:t>No further testing</w:t>
                        </w:r>
                      </w:p>
                    </w:txbxContent>
                  </v:textbox>
                </v:roundrect>
                <v:shape id="Straight Arrow Connector 60" o:spid="_x0000_s1081" type="#_x0000_t32" style="position:absolute;left:31049;top:42744;width:5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" strokecolor="black [3213]" strokeweight="1.5pt">
                  <v:stroke endarrow="block"/>
                </v:shape>
                <v:roundrect id="Rounded Rectangle 13" o:spid="_x0000_s1082" style="position:absolute;left:29976;top:52677;width:32398;height:63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" fillcolor="#4f81bd [3204]" strokecolor="#243f60 [1604]" strokeweight="2pt">
                  <v:textbox>
                    <w:txbxContent>
                      <w:p w14:paraId="1F0F0C7C" w14:textId="09AB147C" w:rsidR="00F7267F" w:rsidRDefault="00F7267F" w:rsidP="007D19DA">
                        <w:pPr>
                          <w:jc w:val="center"/>
                        </w:pPr>
                        <w:r>
                          <w:t>Treatment, lung and liver function, surveillance, avoidance of risk factors including smoking cessation</w:t>
                        </w:r>
                      </w:p>
                    </w:txbxContent>
                  </v:textbox>
                </v:roundrect>
                <v:shape id="Straight Arrow Connector 74" o:spid="_x0000_s1083" type="#_x0000_t32" style="position:absolute;left:46140;top:45481;width:80;height:7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" strokecolor="black [3213]" strokeweight="1.5pt">
                  <v:stroke endarrow="block"/>
                </v:shape>
                <v:line id="Straight Connector 75" o:spid="_x0000_s1084" style="position:absolute;flip:x;visibility:visible;mso-wrap-style:square" from="5883,47350" to="5923,561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" strokecolor="black [3213]" strokeweight="1.5pt"/>
                <v:shape id="Straight Arrow Connector 76" o:spid="_x0000_s1085" type="#_x0000_t32" style="position:absolute;left:5883;top:56103;width:24092;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" strokecolor="black [3213]" strokeweight="1.5pt">
                  <v:stroke endarrow="block"/>
                </v:shape>
                <w10:wrap anchorx="margin"/>
              </v:group>
            </w:pict>
          </mc:Fallback>
        </mc:AlternateContent>
      </w:r>
      <w:r w:rsidR="00B45DF7">
        <w:rPr>
          <w:b/>
          <w:noProof/>
          <w:szCs w:val="20"/>
          <w:lang w:eastAsia="en-AU"/>
        </w:rPr>
        <mc:AlternateContent>
          <mc:Choice Requires="wps">
            <w:drawing>
              <wp:anchor distT="0" distB="0" distL="114300" distR="114300" simplePos="0" relativeHeight="251617791" behindDoc="0" locked="0" layoutInCell="1" allowOverlap="1" wp14:anchorId="0A8461F4" wp14:editId="2FB819C3">
                <wp:simplePos x="0" y="0"/>
                <wp:positionH relativeFrom="column">
                  <wp:posOffset>4883150</wp:posOffset>
                </wp:positionH>
                <wp:positionV relativeFrom="paragraph">
                  <wp:posOffset>14771</wp:posOffset>
                </wp:positionV>
                <wp:extent cx="0" cy="419100"/>
                <wp:effectExtent l="0" t="0" r="38100" b="19050"/>
                <wp:wrapNone/>
                <wp:docPr id="47" name="Straight Connector 47" descr="connector" title="Straight Connector"/>
                <wp:cNvGraphicFramePr/>
                <a:graphic xmlns:a="http://schemas.openxmlformats.org/drawingml/2006/main">
                  <a:graphicData uri="http://schemas.microsoft.com/office/word/2010/wordprocessingShape">
                    <wps:wsp>
                      <wps:cNvCnPr/>
                      <wps:spPr>
                        <a:xfrm>
                          <a:off x="0" y="0"/>
                          <a:ext cx="0" cy="4191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26801E" id="Straight Connector 47" o:spid="_x0000_s1026" alt="Title: Straight Connector - Description: connector" style="position:absolute;z-index:251617791;visibility:visible;mso-wrap-style:square;mso-wrap-distance-left:9pt;mso-wrap-distance-top:0;mso-wrap-distance-right:9pt;mso-wrap-distance-bottom:0;mso-position-horizontal:absolute;mso-position-horizontal-relative:text;mso-position-vertical:absolute;mso-position-vertical-relative:text" from="384.5pt,1.15pt" to="384.5pt,3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" strokecolor="black [3213]" strokeweight="1.5pt"/>
            </w:pict>
          </mc:Fallback>
        </mc:AlternateContent>
      </w:r>
    </w:p>
    <w:p w14:paraId="6FCAF9FE" w14:textId="1AD77BED" w:rsidR="003D63B7" w:rsidRDefault="00B45DF7" w:rsidP="001B29A1">
      <w:pPr>
        <w:ind w:left="426"/>
        <w:rPr>
          <w:b/>
          <w:szCs w:val="20"/>
        </w:rPr>
      </w:pPr>
      <w:r>
        <w:rPr>
          <w:b/>
          <w:noProof/>
          <w:szCs w:val="20"/>
          <w:lang w:eastAsia="en-AU"/>
        </w:rPr>
        <mc:AlternateContent>
          <mc:Choice Requires="wps">
            <w:drawing>
              <wp:anchor distT="0" distB="0" distL="114300" distR="114300" simplePos="0" relativeHeight="251693568" behindDoc="0" locked="0" layoutInCell="1" allowOverlap="1" wp14:anchorId="57B9E6B9" wp14:editId="7FF32FE2">
                <wp:simplePos x="0" y="0"/>
                <wp:positionH relativeFrom="column">
                  <wp:posOffset>1884443</wp:posOffset>
                </wp:positionH>
                <wp:positionV relativeFrom="paragraph">
                  <wp:posOffset>214133</wp:posOffset>
                </wp:positionV>
                <wp:extent cx="6087327" cy="3976"/>
                <wp:effectExtent l="0" t="0" r="27940" b="34290"/>
                <wp:wrapNone/>
                <wp:docPr id="79" name="Straight Connector 79" descr="Connector" title="Straight Connector"/>
                <wp:cNvGraphicFramePr/>
                <a:graphic xmlns:a="http://schemas.openxmlformats.org/drawingml/2006/main">
                  <a:graphicData uri="http://schemas.microsoft.com/office/word/2010/wordprocessingShape">
                    <wps:wsp>
                      <wps:cNvCnPr/>
                      <wps:spPr>
                        <a:xfrm flipV="1">
                          <a:off x="0" y="0"/>
                          <a:ext cx="6087327" cy="397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FC3C22" id="Straight Connector 79" o:spid="_x0000_s1026" alt="Title: Straight Connector - Description: Connector" style="position:absolute;flip:y;z-index:251693568;visibility:visible;mso-wrap-style:square;mso-wrap-distance-left:9pt;mso-wrap-distance-top:0;mso-wrap-distance-right:9pt;mso-wrap-distance-bottom:0;mso-position-horizontal:absolute;mso-position-horizontal-relative:text;mso-position-vertical:absolute;mso-position-vertical-relative:text" from="148.4pt,16.85pt" to="627.7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" strokecolor="black [3213]" strokeweight="1.5pt"/>
            </w:pict>
          </mc:Fallback>
        </mc:AlternateContent>
      </w:r>
    </w:p>
    <w:p w14:paraId="29067EE3" w14:textId="419855E4" w:rsidR="003D63B7" w:rsidRDefault="003D63B7" w:rsidP="001B29A1">
      <w:pPr>
        <w:ind w:left="426"/>
        <w:rPr>
          <w:b/>
          <w:szCs w:val="20"/>
        </w:rPr>
      </w:pPr>
    </w:p>
    <w:p w14:paraId="11CF800E" w14:textId="36920931" w:rsidR="003D63B7" w:rsidRDefault="003D63B7" w:rsidP="001B29A1">
      <w:pPr>
        <w:ind w:left="426"/>
        <w:rPr>
          <w:b/>
          <w:szCs w:val="20"/>
        </w:rPr>
      </w:pPr>
    </w:p>
    <w:p w14:paraId="2C73A0BC" w14:textId="17EFCA71" w:rsidR="003D63B7" w:rsidRDefault="003D63B7" w:rsidP="001B29A1">
      <w:pPr>
        <w:ind w:left="426"/>
        <w:rPr>
          <w:b/>
          <w:szCs w:val="20"/>
        </w:rPr>
      </w:pPr>
    </w:p>
    <w:p w14:paraId="516C500A" w14:textId="4F3360CA" w:rsidR="003D63B7" w:rsidRDefault="003D63B7" w:rsidP="001B29A1">
      <w:pPr>
        <w:ind w:left="426"/>
        <w:rPr>
          <w:b/>
          <w:szCs w:val="20"/>
        </w:rPr>
      </w:pPr>
    </w:p>
    <w:p w14:paraId="56ECA84C" w14:textId="6867B003" w:rsidR="003D63B7" w:rsidRDefault="003D63B7" w:rsidP="001B29A1">
      <w:pPr>
        <w:ind w:left="426"/>
        <w:rPr>
          <w:b/>
          <w:szCs w:val="20"/>
        </w:rPr>
      </w:pPr>
    </w:p>
    <w:p w14:paraId="12F1D0E1" w14:textId="47191598" w:rsidR="003D63B7" w:rsidRDefault="003D63B7" w:rsidP="001B29A1">
      <w:pPr>
        <w:ind w:left="426"/>
        <w:rPr>
          <w:b/>
          <w:szCs w:val="20"/>
        </w:rPr>
      </w:pPr>
    </w:p>
    <w:p w14:paraId="6CB06D3B" w14:textId="79256F98" w:rsidR="003D63B7" w:rsidRDefault="003D63B7" w:rsidP="001B29A1">
      <w:pPr>
        <w:ind w:left="426"/>
        <w:rPr>
          <w:b/>
          <w:szCs w:val="20"/>
        </w:rPr>
      </w:pPr>
    </w:p>
    <w:p w14:paraId="4C238757" w14:textId="0E83D458" w:rsidR="003D63B7" w:rsidRDefault="003D63B7" w:rsidP="001B29A1">
      <w:pPr>
        <w:ind w:left="426"/>
        <w:rPr>
          <w:b/>
          <w:szCs w:val="20"/>
        </w:rPr>
      </w:pPr>
    </w:p>
    <w:p w14:paraId="785A9D92" w14:textId="08C88922" w:rsidR="003D63B7" w:rsidRDefault="003D63B7" w:rsidP="001B29A1">
      <w:pPr>
        <w:ind w:left="426"/>
        <w:rPr>
          <w:b/>
          <w:szCs w:val="20"/>
        </w:rPr>
      </w:pPr>
    </w:p>
    <w:p w14:paraId="07D71909" w14:textId="4BA24463" w:rsidR="003D63B7" w:rsidRDefault="003D63B7" w:rsidP="001B29A1">
      <w:pPr>
        <w:ind w:left="426"/>
        <w:rPr>
          <w:b/>
          <w:szCs w:val="20"/>
        </w:rPr>
      </w:pPr>
    </w:p>
    <w:p w14:paraId="0A86050A" w14:textId="37A1EB28" w:rsidR="003D63B7" w:rsidRDefault="003D63B7" w:rsidP="001B29A1">
      <w:pPr>
        <w:ind w:left="426"/>
        <w:rPr>
          <w:b/>
          <w:szCs w:val="20"/>
        </w:rPr>
      </w:pPr>
    </w:p>
    <w:p w14:paraId="3E671B65" w14:textId="39D2CA63" w:rsidR="003D63B7" w:rsidRDefault="003D63B7" w:rsidP="001B29A1">
      <w:pPr>
        <w:ind w:left="426"/>
        <w:rPr>
          <w:b/>
          <w:szCs w:val="20"/>
        </w:rPr>
      </w:pPr>
    </w:p>
    <w:p w14:paraId="095075D6" w14:textId="54952790" w:rsidR="003D63B7" w:rsidRDefault="003D63B7" w:rsidP="001B29A1">
      <w:pPr>
        <w:ind w:left="426"/>
        <w:rPr>
          <w:b/>
          <w:szCs w:val="20"/>
        </w:rPr>
      </w:pPr>
    </w:p>
    <w:p w14:paraId="4D47FFC7" w14:textId="2BA73477" w:rsidR="003D63B7" w:rsidRDefault="003D63B7" w:rsidP="001B29A1">
      <w:pPr>
        <w:ind w:left="426"/>
        <w:rPr>
          <w:b/>
          <w:szCs w:val="20"/>
        </w:rPr>
      </w:pPr>
    </w:p>
    <w:p w14:paraId="4D7CDBDA" w14:textId="4280B22E" w:rsidR="003D63B7" w:rsidRDefault="003D63B7" w:rsidP="001B29A1">
      <w:pPr>
        <w:ind w:left="426"/>
        <w:rPr>
          <w:b/>
          <w:szCs w:val="20"/>
        </w:rPr>
      </w:pPr>
    </w:p>
    <w:p w14:paraId="2DC3217F" w14:textId="3D598EE0" w:rsidR="003D63B7" w:rsidRDefault="003D63B7" w:rsidP="001B29A1">
      <w:pPr>
        <w:ind w:left="426"/>
        <w:rPr>
          <w:b/>
          <w:szCs w:val="20"/>
        </w:rPr>
      </w:pPr>
    </w:p>
    <w:p w14:paraId="06B80A86" w14:textId="497F620C" w:rsidR="003D63B7" w:rsidRDefault="003D63B7" w:rsidP="001B29A1">
      <w:pPr>
        <w:ind w:left="426"/>
        <w:rPr>
          <w:b/>
          <w:szCs w:val="20"/>
        </w:rPr>
      </w:pPr>
    </w:p>
    <w:p w14:paraId="79DFA1CC" w14:textId="775558B0" w:rsidR="000D02C3" w:rsidRDefault="000D02C3" w:rsidP="001B29A1">
      <w:pPr>
        <w:ind w:left="426"/>
        <w:rPr>
          <w:b/>
          <w:szCs w:val="20"/>
        </w:rPr>
      </w:pPr>
    </w:p>
    <w:p w14:paraId="08D475A9" w14:textId="05E9769F" w:rsidR="000D02C3" w:rsidRDefault="000D02C3" w:rsidP="001B29A1">
      <w:pPr>
        <w:ind w:left="426"/>
        <w:rPr>
          <w:b/>
          <w:szCs w:val="20"/>
        </w:rPr>
      </w:pPr>
    </w:p>
    <w:p w14:paraId="21D0C36D" w14:textId="7E8A20C2" w:rsidR="00596109" w:rsidRDefault="00596109" w:rsidP="001B29A1">
      <w:pPr>
        <w:ind w:left="426"/>
        <w:rPr>
          <w:b/>
          <w:szCs w:val="20"/>
        </w:rPr>
      </w:pPr>
    </w:p>
    <w:p w14:paraId="1417AF29" w14:textId="4D803462" w:rsidR="00B45DF7" w:rsidRDefault="00B45DF7" w:rsidP="001B29A1">
      <w:pPr>
        <w:ind w:left="426"/>
        <w:rPr>
          <w:b/>
          <w:szCs w:val="20"/>
        </w:rPr>
      </w:pPr>
    </w:p>
    <w:p w14:paraId="4A667708" w14:textId="77777777" w:rsidR="00B45DF7" w:rsidRDefault="00B45DF7" w:rsidP="001B29A1">
      <w:pPr>
        <w:ind w:left="426"/>
        <w:rPr>
          <w:b/>
          <w:szCs w:val="20"/>
        </w:rPr>
      </w:pPr>
    </w:p>
    <w:p w14:paraId="71D15C88" w14:textId="65F22FB6" w:rsidR="00596109" w:rsidRDefault="00596109" w:rsidP="00934FDF">
      <w:pPr>
        <w:pStyle w:val="Caption"/>
        <w:tabs>
          <w:tab w:val="left" w:pos="851"/>
        </w:tabs>
        <w:rPr>
          <w:b/>
          <w:szCs w:val="20"/>
        </w:rPr>
      </w:pPr>
      <w:bookmarkStart w:id="8" w:name="_Ref27477195"/>
      <w:r>
        <w:t xml:space="preserve">Figure </w:t>
      </w:r>
      <w:r w:rsidR="009F7B29">
        <w:rPr>
          <w:noProof/>
        </w:rPr>
        <w:fldChar w:fldCharType="begin"/>
      </w:r>
      <w:r w:rsidR="009F7B29">
        <w:rPr>
          <w:noProof/>
        </w:rPr>
        <w:instrText xml:space="preserve"> SEQ Figure \* ARABIC </w:instrText>
      </w:r>
      <w:r w:rsidR="009F7B29">
        <w:rPr>
          <w:noProof/>
        </w:rPr>
        <w:fldChar w:fldCharType="separate"/>
      </w:r>
      <w:r w:rsidR="006850FF">
        <w:rPr>
          <w:noProof/>
        </w:rPr>
        <w:t>2</w:t>
      </w:r>
      <w:r w:rsidR="009F7B29">
        <w:rPr>
          <w:noProof/>
        </w:rPr>
        <w:fldChar w:fldCharType="end"/>
      </w:r>
      <w:bookmarkEnd w:id="8"/>
      <w:r>
        <w:tab/>
      </w:r>
      <w:r w:rsidRPr="004C5EA8">
        <w:t xml:space="preserve">Algorithm for the diagnosis of alpha-1 antitrypsin deficiency </w:t>
      </w:r>
      <w:r>
        <w:t xml:space="preserve">with genotyping </w:t>
      </w:r>
      <w:r w:rsidR="000321FD">
        <w:fldChar w:fldCharType="begin"/>
      </w:r>
      <w:r w:rsidR="000321FD">
        <w:instrText xml:space="preserve"> ADDIN EN.CITE &lt;EndNote&gt;&lt;Cite&gt;&lt;Author&gt;Stoller&lt;/Author&gt;&lt;Year&gt;2018&lt;/Year&gt;&lt;RecNum&gt;38&lt;/RecNum&gt;&lt;DisplayText&gt;(Stoller 2018)&lt;/DisplayText&gt;&lt;record&gt;&lt;rec-number&gt;38&lt;/rec-number&gt;&lt;foreign-keys&gt;&lt;key app="EN" db-id="vrsarxrvfsa29uepsa0pdtsse5995ex5v5pf" timestamp="1543191918"&gt;38&lt;/key&gt;&lt;/foreign-keys&gt;&lt;ref-type name="Online Database"&gt;45&lt;/ref-type&gt;&lt;contributors&gt;&lt;authors&gt;&lt;author&gt;Stoller, J.K.&lt;/author&gt;&lt;/authors&gt;&lt;/contributors&gt;&lt;titles&gt;&lt;title&gt;Clinical manifestations, diagnosis, and natural history of alpha-1 antitrypsin deficiency&lt;/title&gt;&lt;secondary-title&gt;UpToDate&lt;/secondary-title&gt;&lt;/titles&gt;&lt;dates&gt;&lt;year&gt;2018&lt;/year&gt;&lt;pub-dates&gt;&lt;date&gt;26th November&lt;/date&gt;&lt;/pub-dates&gt;&lt;/dates&gt;&lt;publisher&gt;Wolters Kluwer Health&lt;/publisher&gt;&lt;urls&gt;&lt;related-urls&gt;&lt;url&gt;&lt;style face="underline" font="default" size="100%"&gt;https://www.uptodate.com/contents/clinical-manifestations-diagnosis-and-natural-history-of-alpha-1-antitrypsin-deficiency?search=alpha%201%20antitrypsin%20deficiency&amp;amp;source=search_result&amp;amp;selectedTitle=1~96&amp;amp;usage_type=default&amp;amp;display_rank=1&lt;/style&gt;&lt;/url&gt;&lt;/related-urls&gt;&lt;/urls&gt;&lt;/record&gt;&lt;/Cite&gt;&lt;/EndNote&gt;</w:instrText>
      </w:r>
      <w:r w:rsidR="000321FD">
        <w:fldChar w:fldCharType="separate"/>
      </w:r>
      <w:r w:rsidR="000321FD">
        <w:rPr>
          <w:noProof/>
        </w:rPr>
        <w:t>(Stoller 2018)</w:t>
      </w:r>
      <w:r w:rsidR="000321FD">
        <w:fldChar w:fldCharType="end"/>
      </w:r>
      <w:r w:rsidR="00B45DF7">
        <w:t xml:space="preserve"> </w:t>
      </w:r>
      <w:r>
        <w:tab/>
        <w:t>AAT = alpha-1 antitrypsin</w:t>
      </w:r>
    </w:p>
    <w:p w14:paraId="35BFF893" w14:textId="77777777" w:rsidR="003D63B7" w:rsidRDefault="003D63B7" w:rsidP="001B29A1">
      <w:pPr>
        <w:ind w:left="426"/>
        <w:rPr>
          <w:b/>
          <w:szCs w:val="20"/>
        </w:rPr>
        <w:sectPr w:rsidR="003D63B7" w:rsidSect="003D63B7">
          <w:pgSz w:w="16838" w:h="11906" w:orient="landscape"/>
          <w:pgMar w:top="1440" w:right="1440" w:bottom="1440" w:left="1440" w:header="708" w:footer="708" w:gutter="0"/>
          <w:cols w:space="708"/>
          <w:docGrid w:linePitch="360"/>
        </w:sectPr>
      </w:pPr>
    </w:p>
    <w:p w14:paraId="3287AD98" w14:textId="77777777" w:rsidR="00DF0D47" w:rsidRPr="00881F93" w:rsidRDefault="005C3AE7" w:rsidP="005C3AE7">
      <w:pPr>
        <w:pStyle w:val="Subtitle"/>
      </w:pPr>
      <w:r>
        <w:t xml:space="preserve">PART 6d – </w:t>
      </w:r>
      <w:r w:rsidR="00DF0D47" w:rsidRPr="00881F93">
        <w:t xml:space="preserve">INFORMATION ABOUT THE </w:t>
      </w:r>
      <w:r w:rsidR="00CF5AD8" w:rsidRPr="00881F93">
        <w:t xml:space="preserve">CLINICAL </w:t>
      </w:r>
      <w:r w:rsidR="00DF0D47" w:rsidRPr="00881F93">
        <w:t>OUTCOME</w:t>
      </w:r>
    </w:p>
    <w:p w14:paraId="1A1B6C6C"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2284DF22" w14:textId="0FD88B0E" w:rsidR="003B69B0" w:rsidRDefault="003B69B0" w:rsidP="003B69B0">
      <w:pPr>
        <w:ind w:left="426"/>
      </w:pPr>
      <w:r>
        <w:t xml:space="preserve">Many studies have identified under-recognition of AATD in symptomatic patients. A 5 to 8-year delay between the first symptom and recognition of AAT deficiency has been found in studies performed over a span of 18 years (to 2013), indicating that under-recognition persists despite extensive educational efforts and the publication of evidence-based guidelines for diagnosis and management of AATD </w:t>
      </w:r>
      <w:r w:rsidR="000321FD">
        <w:fldChar w:fldCharType="begin"/>
      </w:r>
      <w:r w:rsidR="000321FD">
        <w:instrText xml:space="preserve"> ADDIN EN.CITE &lt;EndNote&gt;&lt;Cite&gt;&lt;Author&gt;Stoller&lt;/Author&gt;&lt;Year&gt;2018&lt;/Year&gt;&lt;RecNum&gt;38&lt;/RecNum&gt;&lt;DisplayText&gt;(Stoller 2018)&lt;/DisplayText&gt;&lt;record&gt;&lt;rec-number&gt;38&lt;/rec-number&gt;&lt;foreign-keys&gt;&lt;key app="EN" db-id="vrsarxrvfsa29uepsa0pdtsse5995ex5v5pf" timestamp="1543191918"&gt;38&lt;/key&gt;&lt;/foreign-keys&gt;&lt;ref-type name="Online Database"&gt;45&lt;/ref-type&gt;&lt;contributors&gt;&lt;authors&gt;&lt;author&gt;Stoller, J.K.&lt;/author&gt;&lt;/authors&gt;&lt;/contributors&gt;&lt;titles&gt;&lt;title&gt;Clinical manifestations, diagnosis, and natural history of alpha-1 antitrypsin deficiency&lt;/title&gt;&lt;secondary-title&gt;UpToDate&lt;/secondary-title&gt;&lt;/titles&gt;&lt;dates&gt;&lt;year&gt;2018&lt;/year&gt;&lt;pub-dates&gt;&lt;date&gt;26th November&lt;/date&gt;&lt;/pub-dates&gt;&lt;/dates&gt;&lt;publisher&gt;Wolters Kluwer Health&lt;/publisher&gt;&lt;urls&gt;&lt;related-urls&gt;&lt;url&gt;&lt;style face="underline" font="default" size="100%"&gt;https://www.uptodate.com/contents/clinical-manifestations-diagnosis-and-natural-history-of-alpha-1-antitrypsin-deficiency?search=alpha%201%20antitrypsin%20deficiency&amp;amp;source=search_result&amp;amp;selectedTitle=1~96&amp;amp;usage_type=default&amp;amp;display_rank=1&lt;/style&gt;&lt;/url&gt;&lt;/related-urls&gt;&lt;/urls&gt;&lt;/record&gt;&lt;/Cite&gt;&lt;/EndNote&gt;</w:instrText>
      </w:r>
      <w:r w:rsidR="000321FD">
        <w:fldChar w:fldCharType="separate"/>
      </w:r>
      <w:r w:rsidR="000321FD">
        <w:rPr>
          <w:noProof/>
        </w:rPr>
        <w:t>(Stoller 2018)</w:t>
      </w:r>
      <w:r w:rsidR="000321FD">
        <w:fldChar w:fldCharType="end"/>
      </w:r>
      <w:r>
        <w:t>.</w:t>
      </w:r>
    </w:p>
    <w:p w14:paraId="10795996" w14:textId="4ED64032" w:rsidR="003B69B0" w:rsidRDefault="003B69B0" w:rsidP="003B69B0">
      <w:pPr>
        <w:ind w:left="426"/>
      </w:pPr>
      <w:r>
        <w:t xml:space="preserve">Genetic testing is superior compared to the comparator, IEF and </w:t>
      </w:r>
      <w:r w:rsidRPr="003B69B0">
        <w:t>may result in considerable downstream cost-savings to the health system</w:t>
      </w:r>
      <w:r>
        <w:t xml:space="preserve">. </w:t>
      </w:r>
      <w:r w:rsidR="0007158B" w:rsidRPr="0007158B">
        <w:t>For many patients, a phenotypic diagnosis by IEF would be suff</w:t>
      </w:r>
      <w:r w:rsidR="0007158B">
        <w:t>icient (PI*S and PI*Z patients); h</w:t>
      </w:r>
      <w:r w:rsidR="0007158B" w:rsidRPr="0007158B">
        <w:t>owever, IEF does not detect null alleles and M-like alleles, and the interpretation of rare alleles is difficult (</w:t>
      </w:r>
      <w:proofErr w:type="spellStart"/>
      <w:r w:rsidR="0007158B" w:rsidRPr="0007158B">
        <w:t>Miravitlles</w:t>
      </w:r>
      <w:proofErr w:type="spellEnd"/>
      <w:r w:rsidR="0007158B" w:rsidRPr="0007158B">
        <w:t xml:space="preserve"> et al 2010)</w:t>
      </w:r>
      <w:r w:rsidR="009D0F57">
        <w:t xml:space="preserve">. </w:t>
      </w:r>
      <w:r w:rsidR="0007158B" w:rsidRPr="0007158B">
        <w:t xml:space="preserve"> </w:t>
      </w:r>
      <w:r w:rsidR="009D0F57">
        <w:t>G</w:t>
      </w:r>
      <w:r w:rsidR="0007158B" w:rsidRPr="0007158B">
        <w:t>enotyping or gene sequencing</w:t>
      </w:r>
      <w:r w:rsidR="009D0F57">
        <w:t xml:space="preserve"> is</w:t>
      </w:r>
      <w:r w:rsidR="0007158B" w:rsidRPr="0007158B">
        <w:t xml:space="preserve"> required to diagnose these patients.</w:t>
      </w:r>
    </w:p>
    <w:p w14:paraId="73844650" w14:textId="7608B43D" w:rsidR="003B69B0" w:rsidRDefault="003B69B0" w:rsidP="001F25AB">
      <w:pPr>
        <w:ind w:left="426"/>
      </w:pPr>
      <w:r w:rsidRPr="003B69B0">
        <w:t xml:space="preserve">Access to AAT testing is a key factor to early diagnosis and treatment before the condition manifests in associated debilitating conditions.  It should be noted that the World Health Organization recommends testing of all COPD patients, and the European Respiratory Society and American Thoracic Society Guidelines recommend the testing of all symptomatic adults with persistent airway obstruction </w:t>
      </w:r>
      <w:r w:rsidR="000321FD">
        <w:fldChar w:fldCharType="begin">
          <w:fldData xml:space="preserve">PEVuZE5vdGU+PENpdGU+PEF1dGhvcj5HcmV1bGljaDwvQXV0aG9yPjxZZWFyPjIwMTY8L1llYXI+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=
</w:fldData>
        </w:fldChar>
      </w:r>
      <w:r w:rsidR="000321FD">
        <w:instrText xml:space="preserve"> ADDIN EN.CITE </w:instrText>
      </w:r>
      <w:r w:rsidR="000321FD">
        <w:fldChar w:fldCharType="begin">
          <w:fldData xml:space="preserve">PEVuZE5vdGU+PENpdGU+PEF1dGhvcj5HcmV1bGljaDwvQXV0aG9yPjxZZWFyPjIwMTY8L1llYXI+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=
</w:fldData>
        </w:fldChar>
      </w:r>
      <w:r w:rsidR="000321FD">
        <w:instrText xml:space="preserve"> ADDIN EN.CITE.DATA </w:instrText>
      </w:r>
      <w:r w:rsidR="000321FD">
        <w:fldChar w:fldCharType="end"/>
      </w:r>
      <w:r w:rsidR="000321FD">
        <w:fldChar w:fldCharType="separate"/>
      </w:r>
      <w:r w:rsidR="000321FD">
        <w:rPr>
          <w:noProof/>
        </w:rPr>
        <w:t>(Greulich &amp; Vogelmeier 2016)</w:t>
      </w:r>
      <w:r w:rsidR="000321FD">
        <w:fldChar w:fldCharType="end"/>
      </w:r>
      <w:r w:rsidRPr="003B69B0">
        <w:t xml:space="preserve">. Genotyping for the two specific alleles </w:t>
      </w:r>
      <w:r w:rsidR="000856B8">
        <w:t>(P</w:t>
      </w:r>
      <w:r w:rsidR="001D6E3B">
        <w:t>I</w:t>
      </w:r>
      <w:r w:rsidR="000856B8">
        <w:t>*</w:t>
      </w:r>
      <w:r w:rsidR="000856B8" w:rsidRPr="000856B8">
        <w:t xml:space="preserve">S </w:t>
      </w:r>
      <w:r w:rsidR="000856B8">
        <w:t>[p.Glu264Val]</w:t>
      </w:r>
      <w:r w:rsidR="000856B8" w:rsidRPr="000856B8">
        <w:t xml:space="preserve"> and P</w:t>
      </w:r>
      <w:r w:rsidR="001D6E3B">
        <w:t>I</w:t>
      </w:r>
      <w:r w:rsidR="000856B8">
        <w:t>*</w:t>
      </w:r>
      <w:r w:rsidR="000856B8" w:rsidRPr="000856B8">
        <w:t xml:space="preserve">Z </w:t>
      </w:r>
      <w:r w:rsidR="000856B8">
        <w:t>[</w:t>
      </w:r>
      <w:r w:rsidR="000856B8" w:rsidRPr="000856B8">
        <w:t>p.Glu342Lys</w:t>
      </w:r>
      <w:r w:rsidR="000856B8">
        <w:t>]</w:t>
      </w:r>
      <w:r w:rsidR="000856B8" w:rsidRPr="000856B8">
        <w:t>)</w:t>
      </w:r>
      <w:r w:rsidR="000856B8">
        <w:t xml:space="preserve"> </w:t>
      </w:r>
      <w:r w:rsidRPr="003B69B0">
        <w:t xml:space="preserve">using QT-PCR has almost 100 per cent analytical sensitivity and specificity </w:t>
      </w:r>
      <w:r w:rsidR="000321FD">
        <w:fldChar w:fldCharType="begin"/>
      </w:r>
      <w:r w:rsidR="000321FD">
        <w:instrText xml:space="preserve"> ADDIN EN.CITE &lt;EndNote&gt;&lt;Cite&gt;&lt;Author&gt;Janciauskiene&lt;/Author&gt;&lt;Year&gt;2011&lt;/Year&gt;&lt;RecNum&gt;26&lt;/RecNum&gt;&lt;IDText&gt;21248733&lt;/IDText&gt;&lt;DisplayText&gt;(Janciauskiene et al 2011)&lt;/DisplayText&gt;&lt;record&gt;&lt;rec-number&gt;26&lt;/rec-number&gt;&lt;foreign-keys&gt;&lt;key app="EN" db-id="vrsarxrvfsa29uepsa0pdtsse5995ex5v5pf" timestamp="1543191151"&gt;26&lt;/key&gt;&lt;/foreign-keys&gt;&lt;ref-type name="Journal Article"&gt;17&lt;/ref-type&gt;&lt;contributors&gt;&lt;authors&gt;&lt;author&gt;Janciauskiene, S.&lt;/author&gt;&lt;author&gt;Ferrarotti, I.&lt;/author&gt;&lt;author&gt;Laenger, F.&lt;/author&gt;&lt;author&gt;Jonigk, D.&lt;/author&gt;&lt;author&gt;Luisetti, M.&lt;/author&gt;&lt;/authors&gt;&lt;/contributors&gt;&lt;auth-address&gt;Department of Pulmonology, Hannover Medical School, Hannover, Germany. janciauskiene.sabina@mh-hannover.de&lt;/auth-address&gt;&lt;titles&gt;&lt;title&gt;Clinical utility gene card for: alpha-1-antitrypsin deficiency&lt;/title&gt;&lt;secondary-title&gt;Eur J Hum Genet&lt;/secondary-title&gt;&lt;/titles&gt;&lt;periodical&gt;&lt;full-title&gt;Eur J Hum Genet&lt;/full-title&gt;&lt;/periodical&gt;&lt;volume&gt;19&lt;/volume&gt;&lt;number&gt;5&lt;/number&gt;&lt;keywords&gt;&lt;keyword&gt;Humans&lt;/keyword&gt;&lt;keyword&gt;Mutation&lt;/keyword&gt;&lt;keyword&gt;alpha 1-Antitrypsin/*genetics&lt;/keyword&gt;&lt;keyword&gt;alpha 1-Antitrypsin Deficiency/diagnosis/*genetics/physiopathology/therapy&lt;/keyword&gt;&lt;/keywords&gt;&lt;dates&gt;&lt;year&gt;2011&lt;/year&gt;&lt;pub-dates&gt;&lt;date&gt;May&lt;/date&gt;&lt;/pub-dates&gt;&lt;/dates&gt;&lt;isbn&gt;1476-5438 (Electronic)&amp;#xD;1018-4813 (Linking)&lt;/isbn&gt;&lt;accession-num&gt;21248733&lt;/accession-num&gt;&lt;urls&gt;&lt;related-urls&gt;&lt;url&gt;https://www.ncbi.nlm.nih.gov/pubmed/21248733&lt;/url&gt;&lt;url&gt;https://www.ncbi.nlm.nih.gov/pmc/articles/PMC3083625/pdf/ejhg2010246a.pdf&lt;/url&gt;&lt;/related-urls&gt;&lt;/urls&gt;&lt;custom2&gt;3083625&lt;/custom2&gt;&lt;electronic-resource-num&gt;10.1038/ejhg.2010.246&lt;/electronic-resource-num&gt;&lt;/record&gt;&lt;/Cite&gt;&lt;/EndNote&gt;</w:instrText>
      </w:r>
      <w:r w:rsidR="000321FD">
        <w:fldChar w:fldCharType="separate"/>
      </w:r>
      <w:r w:rsidR="000321FD">
        <w:rPr>
          <w:noProof/>
        </w:rPr>
        <w:t>(Janciauskiene et al 2011)</w:t>
      </w:r>
      <w:r w:rsidR="000321FD">
        <w:fldChar w:fldCharType="end"/>
      </w:r>
      <w:r w:rsidRPr="003B69B0">
        <w:t>. A</w:t>
      </w:r>
      <w:r>
        <w:t xml:space="preserve">s </w:t>
      </w:r>
      <w:r w:rsidRPr="003B69B0">
        <w:t>such, AATD genotyping deliver</w:t>
      </w:r>
      <w:r>
        <w:t>s</w:t>
      </w:r>
      <w:r w:rsidRPr="003B69B0">
        <w:t xml:space="preserve"> certainty of diagnosis and may provide potential parents with reproductive options including prenatal genetic testing, especially for women who are homozygous or a carrier for the Z or a null mutation. The partners of these women should also be screened for </w:t>
      </w:r>
      <w:r w:rsidR="00632881">
        <w:t>variants</w:t>
      </w:r>
      <w:r w:rsidR="00632881" w:rsidRPr="003B69B0">
        <w:t xml:space="preserve"> </w:t>
      </w:r>
      <w:r w:rsidRPr="003B69B0">
        <w:t xml:space="preserve">by targeted DNA analysis. Knowledge of AAT mutation status </w:t>
      </w:r>
      <w:r w:rsidR="00632881">
        <w:t xml:space="preserve">has been demonstrated to </w:t>
      </w:r>
      <w:r w:rsidRPr="003B69B0">
        <w:t xml:space="preserve">motivate patients to </w:t>
      </w:r>
      <w:r w:rsidR="00632881">
        <w:t xml:space="preserve">modify behaviour by </w:t>
      </w:r>
      <w:r w:rsidRPr="003B69B0">
        <w:t>reduc</w:t>
      </w:r>
      <w:r w:rsidR="00632881">
        <w:t>ing</w:t>
      </w:r>
      <w:r w:rsidRPr="003B69B0">
        <w:t xml:space="preserve"> or ceas</w:t>
      </w:r>
      <w:r w:rsidR="00632881">
        <w:t>ing</w:t>
      </w:r>
      <w:r w:rsidRPr="003B69B0">
        <w:t xml:space="preserve"> exposure to tobacco smoke and minimis</w:t>
      </w:r>
      <w:r w:rsidR="00632881">
        <w:t>ing</w:t>
      </w:r>
      <w:r w:rsidRPr="003B69B0">
        <w:t xml:space="preserve"> exposure to other environmental pollutants </w:t>
      </w:r>
      <w:r w:rsidR="000321FD">
        <w:fldChar w:fldCharType="begin"/>
      </w:r>
      <w:r w:rsidR="000321FD">
        <w:instrText xml:space="preserve"> ADDIN EN.CITE &lt;EndNote&gt;&lt;Cite&gt;&lt;Author&gt;Abboud&lt;/Author&gt;&lt;Year&gt;2011&lt;/Year&gt;&lt;RecNum&gt;21&lt;/RecNum&gt;&lt;IDText&gt;23776367&lt;/IDText&gt;&lt;DisplayText&gt;(Abboud et al 2011)&lt;/DisplayText&gt;&lt;record&gt;&lt;rec-number&gt;21&lt;/rec-number&gt;&lt;foreign-keys&gt;&lt;key app="EN" db-id="vrsarxrvfsa29uepsa0pdtsse5995ex5v5pf" timestamp="1543189939"&gt;21&lt;/key&gt;&lt;/foreign-keys&gt;&lt;ref-type name="Journal Article"&gt;17&lt;/ref-type&gt;&lt;contributors&gt;&lt;authors&gt;&lt;author&gt;Abboud, R. T.&lt;/author&gt;&lt;author&gt;Nelson, T. N.&lt;/author&gt;&lt;author&gt;Jung, B.&lt;/author&gt;&lt;author&gt;Mattman, A.&lt;/author&gt;&lt;/authors&gt;&lt;/contributors&gt;&lt;auth-address&gt;Department of Medicine, Respiratory Division, University of British Columbia, Vancouver, BC, Canada.&lt;/auth-address&gt;&lt;titles&gt;&lt;title&gt;Alpha1-antitrypsin deficiency: a clinical-genetic overview&lt;/title&gt;&lt;secondary-title&gt;Appl Clin Genet&lt;/secondary-title&gt;&lt;/titles&gt;&lt;periodical&gt;&lt;full-title&gt;Appl Clin Genet&lt;/full-title&gt;&lt;/periodical&gt;&lt;pages&gt;55-65&lt;/pages&gt;&lt;volume&gt;4&lt;/volume&gt;&lt;edition&gt;2011/01/01&lt;/edition&gt;&lt;keywords&gt;&lt;keyword&gt;Aat&lt;/keyword&gt;&lt;keyword&gt;Aatd&lt;/keyword&gt;&lt;keyword&gt;Zz&lt;/keyword&gt;&lt;keyword&gt;alpha1-antitrypsin laboratory testing and phenotyping&lt;/keyword&gt;&lt;keyword&gt;childhood liver disease&lt;/keyword&gt;&lt;keyword&gt;early onset emphysema&lt;/keyword&gt;&lt;keyword&gt;genetics of alpha1-antitrypsin&lt;/keyword&gt;&lt;keyword&gt;neonatal jaundice and hepatitis&lt;/keyword&gt;&lt;keyword&gt;panacinar emphysema&lt;/keyword&gt;&lt;/keywords&gt;&lt;dates&gt;&lt;year&gt;2011&lt;/year&gt;&lt;/dates&gt;&lt;isbn&gt;1178-704X (Print)&amp;#xD;1178-704X (Linking)&lt;/isbn&gt;&lt;accession-num&gt;23776367&lt;/accession-num&gt;&lt;urls&gt;&lt;related-urls&gt;&lt;url&gt;https://www.dovepress.com/getfile.php?fileID=9513&lt;/url&gt;&lt;/related-urls&gt;&lt;/urls&gt;&lt;custom2&gt;PMC3681178&lt;/custom2&gt;&lt;electronic-resource-num&gt;10.2147/tacg.S10604&lt;/electronic-resource-num&gt;&lt;remote-database-provider&gt;NLM&lt;/remote-database-provider&gt;&lt;language&gt;eng&lt;/language&gt;&lt;/record&gt;&lt;/Cite&gt;&lt;/EndNote&gt;</w:instrText>
      </w:r>
      <w:r w:rsidR="000321FD">
        <w:fldChar w:fldCharType="separate"/>
      </w:r>
      <w:r w:rsidR="000321FD">
        <w:rPr>
          <w:noProof/>
        </w:rPr>
        <w:t>(Abboud et al 2011)</w:t>
      </w:r>
      <w:r w:rsidR="000321FD">
        <w:fldChar w:fldCharType="end"/>
      </w:r>
      <w:r w:rsidRPr="003B69B0">
        <w:t xml:space="preserve">.  </w:t>
      </w:r>
    </w:p>
    <w:p w14:paraId="78FED6D6" w14:textId="74DBDECB" w:rsidR="003B69B0" w:rsidRDefault="003B69B0" w:rsidP="003B69B0">
      <w:pPr>
        <w:ind w:left="426"/>
      </w:pPr>
      <w:r>
        <w:t xml:space="preserve">AATD is a systemic disease with extra-respiratory clinical manifestations that might benefit from a specific management with positive impact on clinical outcomes and patients’ quality of life. AATD is both a genetic disease with increased risk of affected children and a chronic condition with possible impact on family planning and patients’ life </w:t>
      </w:r>
      <w:r w:rsidRPr="00266919">
        <w:t>priorities</w:t>
      </w:r>
      <w:r>
        <w:t xml:space="preserve"> </w:t>
      </w:r>
      <w:r w:rsidR="000321FD">
        <w:fldChar w:fldCharType="begin">
          <w:fldData xml:space="preserve">PEVuZE5vdGU+PENpdGU+PEF1dGhvcj5HcmFtZWduYTwvQXV0aG9yPjxZZWFyPjIwMTg8L1llYXI+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</w:fldData>
        </w:fldChar>
      </w:r>
      <w:r w:rsidR="000321FD">
        <w:instrText xml:space="preserve"> ADDIN EN.CITE </w:instrText>
      </w:r>
      <w:r w:rsidR="000321FD">
        <w:fldChar w:fldCharType="begin">
          <w:fldData xml:space="preserve">PEVuZE5vdGU+PENpdGU+PEF1dGhvcj5HcmFtZWduYTwvQXV0aG9yPjxZZWFyPjIwMTg8L1llYXI+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</w:fldData>
        </w:fldChar>
      </w:r>
      <w:r w:rsidR="000321FD">
        <w:instrText xml:space="preserve"> ADDIN EN.CITE.DATA </w:instrText>
      </w:r>
      <w:r w:rsidR="000321FD">
        <w:fldChar w:fldCharType="end"/>
      </w:r>
      <w:r w:rsidR="000321FD">
        <w:fldChar w:fldCharType="separate"/>
      </w:r>
      <w:r w:rsidR="000321FD">
        <w:rPr>
          <w:noProof/>
        </w:rPr>
        <w:t>(Gramegna et al 2018)</w:t>
      </w:r>
      <w:r w:rsidR="000321FD">
        <w:fldChar w:fldCharType="end"/>
      </w:r>
      <w:r>
        <w:t>.</w:t>
      </w:r>
    </w:p>
    <w:p w14:paraId="3F245C05" w14:textId="229D71F0" w:rsidR="00D57E0A" w:rsidRDefault="00FC1016" w:rsidP="00D57E0A">
      <w:pPr>
        <w:ind w:left="426"/>
      </w:pPr>
      <w:r w:rsidRPr="00FC1016">
        <w:t xml:space="preserve">Management of symptomatic lung disease is </w:t>
      </w:r>
      <w:r>
        <w:t xml:space="preserve">the same as that for </w:t>
      </w:r>
      <w:r w:rsidRPr="00FC1016">
        <w:t>COPD, including smoking cessation, inhalers, and pulmonary rehabilitation</w:t>
      </w:r>
      <w:r>
        <w:t xml:space="preserve">. </w:t>
      </w:r>
      <w:r w:rsidR="006A71DF">
        <w:t xml:space="preserve">However, it should be noted that </w:t>
      </w:r>
      <w:r w:rsidR="006A71DF" w:rsidRPr="006A71DF">
        <w:t>the rate of lung function decline in smokers with AATD-COPD is considerably higher than that seen in AAT-replete COPD</w:t>
      </w:r>
      <w:r w:rsidR="006A71DF">
        <w:t xml:space="preserve"> </w:t>
      </w:r>
      <w:r w:rsidR="000321FD">
        <w:fldChar w:fldCharType="begin">
          <w:fldData xml:space="preserve">PEVuZE5vdGU+PENpdGU+PEF1dGhvcj5TYW5kaGF1czwvQXV0aG9yPjxZZWFyPjIwMTY8L1llYXI+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</w:fldData>
        </w:fldChar>
      </w:r>
      <w:r w:rsidR="000321FD">
        <w:instrText xml:space="preserve"> ADDIN EN.CITE </w:instrText>
      </w:r>
      <w:r w:rsidR="000321FD">
        <w:fldChar w:fldCharType="begin">
          <w:fldData xml:space="preserve">PEVuZE5vdGU+PENpdGU+PEF1dGhvcj5TYW5kaGF1czwvQXV0aG9yPjxZZWFyPjIwMTY8L1llYXI+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</w:fldData>
        </w:fldChar>
      </w:r>
      <w:r w:rsidR="000321FD">
        <w:instrText xml:space="preserve"> ADDIN EN.CITE.DATA </w:instrText>
      </w:r>
      <w:r w:rsidR="000321FD">
        <w:fldChar w:fldCharType="end"/>
      </w:r>
      <w:r w:rsidR="000321FD">
        <w:fldChar w:fldCharType="separate"/>
      </w:r>
      <w:r w:rsidR="000321FD">
        <w:rPr>
          <w:noProof/>
        </w:rPr>
        <w:t>(Sandhaus et al 2016)</w:t>
      </w:r>
      <w:r w:rsidR="000321FD">
        <w:fldChar w:fldCharType="end"/>
      </w:r>
      <w:r w:rsidR="006A71DF">
        <w:t xml:space="preserve">. </w:t>
      </w:r>
      <w:r>
        <w:t xml:space="preserve">Definitive identification of AATD may allow for </w:t>
      </w:r>
      <w:r w:rsidR="00BC2953">
        <w:t>the in</w:t>
      </w:r>
      <w:r w:rsidRPr="00FC1016">
        <w:t>fusion of plasma-derived AAT to restore physiological levels</w:t>
      </w:r>
      <w:r w:rsidR="00BC2953">
        <w:t xml:space="preserve">. This augmentation therapy is the only disease-specific treatment for AATD, and although very expensive it has demonstrated a significant </w:t>
      </w:r>
      <w:r w:rsidR="00BC2953" w:rsidRPr="00BC2953">
        <w:t>slow</w:t>
      </w:r>
      <w:r w:rsidR="00BC2953">
        <w:t>ing of the</w:t>
      </w:r>
      <w:r w:rsidR="00BC2953" w:rsidRPr="00BC2953">
        <w:t xml:space="preserve"> progression of emphysema </w:t>
      </w:r>
      <w:r w:rsidR="00BC2953">
        <w:t xml:space="preserve">as </w:t>
      </w:r>
      <w:r w:rsidR="00BC2953" w:rsidRPr="00BC2953">
        <w:t>measured by CT density change</w:t>
      </w:r>
      <w:r w:rsidR="00BC2953">
        <w:t xml:space="preserve"> compared to placebo (</w:t>
      </w:r>
      <w:r w:rsidR="00BC2953" w:rsidRPr="00BC2953">
        <w:t xml:space="preserve">0.79 g/L/year </w:t>
      </w:r>
      <w:r w:rsidR="00BC2953">
        <w:t>p</w:t>
      </w:r>
      <w:r w:rsidR="00BC2953" w:rsidRPr="00BC2953">
        <w:t>=0.002)</w:t>
      </w:r>
      <w:r w:rsidR="00560E11">
        <w:t xml:space="preserve"> </w:t>
      </w:r>
      <w:r w:rsidR="000321FD">
        <w:fldChar w:fldCharType="begin">
          <w:fldData xml:space="preserve">PEVuZE5vdGU+PENpdGU+PEF1dGhvcj5FZGdhcjwvQXV0aG9yPjxZZWFyPjIwMTc8L1llYXI+PFJl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</w:fldData>
        </w:fldChar>
      </w:r>
      <w:r w:rsidR="000321FD">
        <w:instrText xml:space="preserve"> ADDIN EN.CITE </w:instrText>
      </w:r>
      <w:r w:rsidR="000321FD">
        <w:fldChar w:fldCharType="begin">
          <w:fldData xml:space="preserve">PEVuZE5vdGU+PENpdGU+PEF1dGhvcj5FZGdhcjwvQXV0aG9yPjxZZWFyPjIwMTc8L1llYXI+PFJl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</w:fldData>
        </w:fldChar>
      </w:r>
      <w:r w:rsidR="000321FD">
        <w:instrText xml:space="preserve"> ADDIN EN.CITE.DATA </w:instrText>
      </w:r>
      <w:r w:rsidR="000321FD">
        <w:fldChar w:fldCharType="end"/>
      </w:r>
      <w:r w:rsidR="000321FD">
        <w:fldChar w:fldCharType="separate"/>
      </w:r>
      <w:r w:rsidR="000321FD">
        <w:rPr>
          <w:noProof/>
        </w:rPr>
        <w:t>(Edgar et al 2017)</w:t>
      </w:r>
      <w:r w:rsidR="000321FD">
        <w:fldChar w:fldCharType="end"/>
      </w:r>
      <w:r w:rsidR="00560E11">
        <w:t>.</w:t>
      </w:r>
      <w:r w:rsidR="00BC2953">
        <w:t xml:space="preserve">  </w:t>
      </w:r>
      <w:r w:rsidR="00D57E0A">
        <w:t>There is evidence that augmentation therapy brings benefits (slowed rate of FEV</w:t>
      </w:r>
      <w:r w:rsidR="00D57E0A" w:rsidRPr="00D57E0A">
        <w:rPr>
          <w:vertAlign w:val="subscript"/>
        </w:rPr>
        <w:t>1</w:t>
      </w:r>
      <w:r w:rsidR="00D57E0A">
        <w:t>, decline and decreased mortality) for those individuals with moderate obstructive pulmonary impairment (FEV</w:t>
      </w:r>
      <w:r w:rsidR="00D57E0A" w:rsidRPr="00D57E0A">
        <w:rPr>
          <w:vertAlign w:val="subscript"/>
        </w:rPr>
        <w:t>1</w:t>
      </w:r>
      <w:r w:rsidR="00D57E0A">
        <w:t xml:space="preserve"> 35–60% predicted) than for those with severe airflow obstruction </w:t>
      </w:r>
      <w:r w:rsidR="000321FD">
        <w:fldChar w:fldCharType="begin">
          <w:fldData xml:space="preserve">PEVuZE5vdGU+PENpdGU+PEF1dGhvcj5HcmFtZWduYTwvQXV0aG9yPjxZZWFyPjIwMTg8L1llYXI+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</w:fldData>
        </w:fldChar>
      </w:r>
      <w:r w:rsidR="000321FD">
        <w:instrText xml:space="preserve"> ADDIN EN.CITE </w:instrText>
      </w:r>
      <w:r w:rsidR="000321FD">
        <w:fldChar w:fldCharType="begin">
          <w:fldData xml:space="preserve">PEVuZE5vdGU+PENpdGU+PEF1dGhvcj5HcmFtZWduYTwvQXV0aG9yPjxZZWFyPjIwMTg8L1llYXI+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</w:fldData>
        </w:fldChar>
      </w:r>
      <w:r w:rsidR="000321FD">
        <w:instrText xml:space="preserve"> ADDIN EN.CITE.DATA </w:instrText>
      </w:r>
      <w:r w:rsidR="000321FD">
        <w:fldChar w:fldCharType="end"/>
      </w:r>
      <w:r w:rsidR="000321FD">
        <w:fldChar w:fldCharType="separate"/>
      </w:r>
      <w:r w:rsidR="000321FD">
        <w:rPr>
          <w:noProof/>
        </w:rPr>
        <w:t>(Gramegna et al 2018)</w:t>
      </w:r>
      <w:r w:rsidR="000321FD">
        <w:fldChar w:fldCharType="end"/>
      </w:r>
      <w:r w:rsidR="00D57E0A">
        <w:t>.</w:t>
      </w:r>
    </w:p>
    <w:p w14:paraId="33E2BAED" w14:textId="0699B08C" w:rsidR="00FC1016" w:rsidRDefault="006A71DF" w:rsidP="001F25AB">
      <w:pPr>
        <w:ind w:left="426"/>
      </w:pPr>
      <w:r w:rsidRPr="006A71DF">
        <w:t xml:space="preserve">The greatest </w:t>
      </w:r>
      <w:r w:rsidR="00284978">
        <w:t xml:space="preserve">health </w:t>
      </w:r>
      <w:r w:rsidRPr="006A71DF">
        <w:t xml:space="preserve">benefit of genotyping </w:t>
      </w:r>
      <w:r w:rsidR="00284978">
        <w:t xml:space="preserve">may not be </w:t>
      </w:r>
      <w:r w:rsidR="00284978" w:rsidRPr="00284978">
        <w:rPr>
          <w:szCs w:val="20"/>
        </w:rPr>
        <w:t>mediated through changes in clinical management</w:t>
      </w:r>
      <w:r w:rsidR="00284978">
        <w:rPr>
          <w:szCs w:val="20"/>
        </w:rPr>
        <w:t xml:space="preserve">; however, </w:t>
      </w:r>
      <w:r w:rsidRPr="006A71DF">
        <w:t xml:space="preserve">a definitive diagnosis allows preventive strategies </w:t>
      </w:r>
      <w:r w:rsidR="00284978">
        <w:t xml:space="preserve">such as behaviour modification </w:t>
      </w:r>
      <w:r w:rsidRPr="006A71DF">
        <w:t xml:space="preserve">to be put in place </w:t>
      </w:r>
      <w:r w:rsidRPr="00284978">
        <w:rPr>
          <w:rStyle w:val="Emphasis"/>
        </w:rPr>
        <w:t>before</w:t>
      </w:r>
      <w:r w:rsidRPr="006A71DF">
        <w:t xml:space="preserve"> patients become symptomatic.</w:t>
      </w:r>
      <w:r>
        <w:t xml:space="preserve"> </w:t>
      </w:r>
      <w:r w:rsidR="00DA4333" w:rsidRPr="00DA4333">
        <w:t>An accurate diagnosis facilitates the physician's ability to actively intervene with measures such as smoking cessation and perhaps augmentation therapy, and it will also help provide a better understanding of the natural history of the disease</w:t>
      </w:r>
      <w:r>
        <w:t xml:space="preserve"> </w:t>
      </w:r>
      <w:r w:rsidR="000321FD">
        <w:fldChar w:fldCharType="begin"/>
      </w:r>
      <w:r w:rsidR="000321FD">
        <w:instrText xml:space="preserve"> ADDIN EN.CITE &lt;EndNote&gt;&lt;Cite&gt;&lt;Author&gt;McElvaney&lt;/Author&gt;&lt;Year&gt;2015&lt;/Year&gt;&lt;RecNum&gt;45&lt;/RecNum&gt;&lt;IDText&gt;25726555&lt;/IDText&gt;&lt;DisplayText&gt;(McElvaney 2015)&lt;/DisplayText&gt;&lt;record&gt;&lt;rec-number&gt;45&lt;/rec-number&gt;&lt;foreign-keys&gt;&lt;key app="EN" db-id="vrsarxrvfsa29uepsa0pdtsse5995ex5v5pf" timestamp="1569816964"&gt;45&lt;/key&gt;&lt;/foreign-keys&gt;&lt;ref-type name="Journal Article"&gt;17&lt;/ref-type&gt;&lt;contributors&gt;&lt;authors&gt;&lt;author&gt;McElvaney, N. G.&lt;/author&gt;&lt;/authors&gt;&lt;/contributors&gt;&lt;auth-address&gt;Respiratory Research Division, Dept of Medicine, Royal College of Surgeons in Ireland, Education and Research Centre, Beaumont Hospital, Dublin, Ireland gmcelvaney@rcsi.ie.&lt;/auth-address&gt;&lt;titles&gt;&lt;title&gt;Diagnosing alpha1-antitrypsin deficiency: how to improve the current algorithm&lt;/title&gt;&lt;secondary-title&gt;Eur Respir Rev&lt;/secondary-title&gt;&lt;/titles&gt;&lt;periodical&gt;&lt;full-title&gt;Eur Respir Rev&lt;/full-title&gt;&lt;/periodical&gt;&lt;pages&gt;52-7&lt;/pages&gt;&lt;volume&gt;24&lt;/volume&gt;&lt;number&gt;135&lt;/number&gt;&lt;edition&gt;2015/03/03&lt;/edition&gt;&lt;keywords&gt;&lt;keyword&gt;Algorithms&lt;/keyword&gt;&lt;keyword&gt;Genotype&lt;/keyword&gt;&lt;keyword&gt;Humans&lt;/keyword&gt;&lt;keyword&gt;Phenotype&lt;/keyword&gt;&lt;keyword&gt;alpha 1-Antitrypsin Deficiency/ diagnosis&lt;/keyword&gt;&lt;/keywords&gt;&lt;dates&gt;&lt;year&gt;2015&lt;/year&gt;&lt;pub-dates&gt;&lt;date&gt;Mar&lt;/date&gt;&lt;/pub-dates&gt;&lt;/dates&gt;&lt;isbn&gt;1600-0617 (Electronic)&amp;#xD;0905-9180 (Linking)&lt;/isbn&gt;&lt;accession-num&gt;25726555&lt;/accession-num&gt;&lt;urls&gt;&lt;related-urls&gt;&lt;url&gt;https://err.ersjournals.com/content/errev/24/135/52.full.pdf&lt;/url&gt;&lt;/related-urls&gt;&lt;/urls&gt;&lt;electronic-resource-num&gt;10.1183/09059180.10010814&lt;/electronic-resource-num&gt;&lt;remote-database-provider&gt;NLM&lt;/remote-database-provider&gt;&lt;language&gt;eng&lt;/language&gt;&lt;/record&gt;&lt;/Cite&gt;&lt;/EndNote&gt;</w:instrText>
      </w:r>
      <w:r w:rsidR="000321FD">
        <w:fldChar w:fldCharType="separate"/>
      </w:r>
      <w:r w:rsidR="000321FD">
        <w:rPr>
          <w:noProof/>
        </w:rPr>
        <w:t>(McElvaney 2015)</w:t>
      </w:r>
      <w:r w:rsidR="000321FD">
        <w:fldChar w:fldCharType="end"/>
      </w:r>
      <w:r>
        <w:t>.</w:t>
      </w:r>
      <w:r w:rsidR="003B69B0" w:rsidRPr="003B69B0">
        <w:t xml:space="preserve"> </w:t>
      </w:r>
      <w:r w:rsidR="003B69B0">
        <w:t xml:space="preserve"> Smoking cessation is a clear recommendation supported by good quality evidence.</w:t>
      </w:r>
    </w:p>
    <w:p w14:paraId="14A62D8E"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462E50FD" w14:textId="77777777" w:rsidR="001B29A1" w:rsidRPr="001B29A1" w:rsidRDefault="00F508DF"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3795">
        <w:rPr>
          <w:szCs w:val="20"/>
        </w:rPr>
      </w:r>
      <w:r w:rsidR="004B3795">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79E5E0C9"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4B3795">
        <w:rPr>
          <w:szCs w:val="20"/>
        </w:rPr>
      </w:r>
      <w:r w:rsidR="004B3795">
        <w:rPr>
          <w:szCs w:val="20"/>
        </w:rPr>
        <w:fldChar w:fldCharType="separate"/>
      </w:r>
      <w:r w:rsidRPr="001B29A1">
        <w:rPr>
          <w:szCs w:val="20"/>
        </w:rPr>
        <w:fldChar w:fldCharType="end"/>
      </w:r>
      <w:r w:rsidRPr="001B29A1">
        <w:rPr>
          <w:szCs w:val="20"/>
        </w:rPr>
        <w:t xml:space="preserve"> Non-inferiority</w:t>
      </w:r>
      <w:r w:rsidRPr="001B29A1">
        <w:rPr>
          <w:szCs w:val="20"/>
        </w:rPr>
        <w:tab/>
      </w:r>
    </w:p>
    <w:p w14:paraId="23E75F53" w14:textId="77777777" w:rsidR="002B0056" w:rsidRDefault="002B0056">
      <w:pPr>
        <w:spacing w:before="0" w:after="200" w:line="276" w:lineRule="auto"/>
        <w:rPr>
          <w:b/>
          <w:szCs w:val="20"/>
        </w:rPr>
      </w:pPr>
      <w:r>
        <w:br w:type="page"/>
      </w:r>
    </w:p>
    <w:p w14:paraId="02ED67EC" w14:textId="4372BDC7"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2DF7FF80" w14:textId="039EFB94" w:rsidR="00E519BF" w:rsidRDefault="00E519BF" w:rsidP="00E519BF">
      <w:r>
        <w:rPr>
          <w:noProof/>
          <w:lang w:eastAsia="en-AU"/>
        </w:rPr>
        <mc:AlternateContent>
          <mc:Choice Requires="wps">
            <w:drawing>
              <wp:anchor distT="0" distB="0" distL="114300" distR="114300" simplePos="0" relativeHeight="251671040" behindDoc="0" locked="0" layoutInCell="1" allowOverlap="1" wp14:anchorId="3EEE638B" wp14:editId="0D9E1F9E">
                <wp:simplePos x="0" y="0"/>
                <wp:positionH relativeFrom="margin">
                  <wp:posOffset>19878</wp:posOffset>
                </wp:positionH>
                <wp:positionV relativeFrom="paragraph">
                  <wp:posOffset>20900</wp:posOffset>
                </wp:positionV>
                <wp:extent cx="5788550" cy="3590014"/>
                <wp:effectExtent l="0" t="0" r="22225" b="10795"/>
                <wp:wrapNone/>
                <wp:docPr id="3" name="Text Box 3"/>
                <wp:cNvGraphicFramePr/>
                <a:graphic xmlns:a="http://schemas.openxmlformats.org/drawingml/2006/main">
                  <a:graphicData uri="http://schemas.microsoft.com/office/word/2010/wordprocessingShape">
                    <wps:wsp>
                      <wps:cNvSpPr txBox="1"/>
                      <wps:spPr>
                        <a:xfrm>
                          <a:off x="0" y="0"/>
                          <a:ext cx="5788550" cy="3590014"/>
                        </a:xfrm>
                        <a:prstGeom prst="rect">
                          <a:avLst/>
                        </a:prstGeom>
                        <a:solidFill>
                          <a:schemeClr val="lt1"/>
                        </a:solidFill>
                        <a:ln w="6350">
                          <a:solidFill>
                            <a:prstClr val="black"/>
                          </a:solidFill>
                        </a:ln>
                      </wps:spPr>
                      <wps:txbx>
                        <w:txbxContent>
                          <w:p w14:paraId="3AD6B634" w14:textId="7B93ED0B" w:rsidR="00F7267F" w:rsidRPr="00E519BF" w:rsidRDefault="00F7267F">
                            <w:pPr>
                              <w:rPr>
                                <w:rStyle w:val="Strong"/>
                              </w:rPr>
                            </w:pPr>
                            <w:r w:rsidRPr="00E519BF">
                              <w:rPr>
                                <w:rStyle w:val="Strong"/>
                              </w:rPr>
                              <w:t>Safety outcomes</w:t>
                            </w:r>
                            <w:r w:rsidRPr="00416577">
                              <w:rPr>
                                <w:rStyle w:val="Strong"/>
                              </w:rPr>
                              <w:t>:</w:t>
                            </w:r>
                          </w:p>
                          <w:p w14:paraId="51D5205B" w14:textId="118752BF" w:rsidR="00F7267F" w:rsidRPr="007618E3" w:rsidRDefault="00F7267F" w:rsidP="00E519BF">
                            <w:pPr>
                              <w:pStyle w:val="ListParagraph"/>
                              <w:numPr>
                                <w:ilvl w:val="0"/>
                                <w:numId w:val="47"/>
                              </w:numPr>
                              <w:spacing w:before="0" w:after="0" w:line="276" w:lineRule="auto"/>
                              <w:ind w:left="336" w:hanging="336"/>
                              <w:rPr>
                                <w:u w:val="single"/>
                              </w:rPr>
                            </w:pPr>
                            <w:r w:rsidRPr="00F36547">
                              <w:t>Adverse events from obtaining a sample for testing</w:t>
                            </w:r>
                          </w:p>
                          <w:p w14:paraId="0F7E172C" w14:textId="574F1B0D" w:rsidR="00F7267F" w:rsidRDefault="00F7267F" w:rsidP="00E519BF">
                            <w:pPr>
                              <w:pStyle w:val="ListParagraph"/>
                              <w:numPr>
                                <w:ilvl w:val="0"/>
                                <w:numId w:val="47"/>
                              </w:numPr>
                              <w:spacing w:before="0" w:after="0" w:line="276" w:lineRule="auto"/>
                              <w:ind w:left="336" w:hanging="336"/>
                            </w:pPr>
                            <w:r w:rsidRPr="007618E3">
                              <w:t>Psychological or physical harm</w:t>
                            </w:r>
                            <w:r>
                              <w:t>s</w:t>
                            </w:r>
                            <w:r w:rsidRPr="007618E3">
                              <w:t xml:space="preserve"> from testing</w:t>
                            </w:r>
                            <w:r>
                              <w:t xml:space="preserve"> or not testing to the proband</w:t>
                            </w:r>
                          </w:p>
                          <w:p w14:paraId="0A84EC3F" w14:textId="4642FF07" w:rsidR="00F7267F" w:rsidRPr="007618E3" w:rsidRDefault="00F7267F" w:rsidP="00E519BF">
                            <w:pPr>
                              <w:pStyle w:val="ListParagraph"/>
                              <w:numPr>
                                <w:ilvl w:val="0"/>
                                <w:numId w:val="47"/>
                              </w:numPr>
                              <w:spacing w:before="0" w:after="0" w:line="276" w:lineRule="auto"/>
                              <w:ind w:left="336" w:hanging="336"/>
                            </w:pPr>
                            <w:r w:rsidRPr="007618E3">
                              <w:t>Psychological or physical harm</w:t>
                            </w:r>
                            <w:r>
                              <w:t>s</w:t>
                            </w:r>
                            <w:r w:rsidRPr="007618E3">
                              <w:t xml:space="preserve"> from </w:t>
                            </w:r>
                            <w:r>
                              <w:t xml:space="preserve">cascade </w:t>
                            </w:r>
                            <w:r w:rsidRPr="007618E3">
                              <w:t xml:space="preserve">testing </w:t>
                            </w:r>
                            <w:r>
                              <w:t>or not testing on relatives of the proband</w:t>
                            </w:r>
                          </w:p>
                          <w:p w14:paraId="56AAACF7" w14:textId="1E5D5171" w:rsidR="00F7267F" w:rsidRPr="00E519BF" w:rsidRDefault="00F7267F">
                            <w:pPr>
                              <w:rPr>
                                <w:rStyle w:val="Strong"/>
                              </w:rPr>
                            </w:pPr>
                            <w:r w:rsidRPr="00E519BF">
                              <w:rPr>
                                <w:rStyle w:val="Strong"/>
                              </w:rPr>
                              <w:t>Clinical Effectiveness</w:t>
                            </w:r>
                            <w:r>
                              <w:rPr>
                                <w:rStyle w:val="Strong"/>
                              </w:rPr>
                              <w:t>/utility</w:t>
                            </w:r>
                            <w:r w:rsidRPr="00E519BF">
                              <w:rPr>
                                <w:rStyle w:val="Strong"/>
                              </w:rPr>
                              <w:t xml:space="preserve"> Outcomes:</w:t>
                            </w:r>
                          </w:p>
                          <w:p w14:paraId="563E8E4B" w14:textId="22228451" w:rsidR="00F7267F" w:rsidRDefault="00F7267F" w:rsidP="000A76C4">
                            <w:pPr>
                              <w:pStyle w:val="ListParagraph"/>
                              <w:numPr>
                                <w:ilvl w:val="0"/>
                                <w:numId w:val="47"/>
                              </w:numPr>
                              <w:spacing w:before="0" w:after="0" w:line="276" w:lineRule="auto"/>
                              <w:ind w:left="336" w:hanging="336"/>
                            </w:pPr>
                            <w:r w:rsidRPr="000A76C4">
                              <w:t>Analytical validity</w:t>
                            </w:r>
                          </w:p>
                          <w:p w14:paraId="213ADAF0" w14:textId="3D3055A2" w:rsidR="00F7267F" w:rsidRDefault="00F7267F" w:rsidP="000A76C4">
                            <w:pPr>
                              <w:pStyle w:val="ListParagraph"/>
                              <w:numPr>
                                <w:ilvl w:val="0"/>
                                <w:numId w:val="47"/>
                              </w:numPr>
                              <w:spacing w:before="0" w:after="0" w:line="276" w:lineRule="auto"/>
                              <w:ind w:left="336" w:hanging="336"/>
                            </w:pPr>
                            <w:r w:rsidRPr="000A76C4">
                              <w:t>Clinical validity</w:t>
                            </w:r>
                          </w:p>
                          <w:p w14:paraId="025201D8" w14:textId="5439321E" w:rsidR="00F7267F" w:rsidRDefault="00F7267F" w:rsidP="000A76C4">
                            <w:pPr>
                              <w:pStyle w:val="ListParagraph"/>
                              <w:numPr>
                                <w:ilvl w:val="0"/>
                                <w:numId w:val="47"/>
                              </w:numPr>
                              <w:spacing w:before="0" w:after="0" w:line="276" w:lineRule="auto"/>
                              <w:ind w:left="336" w:hanging="336"/>
                            </w:pPr>
                            <w:r w:rsidRPr="000A76C4">
                              <w:t xml:space="preserve">Clinical </w:t>
                            </w:r>
                            <w:r>
                              <w:t>utility</w:t>
                            </w:r>
                          </w:p>
                          <w:p w14:paraId="31447DA5" w14:textId="293C9C63" w:rsidR="00F7267F" w:rsidRDefault="00F7267F" w:rsidP="000A76C4">
                            <w:pPr>
                              <w:pStyle w:val="ListParagraph"/>
                              <w:numPr>
                                <w:ilvl w:val="1"/>
                                <w:numId w:val="47"/>
                              </w:numPr>
                              <w:spacing w:before="0" w:after="0" w:line="276" w:lineRule="auto"/>
                              <w:ind w:left="851" w:hanging="284"/>
                            </w:pPr>
                            <w:r>
                              <w:t>Change in clinical management for proband</w:t>
                            </w:r>
                          </w:p>
                          <w:p w14:paraId="15484375" w14:textId="094B2114" w:rsidR="00F7267F" w:rsidRDefault="00F7267F" w:rsidP="00DB1BAB">
                            <w:pPr>
                              <w:pStyle w:val="ListParagraph"/>
                              <w:numPr>
                                <w:ilvl w:val="1"/>
                                <w:numId w:val="47"/>
                              </w:numPr>
                              <w:spacing w:before="0" w:after="0" w:line="276" w:lineRule="auto"/>
                              <w:ind w:left="851" w:hanging="284"/>
                            </w:pPr>
                            <w:r>
                              <w:t>Change in clinical management for relatives (cascade testing)</w:t>
                            </w:r>
                          </w:p>
                          <w:p w14:paraId="5FC87104" w14:textId="3BC05B9E" w:rsidR="00F7267F" w:rsidRDefault="00F7267F" w:rsidP="000A76C4">
                            <w:pPr>
                              <w:pStyle w:val="ListParagraph"/>
                              <w:numPr>
                                <w:ilvl w:val="1"/>
                                <w:numId w:val="47"/>
                              </w:numPr>
                              <w:spacing w:before="0" w:after="0" w:line="276" w:lineRule="auto"/>
                              <w:ind w:left="851" w:hanging="284"/>
                            </w:pPr>
                            <w:r>
                              <w:t>Change in patient outcomes</w:t>
                            </w:r>
                          </w:p>
                          <w:p w14:paraId="5D8795A3" w14:textId="433449AC" w:rsidR="00F7267F" w:rsidRDefault="00F7267F" w:rsidP="000A76C4">
                            <w:pPr>
                              <w:pStyle w:val="ListParagraph"/>
                              <w:numPr>
                                <w:ilvl w:val="2"/>
                                <w:numId w:val="47"/>
                              </w:numPr>
                              <w:spacing w:before="0" w:after="0" w:line="276" w:lineRule="auto"/>
                            </w:pPr>
                            <w:r>
                              <w:t>Quality of life</w:t>
                            </w:r>
                          </w:p>
                          <w:p w14:paraId="47FB192F" w14:textId="6D069031" w:rsidR="00F7267F" w:rsidRDefault="00F7267F" w:rsidP="000A76C4">
                            <w:pPr>
                              <w:pStyle w:val="ListParagraph"/>
                              <w:numPr>
                                <w:ilvl w:val="2"/>
                                <w:numId w:val="47"/>
                              </w:numPr>
                              <w:spacing w:before="0" w:after="0" w:line="276" w:lineRule="auto"/>
                            </w:pPr>
                            <w:r>
                              <w:t>Morbidity</w:t>
                            </w:r>
                          </w:p>
                          <w:p w14:paraId="2FD695CC" w14:textId="6583EF08" w:rsidR="00F7267F" w:rsidRDefault="00F7267F" w:rsidP="000A76C4">
                            <w:pPr>
                              <w:pStyle w:val="ListParagraph"/>
                              <w:numPr>
                                <w:ilvl w:val="2"/>
                                <w:numId w:val="47"/>
                              </w:numPr>
                              <w:spacing w:before="0" w:after="0" w:line="276" w:lineRule="auto"/>
                            </w:pPr>
                            <w:r>
                              <w:t>Mortality</w:t>
                            </w:r>
                          </w:p>
                          <w:p w14:paraId="1175E7C4" w14:textId="4CA82947" w:rsidR="00F7267F" w:rsidRDefault="00F7267F" w:rsidP="000A76C4">
                            <w:pPr>
                              <w:pStyle w:val="ListParagraph"/>
                              <w:numPr>
                                <w:ilvl w:val="2"/>
                                <w:numId w:val="47"/>
                              </w:numPr>
                              <w:spacing w:before="0" w:after="0" w:line="276" w:lineRule="auto"/>
                            </w:pPr>
                            <w:r>
                              <w:t>Number of and length of hospital stays</w:t>
                            </w:r>
                          </w:p>
                          <w:p w14:paraId="1AEE2F09" w14:textId="2961B44B" w:rsidR="00F7267F" w:rsidRDefault="00F7267F" w:rsidP="000A76C4">
                            <w:pPr>
                              <w:pStyle w:val="ListParagraph"/>
                              <w:numPr>
                                <w:ilvl w:val="0"/>
                                <w:numId w:val="47"/>
                              </w:numPr>
                              <w:spacing w:before="0" w:after="0" w:line="276" w:lineRule="auto"/>
                              <w:ind w:left="336" w:hanging="336"/>
                            </w:pPr>
                            <w:r>
                              <w:t>Cost-effect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EEE638B" id="_x0000_t202" coordsize="21600,21600" o:spt="202" path="m,l,21600r21600,l21600,xe">
                <v:stroke joinstyle="miter"/>
                <v:path gradientshapeok="t" o:connecttype="rect"/>
              </v:shapetype>
              <v:shape id="Text Box 3" o:spid="_x0000_s1086" type="#_x0000_t202" style="position:absolute;margin-left:1.55pt;margin-top:1.65pt;width:455.8pt;height:282.7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" fillcolor="white [3201]" strokeweight=".5pt">
                <v:textbox>
                  <w:txbxContent>
                    <w:p w14:paraId="3AD6B634" w14:textId="7B93ED0B" w:rsidR="00F7267F" w:rsidRPr="00E519BF" w:rsidRDefault="00F7267F">
                      <w:pPr>
                        <w:rPr>
                          <w:rStyle w:val="Strong"/>
                        </w:rPr>
                      </w:pPr>
                      <w:r w:rsidRPr="00E519BF">
                        <w:rPr>
                          <w:rStyle w:val="Strong"/>
                        </w:rPr>
                        <w:t>Safety outcomes</w:t>
                      </w:r>
                      <w:r w:rsidRPr="00416577">
                        <w:rPr>
                          <w:rStyle w:val="Strong"/>
                        </w:rPr>
                        <w:t>:</w:t>
                      </w:r>
                    </w:p>
                    <w:p w14:paraId="51D5205B" w14:textId="118752BF" w:rsidR="00F7267F" w:rsidRPr="007618E3" w:rsidRDefault="00F7267F" w:rsidP="00E519BF">
                      <w:pPr>
                        <w:pStyle w:val="ListParagraph"/>
                        <w:numPr>
                          <w:ilvl w:val="0"/>
                          <w:numId w:val="47"/>
                        </w:numPr>
                        <w:spacing w:before="0" w:after="0" w:line="276" w:lineRule="auto"/>
                        <w:ind w:left="336" w:hanging="336"/>
                        <w:rPr>
                          <w:u w:val="single"/>
                        </w:rPr>
                      </w:pPr>
                      <w:r w:rsidRPr="00F36547">
                        <w:t>Adverse events from obtaining a sample for testing</w:t>
                      </w:r>
                    </w:p>
                    <w:p w14:paraId="0F7E172C" w14:textId="574F1B0D" w:rsidR="00F7267F" w:rsidRDefault="00F7267F" w:rsidP="00E519BF">
                      <w:pPr>
                        <w:pStyle w:val="ListParagraph"/>
                        <w:numPr>
                          <w:ilvl w:val="0"/>
                          <w:numId w:val="47"/>
                        </w:numPr>
                        <w:spacing w:before="0" w:after="0" w:line="276" w:lineRule="auto"/>
                        <w:ind w:left="336" w:hanging="336"/>
                      </w:pPr>
                      <w:r w:rsidRPr="007618E3">
                        <w:t>Psychological or physical harm</w:t>
                      </w:r>
                      <w:r>
                        <w:t>s</w:t>
                      </w:r>
                      <w:r w:rsidRPr="007618E3">
                        <w:t xml:space="preserve"> from testing</w:t>
                      </w:r>
                      <w:r>
                        <w:t xml:space="preserve"> or not testing to the proband</w:t>
                      </w:r>
                    </w:p>
                    <w:p w14:paraId="0A84EC3F" w14:textId="4642FF07" w:rsidR="00F7267F" w:rsidRPr="007618E3" w:rsidRDefault="00F7267F" w:rsidP="00E519BF">
                      <w:pPr>
                        <w:pStyle w:val="ListParagraph"/>
                        <w:numPr>
                          <w:ilvl w:val="0"/>
                          <w:numId w:val="47"/>
                        </w:numPr>
                        <w:spacing w:before="0" w:after="0" w:line="276" w:lineRule="auto"/>
                        <w:ind w:left="336" w:hanging="336"/>
                      </w:pPr>
                      <w:r w:rsidRPr="007618E3">
                        <w:t>Psychological or physical harm</w:t>
                      </w:r>
                      <w:r>
                        <w:t>s</w:t>
                      </w:r>
                      <w:r w:rsidRPr="007618E3">
                        <w:t xml:space="preserve"> from </w:t>
                      </w:r>
                      <w:r>
                        <w:t xml:space="preserve">cascade </w:t>
                      </w:r>
                      <w:r w:rsidRPr="007618E3">
                        <w:t xml:space="preserve">testing </w:t>
                      </w:r>
                      <w:r>
                        <w:t>or not testing on relatives of the proband</w:t>
                      </w:r>
                    </w:p>
                    <w:p w14:paraId="56AAACF7" w14:textId="1E5D5171" w:rsidR="00F7267F" w:rsidRPr="00E519BF" w:rsidRDefault="00F7267F">
                      <w:pPr>
                        <w:rPr>
                          <w:rStyle w:val="Strong"/>
                        </w:rPr>
                      </w:pPr>
                      <w:r w:rsidRPr="00E519BF">
                        <w:rPr>
                          <w:rStyle w:val="Strong"/>
                        </w:rPr>
                        <w:t>Clinical Effectiveness</w:t>
                      </w:r>
                      <w:r>
                        <w:rPr>
                          <w:rStyle w:val="Strong"/>
                        </w:rPr>
                        <w:t>/utility</w:t>
                      </w:r>
                      <w:r w:rsidRPr="00E519BF">
                        <w:rPr>
                          <w:rStyle w:val="Strong"/>
                        </w:rPr>
                        <w:t xml:space="preserve"> Outcomes:</w:t>
                      </w:r>
                    </w:p>
                    <w:p w14:paraId="563E8E4B" w14:textId="22228451" w:rsidR="00F7267F" w:rsidRDefault="00F7267F" w:rsidP="000A76C4">
                      <w:pPr>
                        <w:pStyle w:val="ListParagraph"/>
                        <w:numPr>
                          <w:ilvl w:val="0"/>
                          <w:numId w:val="47"/>
                        </w:numPr>
                        <w:spacing w:before="0" w:after="0" w:line="276" w:lineRule="auto"/>
                        <w:ind w:left="336" w:hanging="336"/>
                      </w:pPr>
                      <w:r w:rsidRPr="000A76C4">
                        <w:t>Analytical validity</w:t>
                      </w:r>
                    </w:p>
                    <w:p w14:paraId="213ADAF0" w14:textId="3D3055A2" w:rsidR="00F7267F" w:rsidRDefault="00F7267F" w:rsidP="000A76C4">
                      <w:pPr>
                        <w:pStyle w:val="ListParagraph"/>
                        <w:numPr>
                          <w:ilvl w:val="0"/>
                          <w:numId w:val="47"/>
                        </w:numPr>
                        <w:spacing w:before="0" w:after="0" w:line="276" w:lineRule="auto"/>
                        <w:ind w:left="336" w:hanging="336"/>
                      </w:pPr>
                      <w:r w:rsidRPr="000A76C4">
                        <w:t>Clinical validity</w:t>
                      </w:r>
                    </w:p>
                    <w:p w14:paraId="025201D8" w14:textId="5439321E" w:rsidR="00F7267F" w:rsidRDefault="00F7267F" w:rsidP="000A76C4">
                      <w:pPr>
                        <w:pStyle w:val="ListParagraph"/>
                        <w:numPr>
                          <w:ilvl w:val="0"/>
                          <w:numId w:val="47"/>
                        </w:numPr>
                        <w:spacing w:before="0" w:after="0" w:line="276" w:lineRule="auto"/>
                        <w:ind w:left="336" w:hanging="336"/>
                      </w:pPr>
                      <w:r w:rsidRPr="000A76C4">
                        <w:t xml:space="preserve">Clinical </w:t>
                      </w:r>
                      <w:r>
                        <w:t>utility</w:t>
                      </w:r>
                    </w:p>
                    <w:p w14:paraId="31447DA5" w14:textId="293C9C63" w:rsidR="00F7267F" w:rsidRDefault="00F7267F" w:rsidP="000A76C4">
                      <w:pPr>
                        <w:pStyle w:val="ListParagraph"/>
                        <w:numPr>
                          <w:ilvl w:val="1"/>
                          <w:numId w:val="47"/>
                        </w:numPr>
                        <w:spacing w:before="0" w:after="0" w:line="276" w:lineRule="auto"/>
                        <w:ind w:left="851" w:hanging="284"/>
                      </w:pPr>
                      <w:r>
                        <w:t>Change in clinical management for proband</w:t>
                      </w:r>
                    </w:p>
                    <w:p w14:paraId="15484375" w14:textId="094B2114" w:rsidR="00F7267F" w:rsidRDefault="00F7267F" w:rsidP="00DB1BAB">
                      <w:pPr>
                        <w:pStyle w:val="ListParagraph"/>
                        <w:numPr>
                          <w:ilvl w:val="1"/>
                          <w:numId w:val="47"/>
                        </w:numPr>
                        <w:spacing w:before="0" w:after="0" w:line="276" w:lineRule="auto"/>
                        <w:ind w:left="851" w:hanging="284"/>
                      </w:pPr>
                      <w:r>
                        <w:t>Change in clinical management for relatives (cascade testing)</w:t>
                      </w:r>
                    </w:p>
                    <w:p w14:paraId="5FC87104" w14:textId="3BC05B9E" w:rsidR="00F7267F" w:rsidRDefault="00F7267F" w:rsidP="000A76C4">
                      <w:pPr>
                        <w:pStyle w:val="ListParagraph"/>
                        <w:numPr>
                          <w:ilvl w:val="1"/>
                          <w:numId w:val="47"/>
                        </w:numPr>
                        <w:spacing w:before="0" w:after="0" w:line="276" w:lineRule="auto"/>
                        <w:ind w:left="851" w:hanging="284"/>
                      </w:pPr>
                      <w:r>
                        <w:t>Change in patient outcomes</w:t>
                      </w:r>
                    </w:p>
                    <w:p w14:paraId="5D8795A3" w14:textId="433449AC" w:rsidR="00F7267F" w:rsidRDefault="00F7267F" w:rsidP="000A76C4">
                      <w:pPr>
                        <w:pStyle w:val="ListParagraph"/>
                        <w:numPr>
                          <w:ilvl w:val="2"/>
                          <w:numId w:val="47"/>
                        </w:numPr>
                        <w:spacing w:before="0" w:after="0" w:line="276" w:lineRule="auto"/>
                      </w:pPr>
                      <w:r>
                        <w:t>Quality of life</w:t>
                      </w:r>
                    </w:p>
                    <w:p w14:paraId="47FB192F" w14:textId="6D069031" w:rsidR="00F7267F" w:rsidRDefault="00F7267F" w:rsidP="000A76C4">
                      <w:pPr>
                        <w:pStyle w:val="ListParagraph"/>
                        <w:numPr>
                          <w:ilvl w:val="2"/>
                          <w:numId w:val="47"/>
                        </w:numPr>
                        <w:spacing w:before="0" w:after="0" w:line="276" w:lineRule="auto"/>
                      </w:pPr>
                      <w:r>
                        <w:t>Morbidity</w:t>
                      </w:r>
                    </w:p>
                    <w:p w14:paraId="2FD695CC" w14:textId="6583EF08" w:rsidR="00F7267F" w:rsidRDefault="00F7267F" w:rsidP="000A76C4">
                      <w:pPr>
                        <w:pStyle w:val="ListParagraph"/>
                        <w:numPr>
                          <w:ilvl w:val="2"/>
                          <w:numId w:val="47"/>
                        </w:numPr>
                        <w:spacing w:before="0" w:after="0" w:line="276" w:lineRule="auto"/>
                      </w:pPr>
                      <w:r>
                        <w:t>Mortality</w:t>
                      </w:r>
                    </w:p>
                    <w:p w14:paraId="1175E7C4" w14:textId="4CA82947" w:rsidR="00F7267F" w:rsidRDefault="00F7267F" w:rsidP="000A76C4">
                      <w:pPr>
                        <w:pStyle w:val="ListParagraph"/>
                        <w:numPr>
                          <w:ilvl w:val="2"/>
                          <w:numId w:val="47"/>
                        </w:numPr>
                        <w:spacing w:before="0" w:after="0" w:line="276" w:lineRule="auto"/>
                      </w:pPr>
                      <w:r>
                        <w:t>Number of and length of hospital stays</w:t>
                      </w:r>
                    </w:p>
                    <w:p w14:paraId="1AEE2F09" w14:textId="2961B44B" w:rsidR="00F7267F" w:rsidRDefault="00F7267F" w:rsidP="000A76C4">
                      <w:pPr>
                        <w:pStyle w:val="ListParagraph"/>
                        <w:numPr>
                          <w:ilvl w:val="0"/>
                          <w:numId w:val="47"/>
                        </w:numPr>
                        <w:spacing w:before="0" w:after="0" w:line="276" w:lineRule="auto"/>
                        <w:ind w:left="336" w:hanging="336"/>
                      </w:pPr>
                      <w:r>
                        <w:t>Cost-effectiveness</w:t>
                      </w:r>
                    </w:p>
                  </w:txbxContent>
                </v:textbox>
                <w10:wrap anchorx="margin"/>
              </v:shape>
            </w:pict>
          </mc:Fallback>
        </mc:AlternateContent>
      </w:r>
    </w:p>
    <w:p w14:paraId="237A41B9" w14:textId="75A1508C" w:rsidR="00E519BF" w:rsidRDefault="00E519BF" w:rsidP="00E519BF"/>
    <w:p w14:paraId="192AFE75" w14:textId="18BE5FEA" w:rsidR="00E519BF" w:rsidRDefault="00E519BF" w:rsidP="00E519BF"/>
    <w:p w14:paraId="77D7C215" w14:textId="57EE7F5E" w:rsidR="00E519BF" w:rsidRDefault="00E519BF" w:rsidP="00E519BF"/>
    <w:p w14:paraId="20647538" w14:textId="4B151A4E" w:rsidR="00E519BF" w:rsidRDefault="00E519BF" w:rsidP="00E519BF"/>
    <w:p w14:paraId="389C4D61" w14:textId="77777777" w:rsidR="00C776B1" w:rsidRPr="00C776B1" w:rsidRDefault="003433D1" w:rsidP="0056015F">
      <w:pPr>
        <w:pStyle w:val="Heading1"/>
      </w:pPr>
      <w:r>
        <w:rPr>
          <w:b/>
          <w:sz w:val="32"/>
        </w:rPr>
        <w:br w:type="page"/>
      </w:r>
      <w:r w:rsidR="005C3AE7">
        <w:t>PART 7</w:t>
      </w:r>
      <w:r w:rsidR="00F93784">
        <w:t xml:space="preserve"> – </w:t>
      </w:r>
      <w:r w:rsidR="006C74B1" w:rsidRPr="00C776B1">
        <w:t xml:space="preserve">INFORMATION ABOUT </w:t>
      </w:r>
      <w:r w:rsidR="0018630F" w:rsidRPr="00C776B1">
        <w:t xml:space="preserve">ESTIMATED </w:t>
      </w:r>
      <w:r w:rsidR="00974D50" w:rsidRPr="00C776B1">
        <w:t>UTILISATION</w:t>
      </w:r>
    </w:p>
    <w:p w14:paraId="5F5162E5"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3EBAFB9F" w14:textId="27BC460C" w:rsidR="0099760C" w:rsidRDefault="0099760C" w:rsidP="00F508DF">
      <w:r w:rsidRPr="0099760C">
        <w:t xml:space="preserve">AATD is inherited in an autosomal recessive manner. </w:t>
      </w:r>
      <w:r>
        <w:t>If</w:t>
      </w:r>
      <w:r w:rsidRPr="0099760C">
        <w:t xml:space="preserve"> both parents are heterozygotes (e.g., PI*MZ), each sib</w:t>
      </w:r>
      <w:r>
        <w:t>ling</w:t>
      </w:r>
      <w:r w:rsidRPr="0099760C">
        <w:t xml:space="preserve"> of an affected individual has a 25% chance of being affected (PI*ZZ), a 50% chance of being a carrier (PI*MZ), and a 25% chance of being </w:t>
      </w:r>
      <w:r>
        <w:t xml:space="preserve">an </w:t>
      </w:r>
      <w:r w:rsidRPr="0099760C">
        <w:t xml:space="preserve">unaffected </w:t>
      </w:r>
      <w:r>
        <w:t>non-</w:t>
      </w:r>
      <w:r w:rsidRPr="0099760C">
        <w:t>carrier (PI*MM</w:t>
      </w:r>
      <w:r>
        <w:t>).</w:t>
      </w:r>
      <w:r w:rsidRPr="0099760C">
        <w:t xml:space="preserve"> </w:t>
      </w:r>
      <w:r>
        <w:t xml:space="preserve">If </w:t>
      </w:r>
      <w:r w:rsidRPr="0099760C">
        <w:t xml:space="preserve">an individual with AATD has children with a reproductive partner who is affected or a carrier, </w:t>
      </w:r>
      <w:r>
        <w:t>their</w:t>
      </w:r>
      <w:r w:rsidRPr="0099760C">
        <w:t xml:space="preserve"> offspring will be obligate heterozygotes (carrie</w:t>
      </w:r>
      <w:r>
        <w:t xml:space="preserve">rs) for the pathogenic variant </w:t>
      </w:r>
      <w:r w:rsidR="000321FD">
        <w:fldChar w:fldCharType="begin"/>
      </w:r>
      <w:r w:rsidR="000321FD">
        <w:instrText xml:space="preserve"> ADDIN EN.CITE &lt;EndNote&gt;&lt;Cite&gt;&lt;Author&gt;Stoller&lt;/Author&gt;&lt;Year&gt;2017&lt;/Year&gt;&lt;RecNum&gt;42&lt;/RecNum&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fldChar w:fldCharType="separate"/>
      </w:r>
      <w:r w:rsidR="000321FD">
        <w:rPr>
          <w:noProof/>
        </w:rPr>
        <w:t>(Stoller et al 2017)</w:t>
      </w:r>
      <w:r w:rsidR="000321FD">
        <w:fldChar w:fldCharType="end"/>
      </w:r>
      <w:r>
        <w:t>.</w:t>
      </w:r>
    </w:p>
    <w:p w14:paraId="2DB16CDB" w14:textId="279E9374" w:rsidR="0094401B" w:rsidRDefault="005E203B" w:rsidP="0094401B">
      <w:r w:rsidRPr="005E203B">
        <w:t>Under</w:t>
      </w:r>
      <w:r w:rsidR="0099760C">
        <w:t>-</w:t>
      </w:r>
      <w:r w:rsidRPr="005E203B">
        <w:t xml:space="preserve">diagnosis of AATD is a global issue. </w:t>
      </w:r>
      <w:r w:rsidR="00F508DF">
        <w:t xml:space="preserve">There is a paucity of Australian prevalence and incidence data. A recent worldwide analysis of cohort studies; however, identified eight AAT cohort studies conducted in Australia that reported a prevalence for the severe PI*ZZ genotype of </w:t>
      </w:r>
      <w:r w:rsidR="00F508DF" w:rsidRPr="008A007B">
        <w:t>1</w:t>
      </w:r>
      <w:r w:rsidR="00F508DF">
        <w:t xml:space="preserve"> in </w:t>
      </w:r>
      <w:r w:rsidR="00F508DF" w:rsidRPr="008A007B">
        <w:t>5,572</w:t>
      </w:r>
      <w:r w:rsidR="00F508DF">
        <w:t xml:space="preserve">, equating to a total of </w:t>
      </w:r>
      <w:r w:rsidR="00F508DF" w:rsidRPr="008A007B">
        <w:t>4,126 (</w:t>
      </w:r>
      <w:r w:rsidR="00F508DF">
        <w:t>95% CI [</w:t>
      </w:r>
      <w:r w:rsidR="00F508DF" w:rsidRPr="008A007B">
        <w:t>2,894–5,695</w:t>
      </w:r>
      <w:r w:rsidR="00F508DF">
        <w:t>]</w:t>
      </w:r>
      <w:r w:rsidR="00F508DF" w:rsidRPr="008A007B">
        <w:t>)</w:t>
      </w:r>
      <w:r w:rsidR="00F508DF">
        <w:t xml:space="preserve"> affected individuals </w:t>
      </w:r>
      <w:r w:rsidR="000321FD">
        <w:fldChar w:fldCharType="begin">
          <w:fldData xml:space="preserve">PEVuZE5vdGU+PENpdGU+PEF1dGhvcj5CbGFuY288L0F1dGhvcj48WWVhcj4yMDE3PC9ZZWFyPjxS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</w:fldData>
        </w:fldChar>
      </w:r>
      <w:r w:rsidR="000321FD">
        <w:instrText xml:space="preserve"> ADDIN EN.CITE </w:instrText>
      </w:r>
      <w:r w:rsidR="000321FD">
        <w:fldChar w:fldCharType="begin">
          <w:fldData xml:space="preserve">PEVuZE5vdGU+PENpdGU+PEF1dGhvcj5CbGFuY288L0F1dGhvcj48WWVhcj4yMDE3PC9ZZWFyPjxS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</w:fldData>
        </w:fldChar>
      </w:r>
      <w:r w:rsidR="000321FD">
        <w:instrText xml:space="preserve"> ADDIN EN.CITE.DATA </w:instrText>
      </w:r>
      <w:r w:rsidR="000321FD">
        <w:fldChar w:fldCharType="end"/>
      </w:r>
      <w:r w:rsidR="000321FD">
        <w:fldChar w:fldCharType="separate"/>
      </w:r>
      <w:r w:rsidR="000321FD">
        <w:rPr>
          <w:noProof/>
        </w:rPr>
        <w:t>(Blanco et al 2017)</w:t>
      </w:r>
      <w:r w:rsidR="000321FD">
        <w:fldChar w:fldCharType="end"/>
      </w:r>
      <w:r w:rsidR="00F508DF">
        <w:t xml:space="preserve">.  </w:t>
      </w:r>
      <w:r w:rsidR="000321FD">
        <w:t xml:space="preserve">In a much </w:t>
      </w:r>
      <w:r w:rsidR="008D1B9B">
        <w:t xml:space="preserve">earlier </w:t>
      </w:r>
      <w:r w:rsidR="0094401B">
        <w:t xml:space="preserve">study by de </w:t>
      </w:r>
      <w:proofErr w:type="spellStart"/>
      <w:r w:rsidR="0094401B">
        <w:t>Serres</w:t>
      </w:r>
      <w:proofErr w:type="spellEnd"/>
      <w:r w:rsidR="0094401B">
        <w:t xml:space="preserve"> et al</w:t>
      </w:r>
      <w:r w:rsidR="000321FD">
        <w:t xml:space="preserve"> (2003)</w:t>
      </w:r>
      <w:r w:rsidR="0094401B">
        <w:t>, reviewed 12 Australian control cohort studies (i.e. unselected populations without symptoms of AATD e.g. blood donors, newborns, hospital patients, school or college students etc) with a total of n=6223 individuals. Four of these studies described the epidemiology in Aboriginal and eight Caucasian populations, when the total population in Australia was 19,169,074. In the Aboriginal population, the mean frequency for the P</w:t>
      </w:r>
      <w:r w:rsidR="001D6E3B">
        <w:t>I*</w:t>
      </w:r>
      <w:r w:rsidR="0094401B">
        <w:t>S allele was 26.0 (18.0–37.0) per 1,000 and the mean gene frequency for P</w:t>
      </w:r>
      <w:r w:rsidR="001D6E3B">
        <w:t>I*</w:t>
      </w:r>
      <w:r w:rsidR="0094401B">
        <w:t>Z was 0.8 (0.04–5.4) per 1,000. In the Caucasian</w:t>
      </w:r>
      <w:r w:rsidR="000321FD">
        <w:t xml:space="preserve"> population </w:t>
      </w:r>
      <w:r w:rsidR="0094401B">
        <w:t xml:space="preserve">the mean </w:t>
      </w:r>
      <w:r w:rsidR="000321FD">
        <w:t xml:space="preserve">gene </w:t>
      </w:r>
      <w:r w:rsidR="0094401B">
        <w:t>frequency for the P</w:t>
      </w:r>
      <w:r w:rsidR="001D6E3B">
        <w:t>I*</w:t>
      </w:r>
      <w:r w:rsidR="0094401B">
        <w:t>S</w:t>
      </w:r>
      <w:r w:rsidR="000321FD">
        <w:t xml:space="preserve"> and P</w:t>
      </w:r>
      <w:r w:rsidR="001D6E3B">
        <w:t>I*</w:t>
      </w:r>
      <w:r w:rsidR="000321FD">
        <w:t xml:space="preserve">Z </w:t>
      </w:r>
      <w:r w:rsidR="0094401B">
        <w:t>allele</w:t>
      </w:r>
      <w:r w:rsidR="000321FD">
        <w:t>s</w:t>
      </w:r>
      <w:r w:rsidR="0094401B">
        <w:t xml:space="preserve"> was 44.5 (40.8–48.5) </w:t>
      </w:r>
      <w:r w:rsidR="000321FD">
        <w:t xml:space="preserve">and 13.4 (11.4–15.7) </w:t>
      </w:r>
      <w:r w:rsidR="0094401B">
        <w:t>per 1,000</w:t>
      </w:r>
      <w:r w:rsidR="000321FD">
        <w:t xml:space="preserve">, respectively. </w:t>
      </w:r>
      <w:r w:rsidR="0094401B">
        <w:t xml:space="preserve"> </w:t>
      </w:r>
      <w:r w:rsidR="000321FD">
        <w:t>Overall, for Australia, t</w:t>
      </w:r>
      <w:r w:rsidR="0094401B">
        <w:t xml:space="preserve">he weighted mean </w:t>
      </w:r>
      <w:r w:rsidR="000321FD">
        <w:t xml:space="preserve">gene </w:t>
      </w:r>
      <w:r w:rsidR="0094401B">
        <w:t xml:space="preserve">frequency </w:t>
      </w:r>
      <w:r w:rsidR="000321FD">
        <w:t>for the P</w:t>
      </w:r>
      <w:r w:rsidR="001D6E3B">
        <w:t>I*</w:t>
      </w:r>
      <w:r w:rsidR="000321FD">
        <w:t>S and P</w:t>
      </w:r>
      <w:r w:rsidR="001D6E3B">
        <w:t>I*</w:t>
      </w:r>
      <w:r w:rsidR="000321FD">
        <w:t xml:space="preserve">Z alleles was </w:t>
      </w:r>
      <w:r w:rsidR="0094401B">
        <w:t>44.4 (40.7–48.5) and 13.4</w:t>
      </w:r>
      <w:r w:rsidR="000321FD">
        <w:t xml:space="preserve"> </w:t>
      </w:r>
      <w:r w:rsidR="0094401B">
        <w:t xml:space="preserve">(11.4–15.7) </w:t>
      </w:r>
      <w:r w:rsidR="000321FD">
        <w:t>per 1,000, respectively</w:t>
      </w:r>
      <w:r w:rsidR="0094401B">
        <w:t xml:space="preserve">. </w:t>
      </w:r>
      <w:r w:rsidR="000321FD">
        <w:t>Noting that t</w:t>
      </w:r>
      <w:r w:rsidR="0094401B">
        <w:t xml:space="preserve">here </w:t>
      </w:r>
      <w:r w:rsidR="000321FD">
        <w:t xml:space="preserve">was </w:t>
      </w:r>
      <w:r w:rsidR="0094401B">
        <w:t>a very high P</w:t>
      </w:r>
      <w:r w:rsidR="001D6E3B">
        <w:t>I*</w:t>
      </w:r>
      <w:r w:rsidR="0094401B">
        <w:t>S gene</w:t>
      </w:r>
      <w:r w:rsidR="000321FD">
        <w:t xml:space="preserve"> </w:t>
      </w:r>
      <w:r w:rsidR="0094401B">
        <w:t xml:space="preserve">frequency for the Aboriginal </w:t>
      </w:r>
      <w:proofErr w:type="spellStart"/>
      <w:r w:rsidR="0094401B">
        <w:t>Elco</w:t>
      </w:r>
      <w:proofErr w:type="spellEnd"/>
      <w:r w:rsidR="0094401B">
        <w:t xml:space="preserve"> population in</w:t>
      </w:r>
      <w:r w:rsidR="000321FD">
        <w:t xml:space="preserve"> the Northern Territory that was not identified in two other Aboriginal populations </w:t>
      </w:r>
      <w:r w:rsidR="000321FD">
        <w:fldChar w:fldCharType="begin">
          <w:fldData xml:space="preserve">PEVuZE5vdGU+PENpdGU+PEF1dGhvcj5kZSBTZXJyZXM8L0F1dGhvcj48WWVhcj4yMDAzPC9ZZWFy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=
</w:fldData>
        </w:fldChar>
      </w:r>
      <w:r w:rsidR="000321FD">
        <w:instrText xml:space="preserve"> ADDIN EN.CITE </w:instrText>
      </w:r>
      <w:r w:rsidR="000321FD">
        <w:fldChar w:fldCharType="begin">
          <w:fldData xml:space="preserve">PEVuZE5vdGU+PENpdGU+PEF1dGhvcj5kZSBTZXJyZXM8L0F1dGhvcj48WWVhcj4yMDAzPC9ZZWFy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=
</w:fldData>
        </w:fldChar>
      </w:r>
      <w:r w:rsidR="000321FD">
        <w:instrText xml:space="preserve"> ADDIN EN.CITE.DATA </w:instrText>
      </w:r>
      <w:r w:rsidR="000321FD">
        <w:fldChar w:fldCharType="end"/>
      </w:r>
      <w:r w:rsidR="000321FD">
        <w:fldChar w:fldCharType="separate"/>
      </w:r>
      <w:r w:rsidR="000321FD">
        <w:rPr>
          <w:noProof/>
        </w:rPr>
        <w:t>(de Serres et al 2003)</w:t>
      </w:r>
      <w:r w:rsidR="000321FD">
        <w:fldChar w:fldCharType="end"/>
      </w:r>
      <w:r w:rsidR="000321FD">
        <w:t>.</w:t>
      </w:r>
    </w:p>
    <w:p w14:paraId="6DF9028E" w14:textId="117D40E4" w:rsidR="00560E11" w:rsidRDefault="00F508DF" w:rsidP="00A101EE">
      <w:r>
        <w:t>Other studies have</w:t>
      </w:r>
      <w:r w:rsidRPr="000A489C">
        <w:t xml:space="preserve"> estimated </w:t>
      </w:r>
      <w:r>
        <w:t xml:space="preserve">the </w:t>
      </w:r>
      <w:r w:rsidRPr="000A489C">
        <w:t xml:space="preserve">prevalence </w:t>
      </w:r>
      <w:r>
        <w:t xml:space="preserve">of AATD as </w:t>
      </w:r>
      <w:r w:rsidRPr="000A489C">
        <w:t>between one in 2,857 and one in 5,097 in USA</w:t>
      </w:r>
      <w:r>
        <w:t>,</w:t>
      </w:r>
      <w:r w:rsidRPr="000A489C">
        <w:t xml:space="preserve"> and between one in 2,175 and one in 5,164 in Spain</w:t>
      </w:r>
      <w:r>
        <w:t xml:space="preserve"> </w:t>
      </w:r>
      <w:r w:rsidR="000321FD">
        <w:fldChar w:fldCharType="begin">
          <w:fldData xml:space="preserve">PEVuZE5vdGU+PENpdGU+PEF1dGhvcj5CYXJyZWNoZWd1cmVuPC9BdXRob3I+PFllYXI+MjAxNjwv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</w:fldData>
        </w:fldChar>
      </w:r>
      <w:r w:rsidR="000321FD">
        <w:instrText xml:space="preserve"> ADDIN EN.CITE </w:instrText>
      </w:r>
      <w:r w:rsidR="000321FD">
        <w:fldChar w:fldCharType="begin">
          <w:fldData xml:space="preserve">PEVuZE5vdGU+PENpdGU+PEF1dGhvcj5CYXJyZWNoZWd1cmVuPC9BdXRob3I+PFllYXI+MjAxNjwv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</w:fldData>
        </w:fldChar>
      </w:r>
      <w:r w:rsidR="000321FD">
        <w:instrText xml:space="preserve"> ADDIN EN.CITE.DATA </w:instrText>
      </w:r>
      <w:r w:rsidR="000321FD">
        <w:fldChar w:fldCharType="end"/>
      </w:r>
      <w:r w:rsidR="000321FD">
        <w:fldChar w:fldCharType="separate"/>
      </w:r>
      <w:r w:rsidR="000321FD">
        <w:rPr>
          <w:noProof/>
        </w:rPr>
        <w:t>(Barrecheguren et al 2016)</w:t>
      </w:r>
      <w:r w:rsidR="000321FD">
        <w:fldChar w:fldCharType="end"/>
      </w:r>
      <w:r>
        <w:t xml:space="preserve">.  A cross-sectional study conducted in Germany reported </w:t>
      </w:r>
      <w:r w:rsidRPr="000A489C">
        <w:t>a</w:t>
      </w:r>
      <w:r>
        <w:t xml:space="preserve"> </w:t>
      </w:r>
      <w:r w:rsidRPr="000A489C">
        <w:t>prevalence of 23.73 per 100</w:t>
      </w:r>
      <w:r>
        <w:t>,</w:t>
      </w:r>
      <w:r w:rsidRPr="000A489C">
        <w:t>000 in all age groups</w:t>
      </w:r>
      <w:r>
        <w:t>,</w:t>
      </w:r>
      <w:r w:rsidRPr="000A489C">
        <w:t xml:space="preserve"> and 29.36 per 100</w:t>
      </w:r>
      <w:r>
        <w:t>,</w:t>
      </w:r>
      <w:r w:rsidRPr="000A489C">
        <w:t xml:space="preserve">000 in those </w:t>
      </w:r>
      <w:r w:rsidRPr="000A489C">
        <w:rPr>
          <w:rFonts w:ascii="Cambria Math" w:hAnsi="Cambria Math"/>
        </w:rPr>
        <w:t>⩾</w:t>
      </w:r>
      <w:r w:rsidRPr="000A489C">
        <w:t>30 years</w:t>
      </w:r>
      <w:r>
        <w:t xml:space="preserve"> </w:t>
      </w:r>
      <w:r w:rsidR="000321FD">
        <w:fldChar w:fldCharType="begin">
          <w:fldData xml:space="preserve">PEVuZE5vdGU+PENpdGU+PEF1dGhvcj5HcmV1bGljaDwvQXV0aG9yPjxZZWFyPjIwMTc8L1llYXI+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</w:fldData>
        </w:fldChar>
      </w:r>
      <w:r w:rsidR="000321FD">
        <w:instrText xml:space="preserve"> ADDIN EN.CITE </w:instrText>
      </w:r>
      <w:r w:rsidR="000321FD">
        <w:fldChar w:fldCharType="begin">
          <w:fldData xml:space="preserve">PEVuZE5vdGU+PENpdGU+PEF1dGhvcj5HcmV1bGljaDwvQXV0aG9yPjxZZWFyPjIwMTc8L1llYXI+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</w:fldData>
        </w:fldChar>
      </w:r>
      <w:r w:rsidR="000321FD">
        <w:instrText xml:space="preserve"> ADDIN EN.CITE.DATA </w:instrText>
      </w:r>
      <w:r w:rsidR="000321FD">
        <w:fldChar w:fldCharType="end"/>
      </w:r>
      <w:r w:rsidR="000321FD">
        <w:fldChar w:fldCharType="separate"/>
      </w:r>
      <w:r w:rsidR="000321FD">
        <w:rPr>
          <w:noProof/>
        </w:rPr>
        <w:t>(Greulich et al 2017b)</w:t>
      </w:r>
      <w:r w:rsidR="000321FD">
        <w:fldChar w:fldCharType="end"/>
      </w:r>
      <w:r>
        <w:t xml:space="preserve">. </w:t>
      </w:r>
      <w:r w:rsidRPr="000A489C">
        <w:t xml:space="preserve"> </w:t>
      </w:r>
      <w:r>
        <w:t>MZ</w:t>
      </w:r>
      <w:r w:rsidRPr="007A0653">
        <w:t xml:space="preserve"> heterozygote</w:t>
      </w:r>
      <w:r>
        <w:t>s</w:t>
      </w:r>
      <w:r w:rsidRPr="007A0653">
        <w:t xml:space="preserve"> occur in a</w:t>
      </w:r>
      <w:r>
        <w:t>pproximately</w:t>
      </w:r>
      <w:r w:rsidRPr="007A0653">
        <w:t xml:space="preserve"> 2%–3%</w:t>
      </w:r>
      <w:r>
        <w:t xml:space="preserve"> </w:t>
      </w:r>
      <w:r w:rsidRPr="007A0653">
        <w:t>of the Caucasian population</w:t>
      </w:r>
      <w:r>
        <w:t xml:space="preserve"> and is</w:t>
      </w:r>
      <w:r w:rsidRPr="004527BF">
        <w:t xml:space="preserve"> associated with only</w:t>
      </w:r>
      <w:r>
        <w:t xml:space="preserve"> a </w:t>
      </w:r>
      <w:r w:rsidRPr="004527BF">
        <w:t>slight increased risk of development of COPD in smokers</w:t>
      </w:r>
      <w:r>
        <w:t xml:space="preserve">. </w:t>
      </w:r>
      <w:r w:rsidRPr="004527BF">
        <w:t>The MS genotype has a prevalence of</w:t>
      </w:r>
      <w:r>
        <w:t xml:space="preserve"> </w:t>
      </w:r>
      <w:r w:rsidRPr="004527BF">
        <w:t>4%–11% in Europe</w:t>
      </w:r>
      <w:r>
        <w:t xml:space="preserve"> </w:t>
      </w:r>
      <w:r w:rsidRPr="004527BF">
        <w:t>and is not a risk factor</w:t>
      </w:r>
      <w:r>
        <w:t xml:space="preserve"> </w:t>
      </w:r>
      <w:r w:rsidRPr="004527BF">
        <w:t>for disease</w:t>
      </w:r>
      <w:r>
        <w:t xml:space="preserve"> </w:t>
      </w:r>
      <w:r w:rsidR="000321FD">
        <w:fldChar w:fldCharType="begin"/>
      </w:r>
      <w:r w:rsidR="000321FD">
        <w:instrText xml:space="preserve"> ADDIN EN.CITE &lt;EndNote&gt;&lt;Cite&gt;&lt;Author&gt;Abboud&lt;/Author&gt;&lt;Year&gt;2011&lt;/Year&gt;&lt;RecNum&gt;21&lt;/RecNum&gt;&lt;DisplayText&gt;(Abboud et al 2011)&lt;/DisplayText&gt;&lt;record&gt;&lt;rec-number&gt;21&lt;/rec-number&gt;&lt;foreign-keys&gt;&lt;key app="EN" db-id="vrsarxrvfsa29uepsa0pdtsse5995ex5v5pf" timestamp="1543189939"&gt;21&lt;/key&gt;&lt;/foreign-keys&gt;&lt;ref-type name="Journal Article"&gt;17&lt;/ref-type&gt;&lt;contributors&gt;&lt;authors&gt;&lt;author&gt;Abboud, R. T.&lt;/author&gt;&lt;author&gt;Nelson, T. N.&lt;/author&gt;&lt;author&gt;Jung, B.&lt;/author&gt;&lt;author&gt;Mattman, A.&lt;/author&gt;&lt;/authors&gt;&lt;/contributors&gt;&lt;auth-address&gt;Department of Medicine, Respiratory Division, University of British Columbia, Vancouver, BC, Canada.&lt;/auth-address&gt;&lt;titles&gt;&lt;title&gt;Alpha1-antitrypsin deficiency: a clinical-genetic overview&lt;/title&gt;&lt;secondary-title&gt;Appl Clin Genet&lt;/secondary-title&gt;&lt;/titles&gt;&lt;periodical&gt;&lt;full-title&gt;Appl Clin Genet&lt;/full-title&gt;&lt;/periodical&gt;&lt;pages&gt;55-65&lt;/pages&gt;&lt;volume&gt;4&lt;/volume&gt;&lt;edition&gt;2011/01/01&lt;/edition&gt;&lt;keywords&gt;&lt;keyword&gt;Aat&lt;/keyword&gt;&lt;keyword&gt;Aatd&lt;/keyword&gt;&lt;keyword&gt;Zz&lt;/keyword&gt;&lt;keyword&gt;alpha1-antitrypsin laboratory testing and phenotyping&lt;/keyword&gt;&lt;keyword&gt;childhood liver disease&lt;/keyword&gt;&lt;keyword&gt;early onset emphysema&lt;/keyword&gt;&lt;keyword&gt;genetics of alpha1-antitrypsin&lt;/keyword&gt;&lt;keyword&gt;neonatal jaundice and hepatitis&lt;/keyword&gt;&lt;keyword&gt;panacinar emphysema&lt;/keyword&gt;&lt;/keywords&gt;&lt;dates&gt;&lt;year&gt;2011&lt;/year&gt;&lt;/dates&gt;&lt;isbn&gt;1178-704X (Print)&amp;#xD;1178-704X (Linking)&lt;/isbn&gt;&lt;accession-num&gt;23776367&lt;/accession-num&gt;&lt;urls&gt;&lt;related-urls&gt;&lt;url&gt;https://www.dovepress.com/getfile.php?fileID=9513&lt;/url&gt;&lt;/related-urls&gt;&lt;/urls&gt;&lt;custom2&gt;PMC3681178&lt;/custom2&gt;&lt;electronic-resource-num&gt;10.2147/tacg.S10604&lt;/electronic-resource-num&gt;&lt;remote-database-provider&gt;NLM&lt;/remote-database-provider&gt;&lt;language&gt;eng&lt;/language&gt;&lt;/record&gt;&lt;/Cite&gt;&lt;/EndNote&gt;</w:instrText>
      </w:r>
      <w:r w:rsidR="000321FD">
        <w:fldChar w:fldCharType="separate"/>
      </w:r>
      <w:r w:rsidR="000321FD">
        <w:rPr>
          <w:noProof/>
        </w:rPr>
        <w:t>(Abboud et al 2011)</w:t>
      </w:r>
      <w:r w:rsidR="000321FD">
        <w:fldChar w:fldCharType="end"/>
      </w:r>
      <w:r w:rsidRPr="004527BF">
        <w:t>.</w:t>
      </w:r>
      <w:r>
        <w:t xml:space="preserve">  </w:t>
      </w:r>
      <w:r w:rsidR="00A101EE">
        <w:t>A large population-based screening performed in</w:t>
      </w:r>
      <w:r w:rsidR="007118E3">
        <w:t xml:space="preserve"> </w:t>
      </w:r>
      <w:r w:rsidR="00A101EE">
        <w:t>Ireland on 3</w:t>
      </w:r>
      <w:r w:rsidR="007118E3">
        <w:t>,</w:t>
      </w:r>
      <w:r w:rsidR="00A101EE">
        <w:t>000 subjects identified 42 ZZ, 44 SZ</w:t>
      </w:r>
      <w:r w:rsidR="007118E3">
        <w:t xml:space="preserve"> </w:t>
      </w:r>
      <w:r w:rsidR="00A101EE">
        <w:t>and 430 MZ individuals, a prevalence estimation greater</w:t>
      </w:r>
      <w:r w:rsidR="007118E3">
        <w:t xml:space="preserve"> </w:t>
      </w:r>
      <w:r w:rsidR="00A101EE">
        <w:t>than previously thought</w:t>
      </w:r>
      <w:r w:rsidR="008C0493">
        <w:t xml:space="preserve">. </w:t>
      </w:r>
      <w:r w:rsidR="007118E3" w:rsidRPr="007118E3">
        <w:t xml:space="preserve">These figures would result in an estimated prevalence </w:t>
      </w:r>
      <w:r w:rsidR="008C0493">
        <w:t xml:space="preserve">in Ireland </w:t>
      </w:r>
      <w:r w:rsidR="007118E3" w:rsidRPr="007118E3">
        <w:t>of severe (</w:t>
      </w:r>
      <w:r w:rsidR="008C0493">
        <w:t>PI*</w:t>
      </w:r>
      <w:r w:rsidR="007118E3" w:rsidRPr="007118E3">
        <w:t>ZZ)</w:t>
      </w:r>
      <w:r w:rsidR="008C0493">
        <w:t xml:space="preserve">, </w:t>
      </w:r>
      <w:r w:rsidR="008C0493" w:rsidRPr="007118E3">
        <w:t>intermediate (</w:t>
      </w:r>
      <w:r w:rsidR="008C0493">
        <w:t>PI*</w:t>
      </w:r>
      <w:r w:rsidR="008C0493" w:rsidRPr="007118E3">
        <w:t>SZ)</w:t>
      </w:r>
      <w:r w:rsidR="008C0493">
        <w:t xml:space="preserve"> and mild (PI*SS) </w:t>
      </w:r>
      <w:r w:rsidR="008C0493" w:rsidRPr="007118E3">
        <w:t>AATD</w:t>
      </w:r>
      <w:r w:rsidR="008C0493">
        <w:t xml:space="preserve"> of </w:t>
      </w:r>
      <w:r w:rsidR="008C0493" w:rsidRPr="007118E3">
        <w:t>1 in 2,104</w:t>
      </w:r>
      <w:r w:rsidR="008C0493">
        <w:t>,</w:t>
      </w:r>
      <w:r w:rsidR="008C0493" w:rsidRPr="007118E3">
        <w:t xml:space="preserve"> 1 in</w:t>
      </w:r>
      <w:r w:rsidR="008C0493">
        <w:t xml:space="preserve"> </w:t>
      </w:r>
      <w:r w:rsidR="008C0493" w:rsidRPr="007118E3">
        <w:t>424</w:t>
      </w:r>
      <w:r w:rsidR="008C0493">
        <w:t xml:space="preserve"> and </w:t>
      </w:r>
      <w:r w:rsidR="008C0493" w:rsidRPr="007118E3">
        <w:t>1 in 341</w:t>
      </w:r>
      <w:r w:rsidR="008C0493">
        <w:t xml:space="preserve">, respectively, </w:t>
      </w:r>
      <w:r w:rsidR="007118E3" w:rsidRPr="007118E3">
        <w:t xml:space="preserve">with allele frequencies of 0.0938 for the Z mutation and 0.0518 for the S mutation. </w:t>
      </w:r>
      <w:r w:rsidR="008C0493">
        <w:t>T</w:t>
      </w:r>
      <w:r w:rsidR="007118E3" w:rsidRPr="007118E3">
        <w:t xml:space="preserve">he majority of AATD individuals with the Z and S alleles </w:t>
      </w:r>
      <w:r w:rsidR="008C0493">
        <w:t>were</w:t>
      </w:r>
      <w:r w:rsidR="007118E3" w:rsidRPr="007118E3">
        <w:t xml:space="preserve"> undetected</w:t>
      </w:r>
      <w:r w:rsidR="008C0493">
        <w:t xml:space="preserve"> prior to this study</w:t>
      </w:r>
      <w:r w:rsidR="00560E11">
        <w:t xml:space="preserve"> </w:t>
      </w:r>
      <w:r w:rsidR="000321FD">
        <w:fldChar w:fldCharType="begin">
          <w:fldData xml:space="preserve">PEVuZE5vdGU+PENpdGU+PEF1dGhvcj5DYXJyb2xsPC9BdXRob3I+PFllYXI+MjAxMTwvWWVhcj48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</w:fldData>
        </w:fldChar>
      </w:r>
      <w:r w:rsidR="000321FD">
        <w:instrText xml:space="preserve"> ADDIN EN.CITE </w:instrText>
      </w:r>
      <w:r w:rsidR="000321FD">
        <w:fldChar w:fldCharType="begin">
          <w:fldData xml:space="preserve">PEVuZE5vdGU+PENpdGU+PEF1dGhvcj5DYXJyb2xsPC9BdXRob3I+PFllYXI+MjAxMTwvWWVhcj48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</w:fldData>
        </w:fldChar>
      </w:r>
      <w:r w:rsidR="000321FD">
        <w:instrText xml:space="preserve"> ADDIN EN.CITE.DATA </w:instrText>
      </w:r>
      <w:r w:rsidR="000321FD">
        <w:fldChar w:fldCharType="end"/>
      </w:r>
      <w:r w:rsidR="000321FD">
        <w:fldChar w:fldCharType="separate"/>
      </w:r>
      <w:r w:rsidR="000321FD">
        <w:rPr>
          <w:noProof/>
        </w:rPr>
        <w:t>(Carroll et al 2011)</w:t>
      </w:r>
      <w:r w:rsidR="000321FD">
        <w:fldChar w:fldCharType="end"/>
      </w:r>
      <w:r w:rsidR="00560E11">
        <w:t>.</w:t>
      </w:r>
      <w:r w:rsidR="0059066B">
        <w:t xml:space="preserve"> </w:t>
      </w:r>
      <w:r w:rsidR="00560E11">
        <w:t xml:space="preserve">Stoller et al (2017) summarised the prevalence of </w:t>
      </w:r>
      <w:r w:rsidR="00CD708A">
        <w:t xml:space="preserve">AATD </w:t>
      </w:r>
      <w:r w:rsidR="00560E11">
        <w:t>genotypes (</w:t>
      </w:r>
      <w:r w:rsidR="00560E11">
        <w:fldChar w:fldCharType="begin"/>
      </w:r>
      <w:r w:rsidR="00560E11">
        <w:instrText xml:space="preserve"> REF _Ref20839749 \h </w:instrText>
      </w:r>
      <w:r w:rsidR="00560E11">
        <w:fldChar w:fldCharType="separate"/>
      </w:r>
      <w:r w:rsidR="00560E11">
        <w:t xml:space="preserve">Table </w:t>
      </w:r>
      <w:r w:rsidR="00560E11">
        <w:rPr>
          <w:noProof/>
        </w:rPr>
        <w:t>2</w:t>
      </w:r>
      <w:r w:rsidR="00560E11">
        <w:fldChar w:fldCharType="end"/>
      </w:r>
      <w:r w:rsidR="00560E11">
        <w:t>).</w:t>
      </w:r>
    </w:p>
    <w:p w14:paraId="2FE99DAB" w14:textId="078EE8EA" w:rsidR="007118E3" w:rsidRDefault="008C0493" w:rsidP="008C0493">
      <w:pPr>
        <w:pStyle w:val="Caption"/>
        <w:spacing w:after="120"/>
      </w:pPr>
      <w:bookmarkStart w:id="9" w:name="_Ref20839749"/>
      <w:r>
        <w:t xml:space="preserve">Table </w:t>
      </w:r>
      <w:r w:rsidR="009F7B29">
        <w:rPr>
          <w:noProof/>
        </w:rPr>
        <w:fldChar w:fldCharType="begin"/>
      </w:r>
      <w:r w:rsidR="009F7B29">
        <w:rPr>
          <w:noProof/>
        </w:rPr>
        <w:instrText xml:space="preserve"> SEQ Table \* ARABIC </w:instrText>
      </w:r>
      <w:r w:rsidR="009F7B29">
        <w:rPr>
          <w:noProof/>
        </w:rPr>
        <w:fldChar w:fldCharType="separate"/>
      </w:r>
      <w:r w:rsidR="00EB42B6">
        <w:rPr>
          <w:noProof/>
        </w:rPr>
        <w:t>2</w:t>
      </w:r>
      <w:r w:rsidR="009F7B29">
        <w:rPr>
          <w:noProof/>
        </w:rPr>
        <w:fldChar w:fldCharType="end"/>
      </w:r>
      <w:bookmarkEnd w:id="9"/>
      <w:r>
        <w:tab/>
        <w:t>Prevalence of AATD genotypes</w:t>
      </w:r>
      <w:r w:rsidR="00A64FB3">
        <w:t xml:space="preserve"> in AATD individuals</w:t>
      </w:r>
      <w:r>
        <w:t xml:space="preserve"> </w:t>
      </w:r>
      <w:r w:rsidR="000321FD">
        <w:fldChar w:fldCharType="begin"/>
      </w:r>
      <w:r w:rsidR="000321FD">
        <w:instrText xml:space="preserve"> ADDIN EN.CITE &lt;EndNote&gt;&lt;Cite&gt;&lt;Author&gt;Stoller&lt;/Author&gt;&lt;Year&gt;2017&lt;/Year&gt;&lt;RecNum&gt;42&lt;/RecNum&gt;&lt;DisplayText&gt;(Stoller et al 2017)&lt;/DisplayText&gt;&lt;record&gt;&lt;rec-number&gt;42&lt;/rec-number&gt;&lt;foreign-keys&gt;&lt;key app="EN" db-id="vrsarxrvfsa29uepsa0pdtsse5995ex5v5pf" timestamp="1568081991"&gt;42&lt;/key&gt;&lt;/foreign-keys&gt;&lt;ref-type name="Book Section"&gt;5&lt;/ref-type&gt;&lt;contributors&gt;&lt;authors&gt;&lt;author&gt;Stoller, J. K.&lt;/author&gt;&lt;author&gt;Lacbawan, F. L.&lt;/author&gt;&lt;author&gt;Aboussouan, L. S.&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Alpha-1 Antitrypsin Deficiency&lt;/title&gt;&lt;secondary-title&gt;GeneReviews (R)&lt;/secondary-title&gt;&lt;/titles&gt;&lt;keywords&gt;&lt;keyword&gt;AAT Deficiency&lt;/keyword&gt;&lt;keyword&gt;A1AT Deficiency&lt;/keyword&gt;&lt;keyword&gt;Aatd&lt;/keyword&gt;&lt;keyword&gt;Alpha-1-antitrypsin&lt;/keyword&gt;&lt;keyword&gt;Serpina1&lt;/keyword&gt;&lt;keyword&gt;Alpha-1 Antitrypsin Deficiency&lt;/keyword&gt;&lt;/keywords&gt;&lt;dates&gt;&lt;year&gt;2017&lt;/year&gt;&lt;/dates&gt;&lt;pub-location&gt;Seattle WA&lt;/pub-location&gt;&lt;publisher&gt;University of Washington, Seattle&lt;/publisher&gt;&lt;accession-num&gt;20301692&lt;/accession-num&gt;&lt;urls&gt;&lt;related-urls&gt;&lt;url&gt;https://www-ncbi-nlm-nih-gov.proxy.library.adelaide.edu.au/books/NBK1519/&lt;/url&gt;&lt;/related-urls&gt;&lt;/urls&gt;&lt;language&gt;eng&lt;/language&gt;&lt;/record&gt;&lt;/Cite&gt;&lt;/EndNote&gt;</w:instrText>
      </w:r>
      <w:r w:rsidR="000321FD">
        <w:fldChar w:fldCharType="separate"/>
      </w:r>
      <w:r w:rsidR="000321FD">
        <w:rPr>
          <w:noProof/>
        </w:rPr>
        <w:t>(Stoller et al 2017)</w:t>
      </w:r>
      <w:r w:rsidR="000321FD">
        <w:fldChar w:fldCharType="end"/>
      </w:r>
    </w:p>
    <w:tbl>
      <w:tblPr>
        <w:tblW w:w="8918"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 Prevalence of AATD genotypes in AATD individuals (Stoller et al 2017)"/>
        <w:tblDescription w:val="Table 2 consists of 5 column headings and 7 rows. &#10;Column 1 indicates the genotype&#10;Column 2 is the worldwide prevalence (%) of those genotypes &#10;Column 3 is the North American prevalence (%) of those genotypes &#10;Column 4 is the European prevalence (%) of those genotypes &#10;Column 5 is the estimated genetic prevalence in Australia of those genotypes"/>
      </w:tblPr>
      <w:tblGrid>
        <w:gridCol w:w="979"/>
        <w:gridCol w:w="1984"/>
        <w:gridCol w:w="1985"/>
        <w:gridCol w:w="1985"/>
        <w:gridCol w:w="1985"/>
      </w:tblGrid>
      <w:tr w:rsidR="00977344" w:rsidRPr="006C39C3" w14:paraId="62160243" w14:textId="17A326E1" w:rsidTr="00ED6C6C">
        <w:trPr>
          <w:trHeight w:val="343"/>
          <w:tblHeader/>
        </w:trPr>
        <w:tc>
          <w:tcPr>
            <w:tcW w:w="979" w:type="dxa"/>
            <w:tcBorders>
              <w:bottom w:val="nil"/>
            </w:tcBorders>
            <w:shd w:val="clear" w:color="auto" w:fill="CCECFF"/>
            <w:tcMar>
              <w:top w:w="57" w:type="dxa"/>
            </w:tcMar>
            <w:vAlign w:val="center"/>
          </w:tcPr>
          <w:p w14:paraId="0FCAE9D9" w14:textId="77777777" w:rsidR="00977344" w:rsidRPr="005617C3" w:rsidRDefault="00977344" w:rsidP="00EA443C">
            <w:pPr>
              <w:spacing w:before="0"/>
              <w:rPr>
                <w:rStyle w:val="Strong"/>
                <w:rFonts w:ascii="Arial Narrow" w:hAnsi="Arial Narrow"/>
                <w:sz w:val="18"/>
                <w:szCs w:val="18"/>
              </w:rPr>
            </w:pPr>
            <w:r>
              <w:rPr>
                <w:rStyle w:val="Strong"/>
                <w:rFonts w:ascii="Arial Narrow" w:hAnsi="Arial Narrow"/>
                <w:sz w:val="18"/>
                <w:szCs w:val="18"/>
              </w:rPr>
              <w:t>Genotype</w:t>
            </w:r>
          </w:p>
        </w:tc>
        <w:tc>
          <w:tcPr>
            <w:tcW w:w="5954" w:type="dxa"/>
            <w:gridSpan w:val="3"/>
            <w:tcBorders>
              <w:bottom w:val="nil"/>
            </w:tcBorders>
            <w:shd w:val="clear" w:color="auto" w:fill="CCECFF"/>
            <w:vAlign w:val="center"/>
          </w:tcPr>
          <w:p w14:paraId="69180B9E" w14:textId="0E353182" w:rsidR="00977344" w:rsidRDefault="00977344" w:rsidP="00EA443C">
            <w:pPr>
              <w:spacing w:before="0"/>
              <w:jc w:val="center"/>
              <w:rPr>
                <w:rStyle w:val="Strong"/>
                <w:rFonts w:ascii="Arial Narrow" w:hAnsi="Arial Narrow"/>
                <w:sz w:val="18"/>
                <w:szCs w:val="18"/>
              </w:rPr>
            </w:pPr>
            <w:r>
              <w:rPr>
                <w:rStyle w:val="Strong"/>
                <w:rFonts w:ascii="Arial Narrow" w:hAnsi="Arial Narrow"/>
                <w:sz w:val="18"/>
                <w:szCs w:val="18"/>
              </w:rPr>
              <w:t>Prevalence (%)</w:t>
            </w:r>
          </w:p>
        </w:tc>
        <w:tc>
          <w:tcPr>
            <w:tcW w:w="1985" w:type="dxa"/>
            <w:vMerge w:val="restart"/>
            <w:shd w:val="clear" w:color="auto" w:fill="CCECFF"/>
          </w:tcPr>
          <w:p w14:paraId="6917322B" w14:textId="18AC7AF7" w:rsidR="00977344" w:rsidRDefault="00977344" w:rsidP="00EA443C">
            <w:pPr>
              <w:spacing w:before="0"/>
              <w:jc w:val="center"/>
              <w:rPr>
                <w:rStyle w:val="Strong"/>
                <w:rFonts w:ascii="Arial Narrow" w:hAnsi="Arial Narrow"/>
                <w:sz w:val="18"/>
                <w:szCs w:val="18"/>
              </w:rPr>
            </w:pPr>
            <w:r>
              <w:rPr>
                <w:rStyle w:val="Strong"/>
                <w:rFonts w:ascii="Arial Narrow" w:hAnsi="Arial Narrow"/>
                <w:sz w:val="18"/>
                <w:szCs w:val="18"/>
              </w:rPr>
              <w:t xml:space="preserve">Genetic prevalence in Australian population </w:t>
            </w:r>
            <w:r w:rsidRPr="00977344">
              <w:rPr>
                <w:rStyle w:val="Strong"/>
                <w:rFonts w:ascii="Arial Narrow" w:hAnsi="Arial Narrow"/>
                <w:sz w:val="18"/>
                <w:szCs w:val="18"/>
              </w:rPr>
              <w:t xml:space="preserve">(de </w:t>
            </w:r>
            <w:proofErr w:type="spellStart"/>
            <w:r w:rsidRPr="00977344">
              <w:rPr>
                <w:rStyle w:val="Strong"/>
                <w:rFonts w:ascii="Arial Narrow" w:hAnsi="Arial Narrow"/>
                <w:sz w:val="18"/>
                <w:szCs w:val="18"/>
              </w:rPr>
              <w:t>Serres</w:t>
            </w:r>
            <w:proofErr w:type="spellEnd"/>
            <w:r w:rsidRPr="00977344">
              <w:rPr>
                <w:rStyle w:val="Strong"/>
                <w:rFonts w:ascii="Arial Narrow" w:hAnsi="Arial Narrow"/>
                <w:sz w:val="18"/>
                <w:szCs w:val="18"/>
              </w:rPr>
              <w:t xml:space="preserve"> et al 2003)</w:t>
            </w:r>
          </w:p>
        </w:tc>
      </w:tr>
      <w:tr w:rsidR="00977344" w:rsidRPr="006C39C3" w14:paraId="764A20A6" w14:textId="39EC90CF" w:rsidTr="00ED6C6C">
        <w:trPr>
          <w:trHeight w:val="343"/>
          <w:tblHeader/>
        </w:trPr>
        <w:tc>
          <w:tcPr>
            <w:tcW w:w="979" w:type="dxa"/>
            <w:tcBorders>
              <w:top w:val="nil"/>
            </w:tcBorders>
            <w:shd w:val="clear" w:color="auto" w:fill="CCECFF"/>
            <w:tcMar>
              <w:top w:w="57" w:type="dxa"/>
            </w:tcMar>
            <w:vAlign w:val="center"/>
          </w:tcPr>
          <w:p w14:paraId="5519D2EB" w14:textId="77777777" w:rsidR="00977344" w:rsidRDefault="00977344" w:rsidP="00EA443C">
            <w:pPr>
              <w:spacing w:before="0"/>
              <w:rPr>
                <w:rStyle w:val="Strong"/>
                <w:rFonts w:ascii="Arial Narrow" w:hAnsi="Arial Narrow"/>
                <w:sz w:val="18"/>
                <w:szCs w:val="18"/>
              </w:rPr>
            </w:pPr>
          </w:p>
        </w:tc>
        <w:tc>
          <w:tcPr>
            <w:tcW w:w="1984" w:type="dxa"/>
            <w:tcBorders>
              <w:top w:val="nil"/>
            </w:tcBorders>
            <w:shd w:val="clear" w:color="auto" w:fill="CCECFF"/>
            <w:vAlign w:val="center"/>
          </w:tcPr>
          <w:p w14:paraId="5ABD743C" w14:textId="6410F99A" w:rsidR="00977344" w:rsidRDefault="00977344" w:rsidP="00EA443C">
            <w:pPr>
              <w:spacing w:before="0"/>
              <w:jc w:val="center"/>
              <w:rPr>
                <w:rStyle w:val="Strong"/>
                <w:rFonts w:ascii="Arial Narrow" w:hAnsi="Arial Narrow"/>
                <w:sz w:val="18"/>
                <w:szCs w:val="18"/>
              </w:rPr>
            </w:pPr>
            <w:r>
              <w:rPr>
                <w:rStyle w:val="Strong"/>
                <w:rFonts w:ascii="Arial Narrow" w:hAnsi="Arial Narrow"/>
                <w:sz w:val="18"/>
                <w:szCs w:val="18"/>
              </w:rPr>
              <w:t>Worldwide</w:t>
            </w:r>
          </w:p>
        </w:tc>
        <w:tc>
          <w:tcPr>
            <w:tcW w:w="1985" w:type="dxa"/>
            <w:tcBorders>
              <w:top w:val="nil"/>
            </w:tcBorders>
            <w:shd w:val="clear" w:color="auto" w:fill="CCECFF"/>
          </w:tcPr>
          <w:p w14:paraId="3121188F" w14:textId="694D632F" w:rsidR="00977344" w:rsidRDefault="00977344" w:rsidP="00EA443C">
            <w:pPr>
              <w:spacing w:before="0"/>
              <w:jc w:val="center"/>
              <w:rPr>
                <w:rStyle w:val="Strong"/>
                <w:rFonts w:ascii="Arial Narrow" w:hAnsi="Arial Narrow"/>
                <w:sz w:val="18"/>
                <w:szCs w:val="18"/>
              </w:rPr>
            </w:pPr>
            <w:r>
              <w:rPr>
                <w:rStyle w:val="Strong"/>
                <w:rFonts w:ascii="Arial Narrow" w:hAnsi="Arial Narrow"/>
                <w:sz w:val="18"/>
                <w:szCs w:val="18"/>
              </w:rPr>
              <w:t>North America</w:t>
            </w:r>
          </w:p>
        </w:tc>
        <w:tc>
          <w:tcPr>
            <w:tcW w:w="1985" w:type="dxa"/>
            <w:tcBorders>
              <w:top w:val="nil"/>
            </w:tcBorders>
            <w:shd w:val="clear" w:color="auto" w:fill="CCECFF"/>
          </w:tcPr>
          <w:p w14:paraId="5DB7FBF7" w14:textId="601ACF2F" w:rsidR="00977344" w:rsidRDefault="00977344" w:rsidP="00EA443C">
            <w:pPr>
              <w:spacing w:before="0"/>
              <w:jc w:val="center"/>
              <w:rPr>
                <w:rStyle w:val="Strong"/>
                <w:rFonts w:ascii="Arial Narrow" w:hAnsi="Arial Narrow"/>
                <w:sz w:val="18"/>
                <w:szCs w:val="18"/>
              </w:rPr>
            </w:pPr>
            <w:r>
              <w:rPr>
                <w:rStyle w:val="Strong"/>
                <w:rFonts w:ascii="Arial Narrow" w:hAnsi="Arial Narrow"/>
                <w:sz w:val="18"/>
                <w:szCs w:val="18"/>
              </w:rPr>
              <w:t>Europe</w:t>
            </w:r>
          </w:p>
        </w:tc>
        <w:tc>
          <w:tcPr>
            <w:tcW w:w="1985" w:type="dxa"/>
            <w:vMerge/>
            <w:shd w:val="clear" w:color="auto" w:fill="CCECFF"/>
          </w:tcPr>
          <w:p w14:paraId="437C3256" w14:textId="77777777" w:rsidR="00977344" w:rsidRDefault="00977344" w:rsidP="00EA443C">
            <w:pPr>
              <w:spacing w:before="0"/>
              <w:jc w:val="center"/>
              <w:rPr>
                <w:rStyle w:val="Strong"/>
                <w:rFonts w:ascii="Arial Narrow" w:hAnsi="Arial Narrow"/>
                <w:sz w:val="18"/>
                <w:szCs w:val="18"/>
              </w:rPr>
            </w:pPr>
          </w:p>
        </w:tc>
      </w:tr>
      <w:tr w:rsidR="00977344" w:rsidRPr="006C39C3" w14:paraId="38D76993" w14:textId="0EA3DE9E" w:rsidTr="00977344">
        <w:trPr>
          <w:trHeight w:val="191"/>
        </w:trPr>
        <w:tc>
          <w:tcPr>
            <w:tcW w:w="979" w:type="dxa"/>
            <w:shd w:val="clear" w:color="auto" w:fill="FFFFFF"/>
            <w:tcMar>
              <w:top w:w="113" w:type="dxa"/>
            </w:tcMar>
            <w:vAlign w:val="center"/>
          </w:tcPr>
          <w:p w14:paraId="0161B257" w14:textId="77777777" w:rsidR="00977344" w:rsidRPr="006C39C3" w:rsidRDefault="0097734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MM</w:t>
            </w:r>
          </w:p>
        </w:tc>
        <w:tc>
          <w:tcPr>
            <w:tcW w:w="1984" w:type="dxa"/>
            <w:shd w:val="clear" w:color="auto" w:fill="FFFFFF"/>
            <w:tcMar>
              <w:top w:w="113" w:type="dxa"/>
            </w:tcMar>
            <w:vAlign w:val="center"/>
          </w:tcPr>
          <w:p w14:paraId="1C035999" w14:textId="76FE3E1A" w:rsidR="00977344" w:rsidRPr="006C39C3"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96.3</w:t>
            </w:r>
          </w:p>
        </w:tc>
        <w:tc>
          <w:tcPr>
            <w:tcW w:w="1985" w:type="dxa"/>
            <w:shd w:val="clear" w:color="auto" w:fill="FFFFFF"/>
          </w:tcPr>
          <w:p w14:paraId="4790F995" w14:textId="60B13524"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93.0</w:t>
            </w:r>
          </w:p>
        </w:tc>
        <w:tc>
          <w:tcPr>
            <w:tcW w:w="1985" w:type="dxa"/>
            <w:shd w:val="clear" w:color="auto" w:fill="FFFFFF"/>
          </w:tcPr>
          <w:p w14:paraId="1FC3948C" w14:textId="7360833F"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91.1</w:t>
            </w:r>
          </w:p>
        </w:tc>
        <w:tc>
          <w:tcPr>
            <w:tcW w:w="1985" w:type="dxa"/>
            <w:shd w:val="clear" w:color="auto" w:fill="FFFFFF"/>
          </w:tcPr>
          <w:p w14:paraId="3FA010EA" w14:textId="43E4A329"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Not applicable</w:t>
            </w:r>
          </w:p>
        </w:tc>
      </w:tr>
      <w:tr w:rsidR="00977344" w:rsidRPr="006C39C3" w14:paraId="5167C7BC" w14:textId="7AB5BFB7" w:rsidTr="00977344">
        <w:trPr>
          <w:trHeight w:val="191"/>
        </w:trPr>
        <w:tc>
          <w:tcPr>
            <w:tcW w:w="979" w:type="dxa"/>
            <w:shd w:val="clear" w:color="auto" w:fill="FFFFFF"/>
            <w:tcMar>
              <w:top w:w="113" w:type="dxa"/>
            </w:tcMar>
            <w:vAlign w:val="center"/>
          </w:tcPr>
          <w:p w14:paraId="05AAEA7B" w14:textId="6CAE4A8D" w:rsidR="00977344" w:rsidRDefault="0097734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MS</w:t>
            </w:r>
          </w:p>
        </w:tc>
        <w:tc>
          <w:tcPr>
            <w:tcW w:w="1984" w:type="dxa"/>
            <w:shd w:val="clear" w:color="auto" w:fill="FFFFFF"/>
            <w:tcMar>
              <w:top w:w="113" w:type="dxa"/>
            </w:tcMar>
            <w:vAlign w:val="center"/>
          </w:tcPr>
          <w:p w14:paraId="08F2122E" w14:textId="25AADF67" w:rsidR="00977344" w:rsidRPr="006C39C3"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2.7</w:t>
            </w:r>
          </w:p>
        </w:tc>
        <w:tc>
          <w:tcPr>
            <w:tcW w:w="1985" w:type="dxa"/>
            <w:shd w:val="clear" w:color="auto" w:fill="FFFFFF"/>
          </w:tcPr>
          <w:p w14:paraId="49B0299B" w14:textId="4BB690D0"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4.8</w:t>
            </w:r>
          </w:p>
        </w:tc>
        <w:tc>
          <w:tcPr>
            <w:tcW w:w="1985" w:type="dxa"/>
            <w:shd w:val="clear" w:color="auto" w:fill="FFFFFF"/>
          </w:tcPr>
          <w:p w14:paraId="0638F04F" w14:textId="4A370ADB"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6.6</w:t>
            </w:r>
          </w:p>
        </w:tc>
        <w:tc>
          <w:tcPr>
            <w:tcW w:w="1985" w:type="dxa"/>
            <w:shd w:val="clear" w:color="auto" w:fill="FFFFFF"/>
          </w:tcPr>
          <w:p w14:paraId="2988C019" w14:textId="752095E9"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1 in 12</w:t>
            </w:r>
          </w:p>
        </w:tc>
      </w:tr>
      <w:tr w:rsidR="00977344" w:rsidRPr="006C39C3" w14:paraId="0565922A" w14:textId="7E3E5938" w:rsidTr="00977344">
        <w:trPr>
          <w:trHeight w:val="191"/>
        </w:trPr>
        <w:tc>
          <w:tcPr>
            <w:tcW w:w="979" w:type="dxa"/>
            <w:shd w:val="clear" w:color="auto" w:fill="FFFFFF"/>
            <w:tcMar>
              <w:top w:w="113" w:type="dxa"/>
            </w:tcMar>
            <w:vAlign w:val="center"/>
          </w:tcPr>
          <w:p w14:paraId="0EFFAABC" w14:textId="3A5FB256" w:rsidR="00977344" w:rsidRDefault="0097734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MZ</w:t>
            </w:r>
          </w:p>
        </w:tc>
        <w:tc>
          <w:tcPr>
            <w:tcW w:w="1984" w:type="dxa"/>
            <w:shd w:val="clear" w:color="auto" w:fill="FFFFFF"/>
            <w:tcMar>
              <w:top w:w="113" w:type="dxa"/>
            </w:tcMar>
            <w:vAlign w:val="center"/>
          </w:tcPr>
          <w:p w14:paraId="0145A29A" w14:textId="0D414E57" w:rsidR="00977344" w:rsidRPr="006C39C3"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8</w:t>
            </w:r>
          </w:p>
        </w:tc>
        <w:tc>
          <w:tcPr>
            <w:tcW w:w="1985" w:type="dxa"/>
            <w:shd w:val="clear" w:color="auto" w:fill="FFFFFF"/>
          </w:tcPr>
          <w:p w14:paraId="677B992D" w14:textId="132458F7"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2.1</w:t>
            </w:r>
          </w:p>
        </w:tc>
        <w:tc>
          <w:tcPr>
            <w:tcW w:w="1985" w:type="dxa"/>
            <w:shd w:val="clear" w:color="auto" w:fill="FFFFFF"/>
          </w:tcPr>
          <w:p w14:paraId="0BB04C23" w14:textId="35886950"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1.9</w:t>
            </w:r>
          </w:p>
        </w:tc>
        <w:tc>
          <w:tcPr>
            <w:tcW w:w="1985" w:type="dxa"/>
            <w:shd w:val="clear" w:color="auto" w:fill="FFFFFF"/>
          </w:tcPr>
          <w:p w14:paraId="38F1A6E4" w14:textId="5D8EC629"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1 in 40</w:t>
            </w:r>
          </w:p>
        </w:tc>
      </w:tr>
      <w:tr w:rsidR="00977344" w:rsidRPr="006C39C3" w14:paraId="0F79DFDA" w14:textId="299C41E3" w:rsidTr="00977344">
        <w:trPr>
          <w:trHeight w:val="191"/>
        </w:trPr>
        <w:tc>
          <w:tcPr>
            <w:tcW w:w="979" w:type="dxa"/>
            <w:shd w:val="clear" w:color="auto" w:fill="FFFFFF"/>
            <w:tcMar>
              <w:top w:w="113" w:type="dxa"/>
            </w:tcMar>
            <w:vAlign w:val="center"/>
          </w:tcPr>
          <w:p w14:paraId="02854A14" w14:textId="37CC1673" w:rsidR="00977344" w:rsidRDefault="0097734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SS</w:t>
            </w:r>
          </w:p>
        </w:tc>
        <w:tc>
          <w:tcPr>
            <w:tcW w:w="1984" w:type="dxa"/>
            <w:shd w:val="clear" w:color="auto" w:fill="FFFFFF"/>
            <w:tcMar>
              <w:top w:w="113" w:type="dxa"/>
            </w:tcMar>
            <w:vAlign w:val="center"/>
          </w:tcPr>
          <w:p w14:paraId="4E779065" w14:textId="09CE6857" w:rsidR="00977344" w:rsidRPr="006C39C3"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08</w:t>
            </w:r>
          </w:p>
        </w:tc>
        <w:tc>
          <w:tcPr>
            <w:tcW w:w="1985" w:type="dxa"/>
            <w:shd w:val="clear" w:color="auto" w:fill="FFFFFF"/>
          </w:tcPr>
          <w:p w14:paraId="5BEB5632" w14:textId="0B8D699D"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1</w:t>
            </w:r>
          </w:p>
        </w:tc>
        <w:tc>
          <w:tcPr>
            <w:tcW w:w="1985" w:type="dxa"/>
            <w:shd w:val="clear" w:color="auto" w:fill="FFFFFF"/>
          </w:tcPr>
          <w:p w14:paraId="6E56B565" w14:textId="10A241FF"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3</w:t>
            </w:r>
          </w:p>
        </w:tc>
        <w:tc>
          <w:tcPr>
            <w:tcW w:w="1985" w:type="dxa"/>
            <w:shd w:val="clear" w:color="auto" w:fill="FFFFFF"/>
          </w:tcPr>
          <w:p w14:paraId="6A9858C2" w14:textId="7DAC849D"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1 in 507</w:t>
            </w:r>
          </w:p>
        </w:tc>
      </w:tr>
      <w:tr w:rsidR="00977344" w:rsidRPr="006C39C3" w14:paraId="6BB6D7A4" w14:textId="71920CA0" w:rsidTr="00977344">
        <w:trPr>
          <w:trHeight w:val="191"/>
        </w:trPr>
        <w:tc>
          <w:tcPr>
            <w:tcW w:w="979" w:type="dxa"/>
            <w:shd w:val="clear" w:color="auto" w:fill="FFFFFF"/>
            <w:tcMar>
              <w:top w:w="113" w:type="dxa"/>
            </w:tcMar>
            <w:vAlign w:val="center"/>
          </w:tcPr>
          <w:p w14:paraId="0189D081" w14:textId="7FF92DEC" w:rsidR="00977344" w:rsidRDefault="0097734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SZ</w:t>
            </w:r>
          </w:p>
        </w:tc>
        <w:tc>
          <w:tcPr>
            <w:tcW w:w="1984" w:type="dxa"/>
            <w:shd w:val="clear" w:color="auto" w:fill="FFFFFF"/>
            <w:tcMar>
              <w:top w:w="113" w:type="dxa"/>
            </w:tcMar>
            <w:vAlign w:val="center"/>
          </w:tcPr>
          <w:p w14:paraId="1F1091BF" w14:textId="1A2F302F" w:rsidR="00977344" w:rsidRPr="006C39C3"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02</w:t>
            </w:r>
          </w:p>
        </w:tc>
        <w:tc>
          <w:tcPr>
            <w:tcW w:w="1985" w:type="dxa"/>
            <w:shd w:val="clear" w:color="auto" w:fill="FFFFFF"/>
          </w:tcPr>
          <w:p w14:paraId="59B41EA8" w14:textId="4C1573BF"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1</w:t>
            </w:r>
          </w:p>
        </w:tc>
        <w:tc>
          <w:tcPr>
            <w:tcW w:w="1985" w:type="dxa"/>
            <w:shd w:val="clear" w:color="auto" w:fill="FFFFFF"/>
          </w:tcPr>
          <w:p w14:paraId="6E09094E" w14:textId="7F6C9F5A"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1</w:t>
            </w:r>
          </w:p>
        </w:tc>
        <w:tc>
          <w:tcPr>
            <w:tcW w:w="1985" w:type="dxa"/>
            <w:shd w:val="clear" w:color="auto" w:fill="FFFFFF"/>
          </w:tcPr>
          <w:p w14:paraId="0AFB4386" w14:textId="38C7D096"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1 in 841</w:t>
            </w:r>
          </w:p>
        </w:tc>
      </w:tr>
      <w:tr w:rsidR="00977344" w:rsidRPr="006C39C3" w14:paraId="68669707" w14:textId="645A26A5" w:rsidTr="00977344">
        <w:trPr>
          <w:trHeight w:val="191"/>
        </w:trPr>
        <w:tc>
          <w:tcPr>
            <w:tcW w:w="979" w:type="dxa"/>
            <w:shd w:val="clear" w:color="auto" w:fill="FFFFFF"/>
            <w:tcMar>
              <w:top w:w="113" w:type="dxa"/>
            </w:tcMar>
            <w:vAlign w:val="center"/>
          </w:tcPr>
          <w:p w14:paraId="564846B8" w14:textId="5E989B2B" w:rsidR="00977344" w:rsidRDefault="0097734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ZZ</w:t>
            </w:r>
          </w:p>
        </w:tc>
        <w:tc>
          <w:tcPr>
            <w:tcW w:w="1984" w:type="dxa"/>
            <w:shd w:val="clear" w:color="auto" w:fill="FFFFFF"/>
            <w:tcMar>
              <w:top w:w="113" w:type="dxa"/>
            </w:tcMar>
            <w:vAlign w:val="center"/>
          </w:tcPr>
          <w:p w14:paraId="2DCDE5C6" w14:textId="0B72A698" w:rsidR="00977344" w:rsidRPr="006C39C3"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003</w:t>
            </w:r>
          </w:p>
        </w:tc>
        <w:tc>
          <w:tcPr>
            <w:tcW w:w="1985" w:type="dxa"/>
            <w:shd w:val="clear" w:color="auto" w:fill="FFFFFF"/>
          </w:tcPr>
          <w:p w14:paraId="4EF4AA1B" w14:textId="3AE19751"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01</w:t>
            </w:r>
          </w:p>
        </w:tc>
        <w:tc>
          <w:tcPr>
            <w:tcW w:w="1985" w:type="dxa"/>
            <w:shd w:val="clear" w:color="auto" w:fill="FFFFFF"/>
          </w:tcPr>
          <w:p w14:paraId="1B2EAB19" w14:textId="7A2D1EC0"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0.01</w:t>
            </w:r>
          </w:p>
        </w:tc>
        <w:tc>
          <w:tcPr>
            <w:tcW w:w="1985" w:type="dxa"/>
            <w:shd w:val="clear" w:color="auto" w:fill="FFFFFF"/>
          </w:tcPr>
          <w:p w14:paraId="71898645" w14:textId="118944B5"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1 in 5,584</w:t>
            </w:r>
            <w:r w:rsidR="00386FEC">
              <w:rPr>
                <w:rFonts w:ascii="Arial Narrow" w:eastAsia="Times New Roman" w:hAnsi="Arial Narrow" w:cs="Times New Roman"/>
                <w:sz w:val="18"/>
                <w:szCs w:val="18"/>
              </w:rPr>
              <w:t>*</w:t>
            </w:r>
          </w:p>
        </w:tc>
      </w:tr>
      <w:tr w:rsidR="00977344" w:rsidRPr="006C39C3" w14:paraId="74A1DA0C" w14:textId="43F0E859" w:rsidTr="00977344">
        <w:trPr>
          <w:trHeight w:val="191"/>
        </w:trPr>
        <w:tc>
          <w:tcPr>
            <w:tcW w:w="979" w:type="dxa"/>
            <w:shd w:val="clear" w:color="auto" w:fill="FFFFFF"/>
            <w:tcMar>
              <w:top w:w="113" w:type="dxa"/>
            </w:tcMar>
            <w:vAlign w:val="center"/>
          </w:tcPr>
          <w:p w14:paraId="273D8E86" w14:textId="41184F36" w:rsidR="00977344" w:rsidRDefault="00977344" w:rsidP="00EA443C">
            <w:pPr>
              <w:spacing w:before="40" w:after="80"/>
              <w:rPr>
                <w:rFonts w:ascii="Arial Narrow" w:eastAsia="Times New Roman" w:hAnsi="Arial Narrow" w:cs="Times New Roman"/>
                <w:sz w:val="18"/>
                <w:szCs w:val="18"/>
              </w:rPr>
            </w:pPr>
            <w:r>
              <w:rPr>
                <w:rFonts w:ascii="Arial Narrow" w:eastAsia="Times New Roman" w:hAnsi="Arial Narrow" w:cs="Times New Roman"/>
                <w:sz w:val="18"/>
                <w:szCs w:val="18"/>
              </w:rPr>
              <w:t>Null/null</w:t>
            </w:r>
          </w:p>
        </w:tc>
        <w:tc>
          <w:tcPr>
            <w:tcW w:w="1984" w:type="dxa"/>
            <w:shd w:val="clear" w:color="auto" w:fill="FFFFFF"/>
            <w:tcMar>
              <w:top w:w="113" w:type="dxa"/>
            </w:tcMar>
            <w:vAlign w:val="center"/>
          </w:tcPr>
          <w:p w14:paraId="7F917E99" w14:textId="5F2E839E" w:rsidR="00977344" w:rsidRPr="006C39C3"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Rare</w:t>
            </w:r>
          </w:p>
        </w:tc>
        <w:tc>
          <w:tcPr>
            <w:tcW w:w="1985" w:type="dxa"/>
            <w:shd w:val="clear" w:color="auto" w:fill="FFFFFF"/>
          </w:tcPr>
          <w:p w14:paraId="0BB29E35" w14:textId="156AAA25"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Rare</w:t>
            </w:r>
          </w:p>
        </w:tc>
        <w:tc>
          <w:tcPr>
            <w:tcW w:w="1985" w:type="dxa"/>
            <w:shd w:val="clear" w:color="auto" w:fill="FFFFFF"/>
          </w:tcPr>
          <w:p w14:paraId="5E6C1D03" w14:textId="2EE9A67A"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Rare</w:t>
            </w:r>
          </w:p>
        </w:tc>
        <w:tc>
          <w:tcPr>
            <w:tcW w:w="1985" w:type="dxa"/>
            <w:shd w:val="clear" w:color="auto" w:fill="FFFFFF"/>
          </w:tcPr>
          <w:p w14:paraId="0C0E6BBD" w14:textId="61F03CDE" w:rsidR="00977344" w:rsidRDefault="00977344" w:rsidP="00EA443C">
            <w:pPr>
              <w:spacing w:before="40" w:after="80"/>
              <w:jc w:val="center"/>
              <w:rPr>
                <w:rFonts w:ascii="Arial Narrow" w:eastAsia="Times New Roman" w:hAnsi="Arial Narrow" w:cs="Times New Roman"/>
                <w:sz w:val="18"/>
                <w:szCs w:val="18"/>
              </w:rPr>
            </w:pPr>
            <w:r>
              <w:rPr>
                <w:rFonts w:ascii="Arial Narrow" w:eastAsia="Times New Roman" w:hAnsi="Arial Narrow" w:cs="Times New Roman"/>
                <w:sz w:val="18"/>
                <w:szCs w:val="18"/>
              </w:rPr>
              <w:t>Rare</w:t>
            </w:r>
          </w:p>
        </w:tc>
      </w:tr>
    </w:tbl>
    <w:p w14:paraId="7579159A"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413EAC02" w14:textId="77777777" w:rsidR="00382407" w:rsidRPr="00154B00" w:rsidRDefault="00F508DF" w:rsidP="00AE1188">
      <w:pPr>
        <w:ind w:left="426"/>
        <w:rPr>
          <w:szCs w:val="20"/>
        </w:rPr>
      </w:pPr>
      <w:r>
        <w:t>Once per lifetime</w:t>
      </w:r>
      <w:r w:rsidR="0097724B">
        <w:t xml:space="preserve"> </w:t>
      </w:r>
      <w:r w:rsidR="0097724B" w:rsidRPr="006C39C3">
        <w:t>diagnostic test</w:t>
      </w:r>
      <w:r w:rsidR="0097724B">
        <w:t>.</w:t>
      </w:r>
    </w:p>
    <w:p w14:paraId="1C599455"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2A3E2FAB" w14:textId="77777777" w:rsidR="0045409F" w:rsidRPr="00154B00" w:rsidRDefault="0045409F" w:rsidP="0045409F">
      <w:pPr>
        <w:ind w:left="426"/>
        <w:rPr>
          <w:szCs w:val="20"/>
        </w:rPr>
      </w:pPr>
      <w:r>
        <w:t xml:space="preserve">Once per lifetime </w:t>
      </w:r>
      <w:r w:rsidRPr="006C39C3">
        <w:t>diagnostic test</w:t>
      </w:r>
      <w:r>
        <w:t>.</w:t>
      </w:r>
    </w:p>
    <w:p w14:paraId="0C26A680" w14:textId="77777777" w:rsidR="002A6753" w:rsidRPr="006850FF" w:rsidRDefault="000E47E7" w:rsidP="00530204">
      <w:pPr>
        <w:pStyle w:val="Heading2"/>
        <w:rPr>
          <w:b w:val="0"/>
        </w:rPr>
      </w:pPr>
      <w:r w:rsidRPr="006850FF">
        <w:t xml:space="preserve">Estimate </w:t>
      </w:r>
      <w:r w:rsidR="002A6753" w:rsidRPr="006850FF">
        <w:t xml:space="preserve">the projected number of patients who will utilise the proposed </w:t>
      </w:r>
      <w:r w:rsidRPr="006850FF">
        <w:t xml:space="preserve">medical </w:t>
      </w:r>
      <w:r w:rsidR="002A6753" w:rsidRPr="006850FF">
        <w:t>ser</w:t>
      </w:r>
      <w:r w:rsidR="00AE1188" w:rsidRPr="006850FF">
        <w:t>vice(s) for the first full year:</w:t>
      </w:r>
    </w:p>
    <w:p w14:paraId="5FD0E80A" w14:textId="1A90BD74" w:rsidR="000321FD" w:rsidRDefault="00EB42B6" w:rsidP="00AE1188">
      <w:pPr>
        <w:ind w:left="426"/>
      </w:pPr>
      <w:r>
        <w:t xml:space="preserve">In the first full year it is likely that the </w:t>
      </w:r>
      <w:r w:rsidR="0045409F" w:rsidRPr="00085F8A">
        <w:t xml:space="preserve">prevalent </w:t>
      </w:r>
      <w:r>
        <w:t xml:space="preserve">AATD </w:t>
      </w:r>
      <w:r w:rsidR="0045409F" w:rsidRPr="00085F8A">
        <w:t xml:space="preserve">Australian population </w:t>
      </w:r>
      <w:r>
        <w:t xml:space="preserve">will undergo AAT genotyping in addition to first-degree relatives who will undergo </w:t>
      </w:r>
      <w:r w:rsidR="0045409F" w:rsidRPr="00085F8A">
        <w:t>cascade testing</w:t>
      </w:r>
      <w:r w:rsidR="002B0056" w:rsidRPr="00085F8A">
        <w:t>.</w:t>
      </w:r>
    </w:p>
    <w:p w14:paraId="288417AA" w14:textId="26766C96" w:rsidR="00085F8A" w:rsidRDefault="00085F8A" w:rsidP="00AE1188">
      <w:pPr>
        <w:ind w:left="426"/>
        <w:rPr>
          <w:szCs w:val="20"/>
        </w:rPr>
      </w:pPr>
      <w:r>
        <w:rPr>
          <w:szCs w:val="20"/>
        </w:rPr>
        <w:t xml:space="preserve">The number of services provided by MBS item number 66638 (IEF) may </w:t>
      </w:r>
      <w:r w:rsidR="00083554">
        <w:rPr>
          <w:szCs w:val="20"/>
        </w:rPr>
        <w:t>be indicative</w:t>
      </w:r>
      <w:r>
        <w:rPr>
          <w:szCs w:val="20"/>
        </w:rPr>
        <w:t xml:space="preserve"> of the number of patients likely to access AAT genotyping. The MBS statistics below show a relatively steady number of services provided over the previous 5-years</w:t>
      </w:r>
      <w:r w:rsidR="00EB42B6">
        <w:rPr>
          <w:szCs w:val="20"/>
        </w:rPr>
        <w:t xml:space="preserve">, with an average number of services of 1,655; however, it is not possible to identify </w:t>
      </w:r>
      <w:r w:rsidR="006A6B26">
        <w:rPr>
          <w:szCs w:val="20"/>
        </w:rPr>
        <w:t xml:space="preserve">if each service represents a single patient as some </w:t>
      </w:r>
      <w:r w:rsidR="00EB42B6">
        <w:rPr>
          <w:szCs w:val="20"/>
        </w:rPr>
        <w:t>patients may have undergone repeat testing</w:t>
      </w:r>
      <w:r w:rsidR="006A6B26">
        <w:rPr>
          <w:szCs w:val="20"/>
        </w:rPr>
        <w:t>,</w:t>
      </w:r>
      <w:r w:rsidR="00EB42B6">
        <w:rPr>
          <w:szCs w:val="20"/>
        </w:rPr>
        <w:t xml:space="preserve"> </w:t>
      </w:r>
      <w:r w:rsidR="006A6B26">
        <w:rPr>
          <w:szCs w:val="20"/>
        </w:rPr>
        <w:t xml:space="preserve">or </w:t>
      </w:r>
      <w:r w:rsidR="00C52CFC">
        <w:rPr>
          <w:szCs w:val="20"/>
        </w:rPr>
        <w:t xml:space="preserve">if </w:t>
      </w:r>
      <w:r w:rsidR="006A6B26">
        <w:rPr>
          <w:szCs w:val="20"/>
        </w:rPr>
        <w:t xml:space="preserve">services </w:t>
      </w:r>
      <w:r w:rsidR="00EB42B6">
        <w:rPr>
          <w:szCs w:val="20"/>
        </w:rPr>
        <w:t>represent cascade testing.</w:t>
      </w:r>
    </w:p>
    <w:p w14:paraId="5C1F1156" w14:textId="77777777" w:rsidR="006850FF" w:rsidRDefault="00085F8A" w:rsidP="006850FF">
      <w:pPr>
        <w:pStyle w:val="Caption"/>
        <w:spacing w:before="240"/>
      </w:pPr>
      <w:r w:rsidRPr="00085F8A">
        <w:rPr>
          <w:noProof/>
          <w:lang w:eastAsia="en-AU"/>
        </w:rPr>
        <w:drawing>
          <wp:inline distT="0" distB="0" distL="0" distR="0" wp14:anchorId="5732A89C" wp14:editId="12555BF2">
            <wp:extent cx="5731510" cy="1286233"/>
            <wp:effectExtent l="0" t="0" r="2540" b="9525"/>
            <wp:docPr id="5" name="Picture 5" descr="Describes teh number of services provided by state for MBS item number 66638, by state and financial year" title="Figure 3 Number of services provided by MBS item number 66638 by year and state, July 2014- Jun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1286233"/>
                    </a:xfrm>
                    <a:prstGeom prst="rect">
                      <a:avLst/>
                    </a:prstGeom>
                    <a:noFill/>
                    <a:ln>
                      <a:noFill/>
                    </a:ln>
                  </pic:spPr>
                </pic:pic>
              </a:graphicData>
            </a:graphic>
          </wp:inline>
        </w:drawing>
      </w:r>
      <w:r w:rsidR="006850FF" w:rsidRPr="006850FF">
        <w:t xml:space="preserve"> </w:t>
      </w:r>
    </w:p>
    <w:p w14:paraId="13F63DA3" w14:textId="1C56F4A3" w:rsidR="006850FF" w:rsidRDefault="006850FF" w:rsidP="006850FF">
      <w:pPr>
        <w:pStyle w:val="Caption"/>
        <w:rPr>
          <w:szCs w:val="20"/>
        </w:rPr>
      </w:pPr>
      <w:r>
        <w:t xml:space="preserve">Figure </w:t>
      </w:r>
      <w:fldSimple w:instr=" SEQ Figure \* ARABIC ">
        <w:r>
          <w:rPr>
            <w:noProof/>
          </w:rPr>
          <w:t>3</w:t>
        </w:r>
      </w:fldSimple>
      <w:r>
        <w:tab/>
        <w:t>Number of services provided by MBS item number 66638 by year and state, July 2014- June 2019</w:t>
      </w:r>
    </w:p>
    <w:p w14:paraId="31B1E974" w14:textId="78A0E4EF" w:rsidR="00396E8B" w:rsidRPr="00396E8B" w:rsidRDefault="00A63B0A" w:rsidP="009D0F57">
      <w:pPr>
        <w:spacing w:before="240" w:after="0"/>
        <w:ind w:left="425"/>
        <w:rPr>
          <w:szCs w:val="20"/>
        </w:rPr>
      </w:pPr>
      <w:r w:rsidRPr="00A63B0A">
        <w:rPr>
          <w:szCs w:val="20"/>
        </w:rPr>
        <w:t xml:space="preserve">Currently at least two laboratories in Australia offer AAT genotyping: Pathology NSW Health and Pathology Queensland (Queensland Health). </w:t>
      </w:r>
      <w:r>
        <w:rPr>
          <w:szCs w:val="20"/>
        </w:rPr>
        <w:t xml:space="preserve"> In 2019, </w:t>
      </w:r>
      <w:bookmarkStart w:id="10" w:name="_Hlk34130349"/>
      <w:r w:rsidRPr="00A63B0A">
        <w:rPr>
          <w:szCs w:val="20"/>
        </w:rPr>
        <w:t xml:space="preserve">Pathology Queensland </w:t>
      </w:r>
      <w:r>
        <w:rPr>
          <w:szCs w:val="20"/>
        </w:rPr>
        <w:t xml:space="preserve">conducted </w:t>
      </w:r>
      <w:r w:rsidR="00396E8B" w:rsidRPr="00396E8B">
        <w:rPr>
          <w:szCs w:val="20"/>
        </w:rPr>
        <w:t>2</w:t>
      </w:r>
      <w:r>
        <w:rPr>
          <w:szCs w:val="20"/>
        </w:rPr>
        <w:t>,</w:t>
      </w:r>
      <w:r w:rsidR="00396E8B" w:rsidRPr="00396E8B">
        <w:rPr>
          <w:szCs w:val="20"/>
        </w:rPr>
        <w:t>269 tests for AAT genotyping</w:t>
      </w:r>
      <w:r>
        <w:rPr>
          <w:szCs w:val="20"/>
        </w:rPr>
        <w:t xml:space="preserve"> </w:t>
      </w:r>
      <w:r w:rsidR="00C52CFC">
        <w:rPr>
          <w:szCs w:val="20"/>
        </w:rPr>
        <w:t xml:space="preserve">(4 SNPs) </w:t>
      </w:r>
      <w:r>
        <w:rPr>
          <w:szCs w:val="20"/>
        </w:rPr>
        <w:t xml:space="preserve">and seven </w:t>
      </w:r>
      <w:r w:rsidR="00396E8B" w:rsidRPr="006B5DA5">
        <w:rPr>
          <w:i/>
          <w:szCs w:val="20"/>
        </w:rPr>
        <w:t>SERPINA1</w:t>
      </w:r>
      <w:r w:rsidR="00396E8B" w:rsidRPr="00396E8B">
        <w:rPr>
          <w:szCs w:val="20"/>
        </w:rPr>
        <w:t xml:space="preserve"> sequencing tests</w:t>
      </w:r>
      <w:r w:rsidR="009D0F57">
        <w:rPr>
          <w:szCs w:val="20"/>
        </w:rPr>
        <w:t xml:space="preserve"> </w:t>
      </w:r>
      <w:bookmarkEnd w:id="10"/>
      <w:r w:rsidR="00723BC0">
        <w:rPr>
          <w:szCs w:val="20"/>
        </w:rPr>
        <w:t>(p</w:t>
      </w:r>
      <w:r w:rsidR="009D0F57">
        <w:rPr>
          <w:szCs w:val="20"/>
        </w:rPr>
        <w:t>ersonal communication Queensland Health)</w:t>
      </w:r>
      <w:r w:rsidR="00396E8B" w:rsidRPr="00396E8B">
        <w:rPr>
          <w:szCs w:val="20"/>
        </w:rPr>
        <w:t>.</w:t>
      </w:r>
      <w:r w:rsidR="00C87FC4">
        <w:rPr>
          <w:szCs w:val="20"/>
        </w:rPr>
        <w:t xml:space="preserve"> </w:t>
      </w:r>
      <w:r w:rsidR="00C52CFC">
        <w:rPr>
          <w:szCs w:val="20"/>
        </w:rPr>
        <w:t xml:space="preserve">With the introduction of a broader genotyping service encompassing 14 SNPs it is expected that the number of </w:t>
      </w:r>
      <w:r w:rsidR="00C52CFC" w:rsidRPr="006B5DA5">
        <w:rPr>
          <w:i/>
          <w:szCs w:val="20"/>
        </w:rPr>
        <w:t>SERPINA1</w:t>
      </w:r>
      <w:r w:rsidR="00C52CFC" w:rsidRPr="00396E8B">
        <w:rPr>
          <w:szCs w:val="20"/>
        </w:rPr>
        <w:t xml:space="preserve"> sequencing tests</w:t>
      </w:r>
      <w:r w:rsidR="00C52CFC">
        <w:rPr>
          <w:szCs w:val="20"/>
        </w:rPr>
        <w:t xml:space="preserve"> will reduce dramatically (by up to 60%). Based on the numbers provided by Queensland this would equate to approximately 4 patients per year who would require sequencing. </w:t>
      </w:r>
    </w:p>
    <w:p w14:paraId="1D2A85F8"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03624906" w14:textId="068A2052" w:rsidR="001B171D" w:rsidRDefault="002B0056" w:rsidP="00AE1188">
      <w:pPr>
        <w:ind w:left="426"/>
        <w:rPr>
          <w:szCs w:val="20"/>
        </w:rPr>
      </w:pPr>
      <w:r>
        <w:rPr>
          <w:szCs w:val="20"/>
        </w:rPr>
        <w:t xml:space="preserve">It would be expected that the number of tests </w:t>
      </w:r>
      <w:r w:rsidR="003771CA">
        <w:rPr>
          <w:szCs w:val="20"/>
        </w:rPr>
        <w:t xml:space="preserve">(both index and cascade) </w:t>
      </w:r>
      <w:r>
        <w:rPr>
          <w:szCs w:val="20"/>
        </w:rPr>
        <w:t>will decrease in years 2 and 3, once the prevalent population had been tested in year 1 of MBS listing.</w:t>
      </w:r>
    </w:p>
    <w:p w14:paraId="38ADE213" w14:textId="5BAFA4B1" w:rsidR="00085F8A" w:rsidRPr="00154B00" w:rsidRDefault="007E11F8" w:rsidP="00AE1188">
      <w:pPr>
        <w:ind w:left="426"/>
        <w:rPr>
          <w:szCs w:val="20"/>
        </w:rPr>
      </w:pPr>
      <w:r>
        <w:rPr>
          <w:szCs w:val="20"/>
        </w:rPr>
        <w:t>There may be some leakage with physicians testing all patients with symptoms of COPD in order to identify and underlying cause of the COPD.</w:t>
      </w:r>
    </w:p>
    <w:p w14:paraId="6C981B0E" w14:textId="77777777" w:rsidR="003433D1" w:rsidRDefault="003433D1">
      <w:pPr>
        <w:rPr>
          <w:b/>
          <w:sz w:val="32"/>
          <w:szCs w:val="32"/>
        </w:rPr>
      </w:pPr>
      <w:r>
        <w:rPr>
          <w:b/>
          <w:sz w:val="32"/>
          <w:szCs w:val="32"/>
        </w:rPr>
        <w:br w:type="page"/>
      </w:r>
    </w:p>
    <w:p w14:paraId="2252EAEA" w14:textId="77777777" w:rsidR="00951933" w:rsidRPr="00C776B1" w:rsidRDefault="001B5169" w:rsidP="0056015F">
      <w:pPr>
        <w:pStyle w:val="Heading1"/>
      </w:pPr>
      <w:r>
        <w:t>PART 8</w:t>
      </w:r>
      <w:r w:rsidR="00F93784">
        <w:t xml:space="preserve"> – </w:t>
      </w:r>
      <w:r w:rsidR="005A58BA">
        <w:t>COST</w:t>
      </w:r>
      <w:r w:rsidR="00951933" w:rsidRPr="00C776B1">
        <w:t xml:space="preserve"> INFORMATION</w:t>
      </w:r>
    </w:p>
    <w:p w14:paraId="620ACC2D"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5347CAE4" w14:textId="01C3A5A3" w:rsidR="00951933" w:rsidRDefault="00396633" w:rsidP="00AE1188">
      <w:pPr>
        <w:ind w:left="426"/>
      </w:pPr>
      <w:r w:rsidRPr="00396633">
        <w:t xml:space="preserve">Genotyping is </w:t>
      </w:r>
      <w:r>
        <w:t xml:space="preserve">usually conducted </w:t>
      </w:r>
      <w:r w:rsidRPr="00396633">
        <w:t>after serology has identified abnormal levels of AAT.</w:t>
      </w:r>
      <w:r>
        <w:t xml:space="preserve"> </w:t>
      </w:r>
      <w:r w:rsidR="009C51F4" w:rsidRPr="00396633">
        <w:t xml:space="preserve">Currently at least two laboratories in Australia offer AAT genotyping: Pathology NSW Health and Pathology Queensland (Queensland Health). Pathology Queensland currently use </w:t>
      </w:r>
      <w:proofErr w:type="spellStart"/>
      <w:r w:rsidR="009C51F4" w:rsidRPr="00396633">
        <w:t>Taqman</w:t>
      </w:r>
      <w:proofErr w:type="spellEnd"/>
      <w:r w:rsidR="009C51F4" w:rsidRPr="00396633">
        <w:t xml:space="preserve"> QT-PCR using specific primers to detect</w:t>
      </w:r>
      <w:r>
        <w:t xml:space="preserve"> only</w:t>
      </w:r>
      <w:r w:rsidR="009C51F4" w:rsidRPr="00396633">
        <w:t xml:space="preserve"> the two most common mutations (4 different alleles: MS, MZ) at a cost of $78, whilst the co</w:t>
      </w:r>
      <w:r>
        <w:t>st of genotyping in NSW is $80</w:t>
      </w:r>
      <w:r w:rsidR="006870D9" w:rsidRPr="006870D9">
        <w:t xml:space="preserve"> </w:t>
      </w:r>
      <w:r w:rsidR="009C51F4" w:rsidRPr="009C51F4">
        <w:t>(personal communication Pathology Queensland)</w:t>
      </w:r>
      <w:r w:rsidR="009C51F4">
        <w:t>.</w:t>
      </w:r>
    </w:p>
    <w:p w14:paraId="312D5066" w14:textId="39F85EC1" w:rsidR="00165582" w:rsidRDefault="007E672D" w:rsidP="007E672D">
      <w:pPr>
        <w:spacing w:after="240"/>
        <w:ind w:left="425"/>
      </w:pPr>
      <w:proofErr w:type="spellStart"/>
      <w:r w:rsidRPr="007F205F">
        <w:t>Progenika</w:t>
      </w:r>
      <w:proofErr w:type="spellEnd"/>
      <w:r w:rsidRPr="007F205F">
        <w:t xml:space="preserve"> Biopharma</w:t>
      </w:r>
      <w:r>
        <w:t xml:space="preserve"> (a subsidiary of </w:t>
      </w:r>
      <w:r w:rsidRPr="00A20252">
        <w:t xml:space="preserve">Grifols, Bilbao, </w:t>
      </w:r>
      <w:r>
        <w:t xml:space="preserve">Spain) markets an </w:t>
      </w:r>
      <w:r w:rsidRPr="007F205F">
        <w:t xml:space="preserve">A1AT </w:t>
      </w:r>
      <w:r>
        <w:t>g</w:t>
      </w:r>
      <w:r w:rsidRPr="007F205F">
        <w:t>enotyping panel</w:t>
      </w:r>
      <w:r>
        <w:t xml:space="preserve">, which </w:t>
      </w:r>
      <w:r w:rsidRPr="00EE7DBC">
        <w:t>identifies 14 of the most prevalent known</w:t>
      </w:r>
      <w:r>
        <w:t xml:space="preserve"> AATD </w:t>
      </w:r>
      <w:r w:rsidRPr="00EE7DBC">
        <w:t>mutations</w:t>
      </w:r>
      <w:r>
        <w:t>, representing approximately 99% of affected individuals (</w:t>
      </w:r>
      <w:r>
        <w:fldChar w:fldCharType="begin"/>
      </w:r>
      <w:r>
        <w:instrText xml:space="preserve"> REF _Ref32930815 \h </w:instrText>
      </w:r>
      <w:r>
        <w:fldChar w:fldCharType="separate"/>
      </w:r>
      <w:r w:rsidR="00916BB2">
        <w:t xml:space="preserve">Figure </w:t>
      </w:r>
      <w:r w:rsidR="00916BB2">
        <w:rPr>
          <w:noProof/>
        </w:rPr>
        <w:t>4</w:t>
      </w:r>
      <w:r>
        <w:fldChar w:fldCharType="end"/>
      </w:r>
      <w:r>
        <w:t xml:space="preserve">). This panel is currently offered in Spain via private franchises for </w:t>
      </w:r>
      <w:r>
        <w:rPr>
          <w:rFonts w:cstheme="minorHAnsi"/>
        </w:rPr>
        <w:t>€</w:t>
      </w:r>
      <w:r>
        <w:t>200 (A$324) per test; however, profit margins and economies of scale would differ in an Australian market.</w:t>
      </w:r>
      <w:r w:rsidR="00165582">
        <w:t xml:space="preserve"> </w:t>
      </w:r>
      <w:bookmarkStart w:id="11" w:name="_Hlk34131770"/>
      <w:r w:rsidR="00165582">
        <w:t xml:space="preserve">In Australia it is likely that an ‘in-house’ IVD would be developed by pathology laboratories using </w:t>
      </w:r>
      <w:r w:rsidR="00165582" w:rsidRPr="00165582">
        <w:t xml:space="preserve">technology that is amenable to multiplexing, such as </w:t>
      </w:r>
      <w:proofErr w:type="spellStart"/>
      <w:r w:rsidR="00165582" w:rsidRPr="00165582">
        <w:t>Agena</w:t>
      </w:r>
      <w:proofErr w:type="spellEnd"/>
      <w:r w:rsidR="00165582" w:rsidRPr="00165582">
        <w:t xml:space="preserve"> </w:t>
      </w:r>
      <w:proofErr w:type="spellStart"/>
      <w:r w:rsidR="00165582" w:rsidRPr="00165582">
        <w:t>MassARRAY</w:t>
      </w:r>
      <w:proofErr w:type="spellEnd"/>
      <w:r w:rsidR="00165582" w:rsidRPr="00165582">
        <w:t xml:space="preserve"> or NGS</w:t>
      </w:r>
      <w:r w:rsidR="00165582">
        <w:t xml:space="preserve"> to test for the 14 SNPs as per the ‘Spanish panel’</w:t>
      </w:r>
      <w:r w:rsidR="009402CE">
        <w:t>, with an associated cost of approximately $100.</w:t>
      </w:r>
    </w:p>
    <w:p w14:paraId="0857DAF3" w14:textId="2DBE51E1" w:rsidR="009B4DF5" w:rsidRDefault="009B4DF5" w:rsidP="007E672D">
      <w:pPr>
        <w:spacing w:after="240"/>
        <w:ind w:left="425"/>
      </w:pPr>
      <w:r>
        <w:t xml:space="preserve">Queensland Health currently offer </w:t>
      </w:r>
      <w:r w:rsidRPr="006B5DA5">
        <w:rPr>
          <w:i/>
        </w:rPr>
        <w:t>SERPINA1</w:t>
      </w:r>
      <w:r w:rsidRPr="006870D9">
        <w:t xml:space="preserve"> sequencing</w:t>
      </w:r>
      <w:r>
        <w:t xml:space="preserve"> for </w:t>
      </w:r>
      <w:r w:rsidRPr="006870D9">
        <w:t xml:space="preserve">$260 </w:t>
      </w:r>
      <w:r w:rsidRPr="009C51F4">
        <w:t>(personal communication Pathology Queensland)</w:t>
      </w:r>
      <w:r>
        <w:t>.</w:t>
      </w:r>
    </w:p>
    <w:p w14:paraId="7957E9F8" w14:textId="11B980C3" w:rsidR="00890A10" w:rsidRDefault="00890A10" w:rsidP="003E6E8C">
      <w:pPr>
        <w:ind w:left="425"/>
      </w:pPr>
      <w:r>
        <w:rPr>
          <w:noProof/>
          <w:lang w:eastAsia="en-AU"/>
        </w:rPr>
        <w:drawing>
          <wp:inline distT="0" distB="0" distL="0" distR="0" wp14:anchorId="148D7037" wp14:editId="552FCB75">
            <wp:extent cx="4933950" cy="2385728"/>
            <wp:effectExtent l="0" t="0" r="0" b="0"/>
            <wp:docPr id="7" name="Picture 7" descr="Figure 4 Table Allelic variants and associated alleles included in the Progenika Biopharma A1AT genotyping panel" title="Figure 4 Allelic variants and associated alleles included in the Progenika Biopharma A1AT genotyping 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68211" cy="2402294"/>
                    </a:xfrm>
                    <a:prstGeom prst="rect">
                      <a:avLst/>
                    </a:prstGeom>
                  </pic:spPr>
                </pic:pic>
              </a:graphicData>
            </a:graphic>
          </wp:inline>
        </w:drawing>
      </w:r>
    </w:p>
    <w:p w14:paraId="707358AC" w14:textId="23368FC1" w:rsidR="007E672D" w:rsidRPr="00154B00" w:rsidRDefault="007E672D" w:rsidP="007E672D">
      <w:pPr>
        <w:pStyle w:val="Caption"/>
        <w:rPr>
          <w:szCs w:val="20"/>
        </w:rPr>
      </w:pPr>
      <w:bookmarkStart w:id="12" w:name="_Ref32930815"/>
      <w:bookmarkEnd w:id="11"/>
      <w:r>
        <w:t xml:space="preserve">Figure </w:t>
      </w:r>
      <w:fldSimple w:instr=" SEQ Figure \* ARABIC ">
        <w:r w:rsidR="00916BB2">
          <w:rPr>
            <w:noProof/>
          </w:rPr>
          <w:t>4</w:t>
        </w:r>
      </w:fldSimple>
      <w:bookmarkEnd w:id="12"/>
      <w:r>
        <w:tab/>
      </w:r>
      <w:r>
        <w:tab/>
        <w:t xml:space="preserve">Allelic variants and associated alleles included in the </w:t>
      </w:r>
      <w:proofErr w:type="spellStart"/>
      <w:r w:rsidRPr="007E672D">
        <w:t>Progenika</w:t>
      </w:r>
      <w:proofErr w:type="spellEnd"/>
      <w:r w:rsidRPr="007E672D">
        <w:t xml:space="preserve"> Biopharma</w:t>
      </w:r>
      <w:r>
        <w:t xml:space="preserve"> </w:t>
      </w:r>
      <w:r w:rsidRPr="007E672D">
        <w:t>A1AT genotyping panel</w:t>
      </w:r>
    </w:p>
    <w:p w14:paraId="043F5FED" w14:textId="77777777" w:rsidR="00951933" w:rsidRPr="0054270F" w:rsidRDefault="00951933" w:rsidP="00530204">
      <w:pPr>
        <w:pStyle w:val="Heading2"/>
      </w:pPr>
      <w:r w:rsidRPr="0054270F">
        <w:t>Specify how long the proposed medical ser</w:t>
      </w:r>
      <w:r w:rsidR="00AE1188" w:rsidRPr="0054270F">
        <w:t>vice typically takes to perform:</w:t>
      </w:r>
    </w:p>
    <w:p w14:paraId="0E4FCB70" w14:textId="0A071707" w:rsidR="00951933" w:rsidRDefault="0054270F" w:rsidP="00AE1188">
      <w:pPr>
        <w:ind w:left="426"/>
      </w:pPr>
      <w:r>
        <w:t xml:space="preserve">The turnaround time for </w:t>
      </w:r>
      <w:r w:rsidR="007F76C3">
        <w:t xml:space="preserve">genotype </w:t>
      </w:r>
      <w:r>
        <w:t xml:space="preserve">testing is typically one week; </w:t>
      </w:r>
      <w:r w:rsidR="00ED6C6C">
        <w:t>however,</w:t>
      </w:r>
      <w:r>
        <w:t xml:space="preserve"> this will be dependent on numbers tested and the prioritisation of testing. </w:t>
      </w:r>
    </w:p>
    <w:p w14:paraId="4D0B2043" w14:textId="6B6EE8C2" w:rsidR="007F76C3" w:rsidRDefault="007F76C3" w:rsidP="00AE1188">
      <w:pPr>
        <w:ind w:left="426"/>
        <w:rPr>
          <w:b/>
          <w:szCs w:val="20"/>
        </w:rPr>
      </w:pPr>
      <w:r>
        <w:t xml:space="preserve">Gene sequencing </w:t>
      </w:r>
      <w:r w:rsidR="009402CE">
        <w:t>may</w:t>
      </w:r>
      <w:r>
        <w:t xml:space="preserve"> take between 2-6 weeks, depending on laboratory </w:t>
      </w:r>
      <w:r w:rsidR="009402CE">
        <w:t xml:space="preserve">workload; however, the literature has reported a mean turnaround time of 11-days </w:t>
      </w:r>
      <w:r w:rsidR="00C52CFC">
        <w:fldChar w:fldCharType="begin"/>
      </w:r>
      <w:r w:rsidR="00C52CFC">
        <w:instrText xml:space="preserve"> ADDIN EN.CITE &lt;EndNote&gt;&lt;Cite&gt;&lt;Author&gt;Maltais&lt;/Author&gt;&lt;Year&gt;2018&lt;/Year&gt;&lt;RecNum&gt;77&lt;/RecNum&gt;&lt;DisplayText&gt;(Maltais et al 2018)&lt;/DisplayText&gt;&lt;record&gt;&lt;rec-number&gt;77&lt;/rec-number&gt;&lt;foreign-keys&gt;&lt;key app="EN" db-id="vrsarxrvfsa29uepsa0pdtsse5995ex5v5pf" timestamp="1583280789"&gt;77&lt;/key&gt;&lt;/foreign-keys&gt;&lt;ref-type name="Journal Article"&gt;17&lt;/ref-type&gt;&lt;contributors&gt;&lt;authors&gt;&lt;author&gt;Maltais, F.&lt;/author&gt;&lt;author&gt;Gaudreault, N.&lt;/author&gt;&lt;author&gt;Racine, C.&lt;/author&gt;&lt;author&gt;Theriault, S.&lt;/author&gt;&lt;author&gt;Bosse, Y.&lt;/author&gt;&lt;/authors&gt;&lt;/contributors&gt;&lt;auth-address&gt;1 Universite Laval Quebec City, Quebec, Canada.&lt;/auth-address&gt;&lt;titles&gt;&lt;title&gt;Clinical Experience with SERPINA1 DNA Sequencing to Detect Alpha-1 Antitrypsin Deficiency&lt;/title&gt;&lt;secondary-title&gt;Ann Am Thorac Soc&lt;/secondary-title&gt;&lt;/titles&gt;&lt;periodical&gt;&lt;full-title&gt;Ann Am Thorac Soc&lt;/full-title&gt;&lt;/periodical&gt;&lt;pages&gt;266-268&lt;/pages&gt;&lt;volume&gt;15&lt;/volume&gt;&lt;number&gt;2&lt;/number&gt;&lt;edition&gt;2017/11/29&lt;/edition&gt;&lt;keywords&gt;&lt;keyword&gt;Aged&lt;/keyword&gt;&lt;keyword&gt;Algorithms&lt;/keyword&gt;&lt;keyword&gt;Canada&lt;/keyword&gt;&lt;keyword&gt;Female&lt;/keyword&gt;&lt;keyword&gt;Genetic Testing/methods&lt;/keyword&gt;&lt;keyword&gt;Humans&lt;/keyword&gt;&lt;keyword&gt;Male&lt;/keyword&gt;&lt;keyword&gt;Middle Aged&lt;/keyword&gt;&lt;keyword&gt;Mutation&lt;/keyword&gt;&lt;keyword&gt;Pulmonary Emphysema/diagnosis/genetics/physiopathology&lt;/keyword&gt;&lt;keyword&gt;Sequence Analysis, DNA/economics/methods/standards&lt;/keyword&gt;&lt;keyword&gt;alpha 1-Antitrypsin/ genetics&lt;/keyword&gt;&lt;keyword&gt;alpha 1-Antitrypsin Deficiency/ diagnosis/genetics/physiopathology&lt;/keyword&gt;&lt;/keywords&gt;&lt;dates&gt;&lt;year&gt;2018&lt;/year&gt;&lt;pub-dates&gt;&lt;date&gt;Feb&lt;/date&gt;&lt;/pub-dates&gt;&lt;/dates&gt;&lt;isbn&gt;2325-6621 (Electronic)&amp;#xD;2325-6621 (Linking)&lt;/isbn&gt;&lt;accession-num&gt;29182883&lt;/accession-num&gt;&lt;urls&gt;&lt;/urls&gt;&lt;electronic-resource-num&gt;10.1513/AnnalsATS.201708-694RL&lt;/electronic-resource-num&gt;&lt;remote-database-provider&gt;NLM&lt;/remote-database-provider&gt;&lt;language&gt;eng&lt;/language&gt;&lt;/record&gt;&lt;/Cite&gt;&lt;/EndNote&gt;</w:instrText>
      </w:r>
      <w:r w:rsidR="00C52CFC">
        <w:fldChar w:fldCharType="separate"/>
      </w:r>
      <w:r w:rsidR="00C52CFC">
        <w:rPr>
          <w:noProof/>
        </w:rPr>
        <w:t>(Maltais et al 2018)</w:t>
      </w:r>
      <w:r w:rsidR="00C52CFC">
        <w:fldChar w:fldCharType="end"/>
      </w:r>
      <w:r>
        <w:t>.</w:t>
      </w:r>
    </w:p>
    <w:p w14:paraId="412B0132" w14:textId="77777777" w:rsidR="00165582" w:rsidRDefault="00165582">
      <w:pPr>
        <w:spacing w:before="0" w:after="200" w:line="276" w:lineRule="auto"/>
        <w:rPr>
          <w:b/>
          <w:szCs w:val="20"/>
        </w:rPr>
      </w:pPr>
      <w:r>
        <w:br w:type="page"/>
      </w:r>
    </w:p>
    <w:p w14:paraId="263C2DFA" w14:textId="5749B17E"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6DBCA2B0" w14:textId="77777777" w:rsidR="00AE1188" w:rsidRPr="00AE1188" w:rsidRDefault="00AE1188" w:rsidP="007E11F8">
      <w:pPr>
        <w:pBdr>
          <w:top w:val="single" w:sz="4" w:space="1" w:color="auto"/>
          <w:left w:val="single" w:sz="4" w:space="4" w:color="auto"/>
          <w:bottom w:val="single" w:sz="4" w:space="16" w:color="auto"/>
          <w:right w:val="single" w:sz="4" w:space="4" w:color="auto"/>
          <w:between w:val="single" w:sz="4" w:space="1" w:color="auto"/>
          <w:bar w:val="single" w:sz="4" w:color="auto"/>
        </w:pBdr>
        <w:jc w:val="right"/>
        <w:rPr>
          <w:szCs w:val="20"/>
        </w:rPr>
      </w:pPr>
      <w:r>
        <w:rPr>
          <w:szCs w:val="20"/>
        </w:rPr>
        <w:t>Category</w:t>
      </w:r>
      <w:r w:rsidR="009C51F4" w:rsidRPr="009C51F4">
        <w:t xml:space="preserve"> 6 (Pathology Services) – Group P7 Genetics</w:t>
      </w:r>
      <w:r w:rsidRPr="00AE1188">
        <w:rPr>
          <w:szCs w:val="20"/>
        </w:rPr>
        <w:t xml:space="preserve"> </w:t>
      </w:r>
    </w:p>
    <w:p w14:paraId="40DB0EF4" w14:textId="32BEDEE3" w:rsidR="007D1BA7" w:rsidRDefault="007D1BA7" w:rsidP="007E11F8">
      <w:pPr>
        <w:pBdr>
          <w:top w:val="single" w:sz="4" w:space="1" w:color="auto"/>
          <w:left w:val="single" w:sz="4" w:space="4" w:color="auto"/>
          <w:bottom w:val="single" w:sz="4" w:space="16" w:color="auto"/>
          <w:right w:val="single" w:sz="4" w:space="4" w:color="auto"/>
        </w:pBdr>
        <w:rPr>
          <w:szCs w:val="20"/>
        </w:rPr>
      </w:pPr>
      <w:r w:rsidRPr="007D1BA7">
        <w:rPr>
          <w:szCs w:val="20"/>
        </w:rPr>
        <w:t xml:space="preserve">Proposed item descriptor: </w:t>
      </w:r>
      <w:r w:rsidR="007F76C3">
        <w:rPr>
          <w:szCs w:val="20"/>
        </w:rPr>
        <w:t>AAAA</w:t>
      </w:r>
    </w:p>
    <w:p w14:paraId="78BA3617" w14:textId="296F25B8" w:rsidR="00AE1188" w:rsidRDefault="00D826F8" w:rsidP="007E11F8">
      <w:pPr>
        <w:pBdr>
          <w:top w:val="single" w:sz="4" w:space="1" w:color="auto"/>
          <w:left w:val="single" w:sz="4" w:space="4" w:color="auto"/>
          <w:bottom w:val="single" w:sz="4" w:space="16" w:color="auto"/>
          <w:right w:val="single" w:sz="4" w:space="4" w:color="auto"/>
        </w:pBdr>
        <w:rPr>
          <w:szCs w:val="20"/>
        </w:rPr>
      </w:pPr>
      <w:r w:rsidRPr="00D826F8">
        <w:rPr>
          <w:szCs w:val="20"/>
        </w:rPr>
        <w:t>Gene panel testing to identify alpha-1-antitrypsin (AAT) pathogenic variants</w:t>
      </w:r>
      <w:r w:rsidR="00956E48" w:rsidRPr="00956E48">
        <w:rPr>
          <w:szCs w:val="20"/>
        </w:rPr>
        <w:t xml:space="preserve"> where</w:t>
      </w:r>
      <w:r w:rsidRPr="00D826F8">
        <w:rPr>
          <w:szCs w:val="20"/>
        </w:rPr>
        <w:t xml:space="preserve"> the patient has respiratory symptoms indicative of AAT deficiency</w:t>
      </w:r>
      <w:r w:rsidR="00956E48" w:rsidRPr="00956E48">
        <w:rPr>
          <w:szCs w:val="20"/>
        </w:rPr>
        <w:t xml:space="preserve"> </w:t>
      </w:r>
      <w:r>
        <w:rPr>
          <w:szCs w:val="20"/>
        </w:rPr>
        <w:t xml:space="preserve">and </w:t>
      </w:r>
      <w:r w:rsidRPr="00956E48">
        <w:rPr>
          <w:szCs w:val="20"/>
        </w:rPr>
        <w:t xml:space="preserve">abnormally low </w:t>
      </w:r>
      <w:r>
        <w:rPr>
          <w:szCs w:val="20"/>
        </w:rPr>
        <w:t>(&lt;</w:t>
      </w:r>
      <w:r w:rsidRPr="00D826F8">
        <w:rPr>
          <w:szCs w:val="20"/>
        </w:rPr>
        <w:t>20 µmol/L</w:t>
      </w:r>
      <w:r>
        <w:rPr>
          <w:szCs w:val="20"/>
        </w:rPr>
        <w:t xml:space="preserve">) </w:t>
      </w:r>
      <w:r w:rsidR="00956E48" w:rsidRPr="00956E48">
        <w:rPr>
          <w:szCs w:val="20"/>
        </w:rPr>
        <w:t>alpha-1 antitrypsin levels</w:t>
      </w:r>
      <w:r>
        <w:rPr>
          <w:szCs w:val="20"/>
        </w:rPr>
        <w:t xml:space="preserve"> as</w:t>
      </w:r>
      <w:r w:rsidR="00956E48" w:rsidRPr="00956E48">
        <w:rPr>
          <w:szCs w:val="20"/>
        </w:rPr>
        <w:t xml:space="preserve"> </w:t>
      </w:r>
      <w:r w:rsidR="00934FDF">
        <w:rPr>
          <w:szCs w:val="20"/>
        </w:rPr>
        <w:t xml:space="preserve">determined by item number 66635, </w:t>
      </w:r>
      <w:r w:rsidR="00956E48" w:rsidRPr="00956E48">
        <w:rPr>
          <w:szCs w:val="20"/>
        </w:rPr>
        <w:t xml:space="preserve">or there is a </w:t>
      </w:r>
      <w:r w:rsidR="00956E48">
        <w:rPr>
          <w:szCs w:val="20"/>
        </w:rPr>
        <w:t xml:space="preserve">demonstrated </w:t>
      </w:r>
      <w:r w:rsidR="00956E48" w:rsidRPr="00956E48">
        <w:rPr>
          <w:szCs w:val="20"/>
        </w:rPr>
        <w:t>family history of alpha-1 antitrypsin deficiency</w:t>
      </w:r>
      <w:r w:rsidR="00070BE9">
        <w:rPr>
          <w:szCs w:val="20"/>
        </w:rPr>
        <w:t>,</w:t>
      </w:r>
      <w:r w:rsidR="00544450">
        <w:rPr>
          <w:szCs w:val="20"/>
        </w:rPr>
        <w:t xml:space="preserve"> </w:t>
      </w:r>
      <w:r w:rsidR="00544450" w:rsidRPr="00544450">
        <w:rPr>
          <w:szCs w:val="20"/>
        </w:rPr>
        <w:t>requested by a specialist or consultant physician.</w:t>
      </w:r>
    </w:p>
    <w:p w14:paraId="2806C781" w14:textId="54FDE326" w:rsidR="00013E40" w:rsidRPr="00AE1188" w:rsidRDefault="00013E40" w:rsidP="007E11F8">
      <w:pPr>
        <w:pBdr>
          <w:top w:val="single" w:sz="4" w:space="1" w:color="auto"/>
          <w:left w:val="single" w:sz="4" w:space="4" w:color="auto"/>
          <w:bottom w:val="single" w:sz="4" w:space="16" w:color="auto"/>
          <w:right w:val="single" w:sz="4" w:space="4" w:color="auto"/>
        </w:pBdr>
        <w:rPr>
          <w:szCs w:val="20"/>
        </w:rPr>
      </w:pPr>
      <w:r w:rsidRPr="00013E40">
        <w:rPr>
          <w:szCs w:val="20"/>
        </w:rPr>
        <w:t>Maximum one test per lifetime</w:t>
      </w:r>
      <w:r>
        <w:rPr>
          <w:szCs w:val="20"/>
        </w:rPr>
        <w:t>.</w:t>
      </w:r>
    </w:p>
    <w:p w14:paraId="1ABA0FD0" w14:textId="69A30A97" w:rsidR="00AE1188" w:rsidRPr="00AE1188" w:rsidRDefault="00AE1188" w:rsidP="007E11F8">
      <w:pPr>
        <w:pBdr>
          <w:top w:val="single" w:sz="4" w:space="1" w:color="auto"/>
          <w:left w:val="single" w:sz="4" w:space="4" w:color="auto"/>
          <w:bottom w:val="single" w:sz="4" w:space="16" w:color="auto"/>
          <w:right w:val="single" w:sz="4" w:space="4" w:color="auto"/>
        </w:pBdr>
        <w:rPr>
          <w:szCs w:val="20"/>
        </w:rPr>
      </w:pPr>
      <w:r w:rsidRPr="00165582">
        <w:rPr>
          <w:b/>
          <w:szCs w:val="20"/>
        </w:rPr>
        <w:t>Fee</w:t>
      </w:r>
      <w:r w:rsidRPr="00165582">
        <w:rPr>
          <w:szCs w:val="20"/>
        </w:rPr>
        <w:t>:  $</w:t>
      </w:r>
      <w:r w:rsidR="00165582" w:rsidRPr="00165582">
        <w:t>1</w:t>
      </w:r>
      <w:r w:rsidR="00236EBC" w:rsidRPr="00165582">
        <w:t>00</w:t>
      </w:r>
      <w:r w:rsidR="009C51F4" w:rsidRPr="00165582">
        <w:t xml:space="preserve"> </w:t>
      </w:r>
    </w:p>
    <w:p w14:paraId="3563217C" w14:textId="77777777" w:rsidR="007F76C3" w:rsidRDefault="007F76C3" w:rsidP="007F76C3">
      <w:pPr>
        <w:pStyle w:val="Heading2"/>
        <w:numPr>
          <w:ilvl w:val="0"/>
          <w:numId w:val="0"/>
        </w:numPr>
      </w:pPr>
    </w:p>
    <w:p w14:paraId="37084F90" w14:textId="77777777" w:rsidR="007F76C3" w:rsidRPr="00AE1188" w:rsidRDefault="007F76C3" w:rsidP="007F76C3">
      <w:pPr>
        <w:pBdr>
          <w:top w:val="single" w:sz="4" w:space="1" w:color="auto"/>
          <w:left w:val="single" w:sz="4" w:space="4" w:color="auto"/>
          <w:bottom w:val="single" w:sz="4" w:space="16" w:color="auto"/>
          <w:right w:val="single" w:sz="4" w:space="4" w:color="auto"/>
          <w:between w:val="single" w:sz="4" w:space="1" w:color="auto"/>
          <w:bar w:val="single" w:sz="4" w:color="auto"/>
        </w:pBdr>
        <w:jc w:val="right"/>
        <w:rPr>
          <w:szCs w:val="20"/>
        </w:rPr>
      </w:pPr>
      <w:r>
        <w:rPr>
          <w:szCs w:val="20"/>
        </w:rPr>
        <w:t>Category</w:t>
      </w:r>
      <w:r w:rsidRPr="009C51F4">
        <w:t xml:space="preserve"> 6 (Pathology Services) – Group P7 Genetics</w:t>
      </w:r>
      <w:r w:rsidRPr="00AE1188">
        <w:rPr>
          <w:szCs w:val="20"/>
        </w:rPr>
        <w:t xml:space="preserve"> </w:t>
      </w:r>
    </w:p>
    <w:p w14:paraId="54E12605" w14:textId="233A2E74" w:rsidR="007F76C3" w:rsidRDefault="007F76C3" w:rsidP="007F76C3">
      <w:pPr>
        <w:pBdr>
          <w:top w:val="single" w:sz="4" w:space="1" w:color="auto"/>
          <w:left w:val="single" w:sz="4" w:space="4" w:color="auto"/>
          <w:bottom w:val="single" w:sz="4" w:space="16" w:color="auto"/>
          <w:right w:val="single" w:sz="4" w:space="4" w:color="auto"/>
        </w:pBdr>
        <w:rPr>
          <w:szCs w:val="20"/>
        </w:rPr>
      </w:pPr>
      <w:r w:rsidRPr="007D1BA7">
        <w:rPr>
          <w:szCs w:val="20"/>
        </w:rPr>
        <w:t xml:space="preserve">Proposed item descriptor: </w:t>
      </w:r>
      <w:r>
        <w:rPr>
          <w:szCs w:val="20"/>
        </w:rPr>
        <w:t>BBBB</w:t>
      </w:r>
    </w:p>
    <w:p w14:paraId="5C7C7E6F" w14:textId="704E033C" w:rsidR="007F76C3" w:rsidRDefault="007F76C3" w:rsidP="007F76C3">
      <w:pPr>
        <w:pBdr>
          <w:top w:val="single" w:sz="4" w:space="1" w:color="auto"/>
          <w:left w:val="single" w:sz="4" w:space="4" w:color="auto"/>
          <w:bottom w:val="single" w:sz="4" w:space="16" w:color="auto"/>
          <w:right w:val="single" w:sz="4" w:space="4" w:color="auto"/>
        </w:pBdr>
        <w:rPr>
          <w:szCs w:val="20"/>
        </w:rPr>
      </w:pPr>
      <w:r w:rsidRPr="007F76C3">
        <w:rPr>
          <w:szCs w:val="20"/>
        </w:rPr>
        <w:t xml:space="preserve">Sequencing of the </w:t>
      </w:r>
      <w:r w:rsidRPr="006B5DA5">
        <w:rPr>
          <w:i/>
          <w:szCs w:val="20"/>
        </w:rPr>
        <w:t>SERPINA1</w:t>
      </w:r>
      <w:r w:rsidRPr="007F76C3">
        <w:rPr>
          <w:szCs w:val="20"/>
        </w:rPr>
        <w:t xml:space="preserve"> gene to identify an alpha-1-antitrypsin (AAT) pathogenic variant where </w:t>
      </w:r>
      <w:r>
        <w:rPr>
          <w:szCs w:val="20"/>
        </w:rPr>
        <w:t xml:space="preserve">the </w:t>
      </w:r>
      <w:r w:rsidRPr="007F76C3">
        <w:rPr>
          <w:szCs w:val="20"/>
        </w:rPr>
        <w:t>result after genotyping using item number BBBB is inconclusive, requested by a specialist or consultant physician.</w:t>
      </w:r>
    </w:p>
    <w:p w14:paraId="2F0B4264" w14:textId="77777777" w:rsidR="007F76C3" w:rsidRPr="00AE1188" w:rsidRDefault="007F76C3" w:rsidP="007F76C3">
      <w:pPr>
        <w:pBdr>
          <w:top w:val="single" w:sz="4" w:space="1" w:color="auto"/>
          <w:left w:val="single" w:sz="4" w:space="4" w:color="auto"/>
          <w:bottom w:val="single" w:sz="4" w:space="16" w:color="auto"/>
          <w:right w:val="single" w:sz="4" w:space="4" w:color="auto"/>
        </w:pBdr>
        <w:rPr>
          <w:szCs w:val="20"/>
        </w:rPr>
      </w:pPr>
      <w:r w:rsidRPr="00013E40">
        <w:rPr>
          <w:szCs w:val="20"/>
        </w:rPr>
        <w:t>Maximum one test per lifetime</w:t>
      </w:r>
      <w:r>
        <w:rPr>
          <w:szCs w:val="20"/>
        </w:rPr>
        <w:t>.</w:t>
      </w:r>
    </w:p>
    <w:p w14:paraId="5DFEB68A" w14:textId="1E942EBA" w:rsidR="007F76C3" w:rsidRPr="00AE1188" w:rsidRDefault="007F76C3" w:rsidP="007F76C3">
      <w:pPr>
        <w:pBdr>
          <w:top w:val="single" w:sz="4" w:space="1" w:color="auto"/>
          <w:left w:val="single" w:sz="4" w:space="4" w:color="auto"/>
          <w:bottom w:val="single" w:sz="4" w:space="16" w:color="auto"/>
          <w:right w:val="single" w:sz="4" w:space="4" w:color="auto"/>
        </w:pBdr>
        <w:rPr>
          <w:szCs w:val="20"/>
        </w:rPr>
      </w:pPr>
      <w:r w:rsidRPr="00165582">
        <w:rPr>
          <w:b/>
          <w:szCs w:val="20"/>
        </w:rPr>
        <w:t>Fee</w:t>
      </w:r>
      <w:r w:rsidRPr="00165582">
        <w:rPr>
          <w:szCs w:val="20"/>
        </w:rPr>
        <w:t>:  $</w:t>
      </w:r>
      <w:r>
        <w:t>260</w:t>
      </w:r>
      <w:r w:rsidRPr="00165582">
        <w:t xml:space="preserve"> </w:t>
      </w:r>
    </w:p>
    <w:p w14:paraId="71929099" w14:textId="7BDF0197" w:rsidR="007F76C3" w:rsidRPr="007F76C3" w:rsidRDefault="007F76C3" w:rsidP="007F76C3"/>
    <w:p w14:paraId="6EFD50FD" w14:textId="5EF48516" w:rsidR="00AE1188" w:rsidRDefault="00AE1188" w:rsidP="004A0BF4">
      <w:pPr>
        <w:pStyle w:val="Heading2"/>
        <w:numPr>
          <w:ilvl w:val="0"/>
          <w:numId w:val="0"/>
        </w:numPr>
        <w:ind w:left="360"/>
      </w:pPr>
      <w:r>
        <w:br w:type="page"/>
      </w:r>
    </w:p>
    <w:p w14:paraId="1A013E0C" w14:textId="488D5F05" w:rsidR="002470BC" w:rsidRPr="002470BC" w:rsidRDefault="002470BC" w:rsidP="002470BC">
      <w:pPr>
        <w:pStyle w:val="Heading1"/>
      </w:pPr>
      <w:r w:rsidRPr="002470BC">
        <w:t>References</w:t>
      </w:r>
    </w:p>
    <w:p w14:paraId="76B064E4" w14:textId="77777777" w:rsidR="00C52CFC" w:rsidRPr="00C52CFC" w:rsidRDefault="000321FD" w:rsidP="00C52CFC">
      <w:pPr>
        <w:pStyle w:val="EndNoteBibliography"/>
        <w:spacing w:after="0"/>
      </w:pPr>
      <w:r>
        <w:rPr>
          <w:szCs w:val="20"/>
        </w:rPr>
        <w:fldChar w:fldCharType="begin"/>
      </w:r>
      <w:r>
        <w:rPr>
          <w:szCs w:val="20"/>
        </w:rPr>
        <w:instrText xml:space="preserve"> ADDIN EN.REFLIST </w:instrText>
      </w:r>
      <w:r>
        <w:rPr>
          <w:szCs w:val="20"/>
        </w:rPr>
        <w:fldChar w:fldCharType="separate"/>
      </w:r>
      <w:r w:rsidR="00C52CFC" w:rsidRPr="00C52CFC">
        <w:t xml:space="preserve">Abboud, R. T., Nelson, T. N. et al (2011). 'Alpha1-antitrypsin deficiency: a clinical-genetic overview', </w:t>
      </w:r>
      <w:r w:rsidR="00C52CFC" w:rsidRPr="00C52CFC">
        <w:rPr>
          <w:i/>
        </w:rPr>
        <w:t>Appl Clin Genet,</w:t>
      </w:r>
      <w:r w:rsidR="00C52CFC" w:rsidRPr="00C52CFC">
        <w:rPr>
          <w:b/>
          <w:i/>
        </w:rPr>
        <w:t xml:space="preserve"> </w:t>
      </w:r>
      <w:r w:rsidR="00C52CFC" w:rsidRPr="00C52CFC">
        <w:t>4, 55-65.</w:t>
      </w:r>
    </w:p>
    <w:p w14:paraId="6B06ADFD" w14:textId="1AA491C0" w:rsidR="00C52CFC" w:rsidRPr="00C52CFC" w:rsidRDefault="00C52CFC" w:rsidP="00C52CFC">
      <w:pPr>
        <w:pStyle w:val="EndNoteBibliography"/>
        <w:spacing w:after="0"/>
      </w:pPr>
      <w:r w:rsidRPr="00C52CFC">
        <w:t xml:space="preserve">Abramson, M., Crockett, A. J. et al (2015). </w:t>
      </w:r>
      <w:r w:rsidRPr="00C52CFC">
        <w:rPr>
          <w:i/>
        </w:rPr>
        <w:t xml:space="preserve">The COPD-X Plan: Australian and New Zealand Guidelines for the management of Chronic Obstructive Pulmonary Disease 2015 </w:t>
      </w:r>
      <w:r w:rsidRPr="00C52CFC">
        <w:t xml:space="preserve">[Internet]. Lung Foundation Australia and the Thoracic Society of Australia and New Zealand. Available from: </w:t>
      </w:r>
      <w:hyperlink r:id="rId28" w:history="1">
        <w:r w:rsidRPr="00C52CFC">
          <w:rPr>
            <w:rStyle w:val="Hyperlink"/>
          </w:rPr>
          <w:t>https://www.thoracic.org.au/clinical-documents/area?command=record&amp;id=16</w:t>
        </w:r>
      </w:hyperlink>
      <w:r w:rsidRPr="00C52CFC">
        <w:t xml:space="preserve"> [Accessed 1st October 2019].</w:t>
      </w:r>
    </w:p>
    <w:p w14:paraId="0E03E58F" w14:textId="77777777" w:rsidR="00C52CFC" w:rsidRPr="00C52CFC" w:rsidRDefault="00C52CFC" w:rsidP="00C52CFC">
      <w:pPr>
        <w:pStyle w:val="EndNoteBibliography"/>
        <w:spacing w:after="0"/>
      </w:pPr>
      <w:r w:rsidRPr="00C52CFC">
        <w:t xml:space="preserve">Al-Jameil, N., Hassan, A. A. et al (2017). 'Genotyping diagnosis of alpha-1 antitrypsin deficiency in Saudi adults with liver cirrhosis', </w:t>
      </w:r>
      <w:r w:rsidRPr="00C52CFC">
        <w:rPr>
          <w:i/>
        </w:rPr>
        <w:t>Medicine (Baltimore),</w:t>
      </w:r>
      <w:r w:rsidRPr="00C52CFC">
        <w:rPr>
          <w:b/>
          <w:i/>
        </w:rPr>
        <w:t xml:space="preserve"> </w:t>
      </w:r>
      <w:r w:rsidRPr="00C52CFC">
        <w:t>96</w:t>
      </w:r>
      <w:r w:rsidRPr="00C52CFC">
        <w:rPr>
          <w:b/>
        </w:rPr>
        <w:t xml:space="preserve"> </w:t>
      </w:r>
      <w:r w:rsidRPr="00C52CFC">
        <w:t>(6), e6071.</w:t>
      </w:r>
    </w:p>
    <w:p w14:paraId="24EFB551" w14:textId="77777777" w:rsidR="00C52CFC" w:rsidRPr="00C52CFC" w:rsidRDefault="00C52CFC" w:rsidP="00C52CFC">
      <w:pPr>
        <w:pStyle w:val="EndNoteBibliography"/>
        <w:spacing w:after="0"/>
      </w:pPr>
      <w:r w:rsidRPr="00C52CFC">
        <w:t xml:space="preserve">Barrecheguren, M., Monteagudo, M. et al (2016). 'Diagnosis of alpha-1 antitrypsin deficiency: a population-based study', </w:t>
      </w:r>
      <w:r w:rsidRPr="00C52CFC">
        <w:rPr>
          <w:i/>
        </w:rPr>
        <w:t>Int J Chron Obstruct Pulmon Dis,</w:t>
      </w:r>
      <w:r w:rsidRPr="00C52CFC">
        <w:rPr>
          <w:b/>
          <w:i/>
        </w:rPr>
        <w:t xml:space="preserve"> </w:t>
      </w:r>
      <w:r w:rsidRPr="00C52CFC">
        <w:t>11, 999-1004.</w:t>
      </w:r>
    </w:p>
    <w:p w14:paraId="29DD276A" w14:textId="77777777" w:rsidR="00C52CFC" w:rsidRPr="00C52CFC" w:rsidRDefault="00C52CFC" w:rsidP="00C52CFC">
      <w:pPr>
        <w:pStyle w:val="EndNoteBibliography"/>
        <w:spacing w:after="0"/>
      </w:pPr>
      <w:r w:rsidRPr="00C52CFC">
        <w:t xml:space="preserve">Belmonte, I., Montoto, L. &amp; Rodriguez-Frias, F. (2017). 'Laboratory Diagnosis by Genotyping', </w:t>
      </w:r>
      <w:r w:rsidRPr="00C52CFC">
        <w:rPr>
          <w:i/>
        </w:rPr>
        <w:t>Methods Mol Biol,</w:t>
      </w:r>
      <w:r w:rsidRPr="00C52CFC">
        <w:rPr>
          <w:b/>
          <w:i/>
        </w:rPr>
        <w:t xml:space="preserve"> </w:t>
      </w:r>
      <w:r w:rsidRPr="00C52CFC">
        <w:t>1639, 45-60.</w:t>
      </w:r>
    </w:p>
    <w:p w14:paraId="022E17A9" w14:textId="77777777" w:rsidR="00C52CFC" w:rsidRPr="00C52CFC" w:rsidRDefault="00C52CFC" w:rsidP="00C52CFC">
      <w:pPr>
        <w:pStyle w:val="EndNoteBibliography"/>
        <w:spacing w:after="0"/>
      </w:pPr>
      <w:r w:rsidRPr="00C52CFC">
        <w:t xml:space="preserve">Blanco, I., Bueno, P. et al (2017). 'Alpha-1 antitrypsin Pi*Z gene frequency and Pi*ZZ genotype numbers worldwide: an update', </w:t>
      </w:r>
      <w:r w:rsidRPr="00C52CFC">
        <w:rPr>
          <w:i/>
        </w:rPr>
        <w:t>Int J Chron Obstruct Pulmon Dis,</w:t>
      </w:r>
      <w:r w:rsidRPr="00C52CFC">
        <w:rPr>
          <w:b/>
          <w:i/>
        </w:rPr>
        <w:t xml:space="preserve"> </w:t>
      </w:r>
      <w:r w:rsidRPr="00C52CFC">
        <w:t>12, 561-569.</w:t>
      </w:r>
    </w:p>
    <w:p w14:paraId="47322855" w14:textId="77777777" w:rsidR="00C52CFC" w:rsidRPr="00C52CFC" w:rsidRDefault="00C52CFC" w:rsidP="00C52CFC">
      <w:pPr>
        <w:pStyle w:val="EndNoteBibliography"/>
        <w:spacing w:after="0"/>
      </w:pPr>
      <w:r w:rsidRPr="00C52CFC">
        <w:t xml:space="preserve">Carpenter, M. J., Strange, C. et al (2007). 'Does genetic testing result in behavioral health change? Changes in smoking behavior following testing for alpha-1 antitrypsin deficiency', </w:t>
      </w:r>
      <w:r w:rsidRPr="00C52CFC">
        <w:rPr>
          <w:i/>
        </w:rPr>
        <w:t>Ann Behav Med,</w:t>
      </w:r>
      <w:r w:rsidRPr="00C52CFC">
        <w:rPr>
          <w:b/>
          <w:i/>
        </w:rPr>
        <w:t xml:space="preserve"> </w:t>
      </w:r>
      <w:r w:rsidRPr="00C52CFC">
        <w:t>33</w:t>
      </w:r>
      <w:r w:rsidRPr="00C52CFC">
        <w:rPr>
          <w:b/>
        </w:rPr>
        <w:t xml:space="preserve"> </w:t>
      </w:r>
      <w:r w:rsidRPr="00C52CFC">
        <w:t>(1), 22-28.</w:t>
      </w:r>
    </w:p>
    <w:p w14:paraId="06C0C90D" w14:textId="77777777" w:rsidR="00C52CFC" w:rsidRPr="00C52CFC" w:rsidRDefault="00C52CFC" w:rsidP="00C52CFC">
      <w:pPr>
        <w:pStyle w:val="EndNoteBibliography"/>
        <w:spacing w:after="0"/>
      </w:pPr>
      <w:r w:rsidRPr="00C52CFC">
        <w:t xml:space="preserve">Carroll, T. P., O'Connor, C. A. et al (2011). 'The prevalence of alpha-1 antitrypsin deficiency in Ireland', </w:t>
      </w:r>
      <w:r w:rsidRPr="00C52CFC">
        <w:rPr>
          <w:i/>
        </w:rPr>
        <w:t>Respir Res,</w:t>
      </w:r>
      <w:r w:rsidRPr="00C52CFC">
        <w:rPr>
          <w:b/>
          <w:i/>
        </w:rPr>
        <w:t xml:space="preserve"> </w:t>
      </w:r>
      <w:r w:rsidRPr="00C52CFC">
        <w:t>12, 91.</w:t>
      </w:r>
    </w:p>
    <w:p w14:paraId="7D1B7AD6" w14:textId="77777777" w:rsidR="00C52CFC" w:rsidRPr="00C52CFC" w:rsidRDefault="00C52CFC" w:rsidP="00C52CFC">
      <w:pPr>
        <w:pStyle w:val="EndNoteBibliography"/>
        <w:spacing w:after="0"/>
      </w:pPr>
      <w:r w:rsidRPr="00C52CFC">
        <w:t xml:space="preserve">Craig, T. J. &amp; Henao, M. P. (2018). 'Advances in managing COPD related to alpha1 -antitrypsin deficiency: An under-recognized genetic disorder', </w:t>
      </w:r>
      <w:r w:rsidRPr="00C52CFC">
        <w:rPr>
          <w:i/>
        </w:rPr>
        <w:t>Allergy,</w:t>
      </w:r>
      <w:r w:rsidRPr="00C52CFC">
        <w:rPr>
          <w:b/>
          <w:i/>
        </w:rPr>
        <w:t xml:space="preserve"> </w:t>
      </w:r>
      <w:r w:rsidRPr="00C52CFC">
        <w:t>73</w:t>
      </w:r>
      <w:r w:rsidRPr="00C52CFC">
        <w:rPr>
          <w:b/>
        </w:rPr>
        <w:t xml:space="preserve"> </w:t>
      </w:r>
      <w:r w:rsidRPr="00C52CFC">
        <w:t>(11), 2110-2121.</w:t>
      </w:r>
    </w:p>
    <w:p w14:paraId="2E60BE50" w14:textId="77777777" w:rsidR="00C52CFC" w:rsidRPr="00C52CFC" w:rsidRDefault="00C52CFC" w:rsidP="00C52CFC">
      <w:pPr>
        <w:pStyle w:val="EndNoteBibliography"/>
        <w:spacing w:after="0"/>
      </w:pPr>
      <w:r w:rsidRPr="00C52CFC">
        <w:t xml:space="preserve">de Serres, F. J., Blanco, I. &amp; Fernandez-Bustillo, E. (2003). 'Genetic epidemiology of alpha-1 antitrypsin deficiency in North America and Australia/New Zealand: Australia, Canada, New Zealand and the United States of America', </w:t>
      </w:r>
      <w:r w:rsidRPr="00C52CFC">
        <w:rPr>
          <w:i/>
        </w:rPr>
        <w:t>Clin Genet,</w:t>
      </w:r>
      <w:r w:rsidRPr="00C52CFC">
        <w:rPr>
          <w:b/>
          <w:i/>
        </w:rPr>
        <w:t xml:space="preserve"> </w:t>
      </w:r>
      <w:r w:rsidRPr="00C52CFC">
        <w:t>64</w:t>
      </w:r>
      <w:r w:rsidRPr="00C52CFC">
        <w:rPr>
          <w:b/>
        </w:rPr>
        <w:t xml:space="preserve"> </w:t>
      </w:r>
      <w:r w:rsidRPr="00C52CFC">
        <w:t>(5), 382-397.</w:t>
      </w:r>
    </w:p>
    <w:p w14:paraId="3F375D07" w14:textId="77777777" w:rsidR="00C52CFC" w:rsidRPr="00C52CFC" w:rsidRDefault="00C52CFC" w:rsidP="00C52CFC">
      <w:pPr>
        <w:pStyle w:val="EndNoteBibliography"/>
        <w:spacing w:after="0"/>
      </w:pPr>
      <w:r w:rsidRPr="00C52CFC">
        <w:t xml:space="preserve">Edgar, R. G., Patel, M. et al (2017). 'Treatment of lung disease in alpha-1 antitrypsin deficiency: a systematic review', </w:t>
      </w:r>
      <w:r w:rsidRPr="00C52CFC">
        <w:rPr>
          <w:i/>
        </w:rPr>
        <w:t>Int J Chron Obstruct Pulmon Dis,</w:t>
      </w:r>
      <w:r w:rsidRPr="00C52CFC">
        <w:rPr>
          <w:b/>
          <w:i/>
        </w:rPr>
        <w:t xml:space="preserve"> </w:t>
      </w:r>
      <w:r w:rsidRPr="00C52CFC">
        <w:t>12, 1295-1308.</w:t>
      </w:r>
    </w:p>
    <w:p w14:paraId="51CDA0AC" w14:textId="77777777" w:rsidR="00C52CFC" w:rsidRPr="00C52CFC" w:rsidRDefault="00C52CFC" w:rsidP="00C52CFC">
      <w:pPr>
        <w:pStyle w:val="EndNoteBibliography"/>
        <w:spacing w:after="0"/>
      </w:pPr>
      <w:r w:rsidRPr="00C52CFC">
        <w:t xml:space="preserve">Fahndrich, S., Bernhard, N. et al (2017). 'Exacerbations and duration of smoking abstinence are associated with the annual loss of FEV1 in individuals with PiZZ alpha-1-antitrypsin deficiency', </w:t>
      </w:r>
      <w:r w:rsidRPr="00C52CFC">
        <w:rPr>
          <w:i/>
        </w:rPr>
        <w:t>Respir Med,</w:t>
      </w:r>
      <w:r w:rsidRPr="00C52CFC">
        <w:rPr>
          <w:b/>
          <w:i/>
        </w:rPr>
        <w:t xml:space="preserve"> </w:t>
      </w:r>
      <w:r w:rsidRPr="00C52CFC">
        <w:t>129, 8-15.</w:t>
      </w:r>
    </w:p>
    <w:p w14:paraId="0E12654D" w14:textId="77777777" w:rsidR="00C52CFC" w:rsidRPr="00C52CFC" w:rsidRDefault="00C52CFC" w:rsidP="00C52CFC">
      <w:pPr>
        <w:pStyle w:val="EndNoteBibliography"/>
        <w:spacing w:after="0"/>
      </w:pPr>
      <w:r w:rsidRPr="00C52CFC">
        <w:t xml:space="preserve">Gramegna, A., Aliberti, S. et al (2018). 'Alpha-1 antitrypsin deficiency as a common treatable mechanism in chronic respiratory disorders and for conditions different from pulmonary emphysema? A commentary on the new European Respiratory Society statement', </w:t>
      </w:r>
      <w:r w:rsidRPr="00C52CFC">
        <w:rPr>
          <w:i/>
        </w:rPr>
        <w:t>Multidiscip Respir Med,</w:t>
      </w:r>
      <w:r w:rsidRPr="00C52CFC">
        <w:rPr>
          <w:b/>
          <w:i/>
        </w:rPr>
        <w:t xml:space="preserve"> </w:t>
      </w:r>
      <w:r w:rsidRPr="00C52CFC">
        <w:t>13, 39.</w:t>
      </w:r>
    </w:p>
    <w:p w14:paraId="0894DC99" w14:textId="77777777" w:rsidR="00C52CFC" w:rsidRPr="00C52CFC" w:rsidRDefault="00C52CFC" w:rsidP="00C52CFC">
      <w:pPr>
        <w:pStyle w:val="EndNoteBibliography"/>
        <w:spacing w:after="0"/>
      </w:pPr>
      <w:r w:rsidRPr="00C52CFC">
        <w:t xml:space="preserve">Greulich, T. (2017). 'Alpha-1-Antitrypsin Deficiency: Disease Management and Learning from Studies', </w:t>
      </w:r>
      <w:r w:rsidRPr="00C52CFC">
        <w:rPr>
          <w:i/>
        </w:rPr>
        <w:t>COPD,</w:t>
      </w:r>
      <w:r w:rsidRPr="00C52CFC">
        <w:rPr>
          <w:b/>
          <w:i/>
        </w:rPr>
        <w:t xml:space="preserve"> </w:t>
      </w:r>
      <w:r w:rsidRPr="00C52CFC">
        <w:t>14</w:t>
      </w:r>
      <w:r w:rsidRPr="00C52CFC">
        <w:rPr>
          <w:b/>
        </w:rPr>
        <w:t xml:space="preserve"> </w:t>
      </w:r>
      <w:r w:rsidRPr="00C52CFC">
        <w:t>(sup1), S8-S11.</w:t>
      </w:r>
    </w:p>
    <w:p w14:paraId="2C7E4009" w14:textId="77777777" w:rsidR="00C52CFC" w:rsidRPr="00C52CFC" w:rsidRDefault="00C52CFC" w:rsidP="00C52CFC">
      <w:pPr>
        <w:pStyle w:val="EndNoteBibliography"/>
        <w:spacing w:after="0"/>
      </w:pPr>
      <w:r w:rsidRPr="00C52CFC">
        <w:t xml:space="preserve">Greulich, T., Averyanov, A. et al (2017a). 'European screening for alpha1 -antitrypsin deficiency in subjects with lung disease', </w:t>
      </w:r>
      <w:r w:rsidRPr="00C52CFC">
        <w:rPr>
          <w:i/>
        </w:rPr>
        <w:t>Clin Respir J,</w:t>
      </w:r>
      <w:r w:rsidRPr="00C52CFC">
        <w:rPr>
          <w:b/>
          <w:i/>
        </w:rPr>
        <w:t xml:space="preserve"> </w:t>
      </w:r>
      <w:r w:rsidRPr="00C52CFC">
        <w:t>11</w:t>
      </w:r>
      <w:r w:rsidRPr="00C52CFC">
        <w:rPr>
          <w:b/>
        </w:rPr>
        <w:t xml:space="preserve"> </w:t>
      </w:r>
      <w:r w:rsidRPr="00C52CFC">
        <w:t>(1), 90-97.</w:t>
      </w:r>
    </w:p>
    <w:p w14:paraId="00D249AD" w14:textId="77777777" w:rsidR="00C52CFC" w:rsidRPr="00C52CFC" w:rsidRDefault="00C52CFC" w:rsidP="00C52CFC">
      <w:pPr>
        <w:pStyle w:val="EndNoteBibliography"/>
        <w:spacing w:after="0"/>
      </w:pPr>
      <w:r w:rsidRPr="00C52CFC">
        <w:t xml:space="preserve">Greulich, T., Nell, C. et al (2017b). 'The prevalence of diagnosed alpha1-antitrypsin deficiency and its comorbidities: results from a large population-based database', </w:t>
      </w:r>
      <w:r w:rsidRPr="00C52CFC">
        <w:rPr>
          <w:i/>
        </w:rPr>
        <w:t>Eur Respir J,</w:t>
      </w:r>
      <w:r w:rsidRPr="00C52CFC">
        <w:rPr>
          <w:b/>
          <w:i/>
        </w:rPr>
        <w:t xml:space="preserve"> </w:t>
      </w:r>
      <w:r w:rsidRPr="00C52CFC">
        <w:t>49</w:t>
      </w:r>
      <w:r w:rsidRPr="00C52CFC">
        <w:rPr>
          <w:b/>
        </w:rPr>
        <w:t xml:space="preserve"> </w:t>
      </w:r>
      <w:r w:rsidRPr="00C52CFC">
        <w:t>(1).</w:t>
      </w:r>
    </w:p>
    <w:p w14:paraId="110F8540" w14:textId="77777777" w:rsidR="00C52CFC" w:rsidRPr="00C52CFC" w:rsidRDefault="00C52CFC" w:rsidP="00C52CFC">
      <w:pPr>
        <w:pStyle w:val="EndNoteBibliography"/>
        <w:spacing w:after="0"/>
      </w:pPr>
      <w:r w:rsidRPr="00C52CFC">
        <w:t xml:space="preserve">Greulich, T. &amp; Vogelmeier, C. F. (2016). 'Alpha-1-antitrypsin deficiency: increasing awareness and improving diagnosis', </w:t>
      </w:r>
      <w:r w:rsidRPr="00C52CFC">
        <w:rPr>
          <w:i/>
        </w:rPr>
        <w:t>Ther Adv Respir Dis,</w:t>
      </w:r>
      <w:r w:rsidRPr="00C52CFC">
        <w:rPr>
          <w:b/>
          <w:i/>
        </w:rPr>
        <w:t xml:space="preserve"> </w:t>
      </w:r>
      <w:r w:rsidRPr="00C52CFC">
        <w:t>10</w:t>
      </w:r>
      <w:r w:rsidRPr="00C52CFC">
        <w:rPr>
          <w:b/>
        </w:rPr>
        <w:t xml:space="preserve"> </w:t>
      </w:r>
      <w:r w:rsidRPr="00C52CFC">
        <w:t>(1), 72-84.</w:t>
      </w:r>
    </w:p>
    <w:p w14:paraId="76B9006B" w14:textId="77777777" w:rsidR="00C52CFC" w:rsidRPr="00C52CFC" w:rsidRDefault="00C52CFC" w:rsidP="00C52CFC">
      <w:pPr>
        <w:pStyle w:val="EndNoteBibliography"/>
        <w:spacing w:after="0"/>
      </w:pPr>
      <w:r w:rsidRPr="00C52CFC">
        <w:t xml:space="preserve">Hersh, C. P., Dahl, M. et al (2004). 'Chronic obstructive pulmonary disease in alpha1-antitrypsin PI MZ heterozygotes: a meta-analysis', </w:t>
      </w:r>
      <w:r w:rsidRPr="00C52CFC">
        <w:rPr>
          <w:i/>
        </w:rPr>
        <w:t>Thorax,</w:t>
      </w:r>
      <w:r w:rsidRPr="00C52CFC">
        <w:rPr>
          <w:b/>
          <w:i/>
        </w:rPr>
        <w:t xml:space="preserve"> </w:t>
      </w:r>
      <w:r w:rsidRPr="00C52CFC">
        <w:t>59</w:t>
      </w:r>
      <w:r w:rsidRPr="00C52CFC">
        <w:rPr>
          <w:b/>
        </w:rPr>
        <w:t xml:space="preserve"> </w:t>
      </w:r>
      <w:r w:rsidRPr="00C52CFC">
        <w:t>(10), 843-849.</w:t>
      </w:r>
    </w:p>
    <w:p w14:paraId="0EB4A0ED" w14:textId="77777777" w:rsidR="00C52CFC" w:rsidRPr="00C52CFC" w:rsidRDefault="00C52CFC" w:rsidP="00C52CFC">
      <w:pPr>
        <w:pStyle w:val="EndNoteBibliography"/>
        <w:spacing w:after="0"/>
      </w:pPr>
      <w:r w:rsidRPr="00C52CFC">
        <w:t xml:space="preserve">Janciauskiene, S., Ferrarotti, I. et al (2011). 'Clinical utility gene card for: alpha-1-antitrypsin deficiency', </w:t>
      </w:r>
      <w:r w:rsidRPr="00C52CFC">
        <w:rPr>
          <w:i/>
        </w:rPr>
        <w:t>Eur J Hum Genet,</w:t>
      </w:r>
      <w:r w:rsidRPr="00C52CFC">
        <w:rPr>
          <w:b/>
          <w:i/>
        </w:rPr>
        <w:t xml:space="preserve"> </w:t>
      </w:r>
      <w:r w:rsidRPr="00C52CFC">
        <w:t>19</w:t>
      </w:r>
      <w:r w:rsidRPr="00C52CFC">
        <w:rPr>
          <w:b/>
        </w:rPr>
        <w:t xml:space="preserve"> </w:t>
      </w:r>
      <w:r w:rsidRPr="00C52CFC">
        <w:t>(5).</w:t>
      </w:r>
    </w:p>
    <w:p w14:paraId="3FDD188A" w14:textId="77777777" w:rsidR="00C52CFC" w:rsidRPr="00C52CFC" w:rsidRDefault="00C52CFC" w:rsidP="00C52CFC">
      <w:pPr>
        <w:pStyle w:val="EndNoteBibliography"/>
        <w:spacing w:after="0"/>
      </w:pPr>
      <w:r w:rsidRPr="00C52CFC">
        <w:t xml:space="preserve">Joly, P., Francina, A. et al (2011). '[Place of genotyping in addition to the phenotype and the assay of serum alpha-1 antitrypsin]', </w:t>
      </w:r>
      <w:r w:rsidRPr="00C52CFC">
        <w:rPr>
          <w:i/>
        </w:rPr>
        <w:t>Ann Biol Clin (Paris),</w:t>
      </w:r>
      <w:r w:rsidRPr="00C52CFC">
        <w:rPr>
          <w:b/>
          <w:i/>
        </w:rPr>
        <w:t xml:space="preserve"> </w:t>
      </w:r>
      <w:r w:rsidRPr="00C52CFC">
        <w:t>69</w:t>
      </w:r>
      <w:r w:rsidRPr="00C52CFC">
        <w:rPr>
          <w:b/>
        </w:rPr>
        <w:t xml:space="preserve"> </w:t>
      </w:r>
      <w:r w:rsidRPr="00C52CFC">
        <w:t>(5), 571-576.</w:t>
      </w:r>
    </w:p>
    <w:p w14:paraId="56FC7280" w14:textId="77777777" w:rsidR="00C52CFC" w:rsidRPr="00C52CFC" w:rsidRDefault="00C52CFC" w:rsidP="00C52CFC">
      <w:pPr>
        <w:pStyle w:val="EndNoteBibliography"/>
        <w:spacing w:after="0"/>
      </w:pPr>
      <w:r w:rsidRPr="00C52CFC">
        <w:t xml:space="preserve">Kalfopoulos, M., Wetmore, K. &amp; ElMallah, M. K. (2017). 'Pathophysiology of Alpha-1 Antitrypsin Lung Disease', </w:t>
      </w:r>
      <w:r w:rsidRPr="00C52CFC">
        <w:rPr>
          <w:i/>
        </w:rPr>
        <w:t>Methods Mol Biol,</w:t>
      </w:r>
      <w:r w:rsidRPr="00C52CFC">
        <w:rPr>
          <w:b/>
          <w:i/>
        </w:rPr>
        <w:t xml:space="preserve"> </w:t>
      </w:r>
      <w:r w:rsidRPr="00C52CFC">
        <w:t>1639, 9-19.</w:t>
      </w:r>
    </w:p>
    <w:p w14:paraId="72299B51" w14:textId="77777777" w:rsidR="00C52CFC" w:rsidRPr="00C52CFC" w:rsidRDefault="00C52CFC" w:rsidP="00C52CFC">
      <w:pPr>
        <w:pStyle w:val="EndNoteBibliography"/>
        <w:spacing w:after="0"/>
      </w:pPr>
      <w:r w:rsidRPr="00C52CFC">
        <w:t xml:space="preserve">Kueppers, F. &amp; Sanders, C. (2017). 'State-of-the-art testing for alpha-1 antitrypsin deficiency', </w:t>
      </w:r>
      <w:r w:rsidRPr="00C52CFC">
        <w:rPr>
          <w:i/>
        </w:rPr>
        <w:t>Allergy Asthma Proc,</w:t>
      </w:r>
      <w:r w:rsidRPr="00C52CFC">
        <w:rPr>
          <w:b/>
          <w:i/>
        </w:rPr>
        <w:t xml:space="preserve"> </w:t>
      </w:r>
      <w:r w:rsidRPr="00C52CFC">
        <w:t>38</w:t>
      </w:r>
      <w:r w:rsidRPr="00C52CFC">
        <w:rPr>
          <w:b/>
        </w:rPr>
        <w:t xml:space="preserve"> </w:t>
      </w:r>
      <w:r w:rsidRPr="00C52CFC">
        <w:t>(2), 108-114.</w:t>
      </w:r>
    </w:p>
    <w:p w14:paraId="6D0A2FE0" w14:textId="77777777" w:rsidR="00C52CFC" w:rsidRPr="00C52CFC" w:rsidRDefault="00C52CFC" w:rsidP="00C52CFC">
      <w:pPr>
        <w:pStyle w:val="EndNoteBibliography"/>
        <w:spacing w:after="0"/>
      </w:pPr>
      <w:r w:rsidRPr="00C52CFC">
        <w:t xml:space="preserve">Maltais, F., Gaudreault, N. et al (2018). 'Clinical Experience with SERPINA1 DNA Sequencing to Detect Alpha-1 Antitrypsin Deficiency', </w:t>
      </w:r>
      <w:r w:rsidRPr="00C52CFC">
        <w:rPr>
          <w:i/>
        </w:rPr>
        <w:t>Ann Am Thorac Soc,</w:t>
      </w:r>
      <w:r w:rsidRPr="00C52CFC">
        <w:rPr>
          <w:b/>
          <w:i/>
        </w:rPr>
        <w:t xml:space="preserve"> </w:t>
      </w:r>
      <w:r w:rsidRPr="00C52CFC">
        <w:t>15</w:t>
      </w:r>
      <w:r w:rsidRPr="00C52CFC">
        <w:rPr>
          <w:b/>
        </w:rPr>
        <w:t xml:space="preserve"> </w:t>
      </w:r>
      <w:r w:rsidRPr="00C52CFC">
        <w:t>(2), 266-268.</w:t>
      </w:r>
    </w:p>
    <w:p w14:paraId="17A74F1E" w14:textId="77777777" w:rsidR="00C52CFC" w:rsidRPr="00C52CFC" w:rsidRDefault="00C52CFC" w:rsidP="00C52CFC">
      <w:pPr>
        <w:pStyle w:val="EndNoteBibliography"/>
        <w:spacing w:after="0"/>
      </w:pPr>
      <w:r w:rsidRPr="00C52CFC">
        <w:t xml:space="preserve">McElvaney, N. G. (2015). 'Diagnosing alpha1-antitrypsin deficiency: how to improve the current algorithm', </w:t>
      </w:r>
      <w:r w:rsidRPr="00C52CFC">
        <w:rPr>
          <w:i/>
        </w:rPr>
        <w:t>Eur Respir Rev,</w:t>
      </w:r>
      <w:r w:rsidRPr="00C52CFC">
        <w:rPr>
          <w:b/>
          <w:i/>
        </w:rPr>
        <w:t xml:space="preserve"> </w:t>
      </w:r>
      <w:r w:rsidRPr="00C52CFC">
        <w:t>24</w:t>
      </w:r>
      <w:r w:rsidRPr="00C52CFC">
        <w:rPr>
          <w:b/>
        </w:rPr>
        <w:t xml:space="preserve"> </w:t>
      </w:r>
      <w:r w:rsidRPr="00C52CFC">
        <w:t>(135), 52-57.</w:t>
      </w:r>
    </w:p>
    <w:p w14:paraId="2E062247" w14:textId="77777777" w:rsidR="00C52CFC" w:rsidRPr="00C52CFC" w:rsidRDefault="00C52CFC" w:rsidP="00C52CFC">
      <w:pPr>
        <w:pStyle w:val="EndNoteBibliography"/>
        <w:spacing w:after="0"/>
      </w:pPr>
      <w:r w:rsidRPr="00C52CFC">
        <w:t xml:space="preserve">Miravitlles, M., Dirksen, A. et al (2017). 'European Respiratory Society statement: diagnosis and treatment of pulmonary disease in alpha1-antitrypsin deficiency', </w:t>
      </w:r>
      <w:r w:rsidRPr="00C52CFC">
        <w:rPr>
          <w:i/>
        </w:rPr>
        <w:t>Eur Respir J,</w:t>
      </w:r>
      <w:r w:rsidRPr="00C52CFC">
        <w:rPr>
          <w:b/>
          <w:i/>
        </w:rPr>
        <w:t xml:space="preserve"> </w:t>
      </w:r>
      <w:r w:rsidRPr="00C52CFC">
        <w:t>50</w:t>
      </w:r>
      <w:r w:rsidRPr="00C52CFC">
        <w:rPr>
          <w:b/>
        </w:rPr>
        <w:t xml:space="preserve"> </w:t>
      </w:r>
      <w:r w:rsidRPr="00C52CFC">
        <w:t>(5).</w:t>
      </w:r>
    </w:p>
    <w:p w14:paraId="66E81116" w14:textId="77777777" w:rsidR="00C52CFC" w:rsidRPr="00C52CFC" w:rsidRDefault="00C52CFC" w:rsidP="00C52CFC">
      <w:pPr>
        <w:pStyle w:val="EndNoteBibliography"/>
        <w:spacing w:after="0"/>
      </w:pPr>
      <w:r w:rsidRPr="00C52CFC">
        <w:t xml:space="preserve">Miravitlles, M., Herr, C. et al (2010). 'Laboratory testing of individuals with severe alpha1-antitrypsin deficiency in three European centres', </w:t>
      </w:r>
      <w:r w:rsidRPr="00C52CFC">
        <w:rPr>
          <w:i/>
        </w:rPr>
        <w:t>Eur Respir J,</w:t>
      </w:r>
      <w:r w:rsidRPr="00C52CFC">
        <w:rPr>
          <w:b/>
          <w:i/>
        </w:rPr>
        <w:t xml:space="preserve"> </w:t>
      </w:r>
      <w:r w:rsidRPr="00C52CFC">
        <w:t>35</w:t>
      </w:r>
      <w:r w:rsidRPr="00C52CFC">
        <w:rPr>
          <w:b/>
        </w:rPr>
        <w:t xml:space="preserve"> </w:t>
      </w:r>
      <w:r w:rsidRPr="00C52CFC">
        <w:t>(5), 960-968.</w:t>
      </w:r>
    </w:p>
    <w:p w14:paraId="48C65044" w14:textId="77777777" w:rsidR="00C52CFC" w:rsidRPr="00C52CFC" w:rsidRDefault="00C52CFC" w:rsidP="00C52CFC">
      <w:pPr>
        <w:pStyle w:val="EndNoteBibliography"/>
        <w:spacing w:after="0"/>
      </w:pPr>
      <w:r w:rsidRPr="00C52CFC">
        <w:t xml:space="preserve">Molloy, K., Hersh, C. P. et al (2014). 'Clarification of the risk of chronic obstructive pulmonary disease in alpha1-antitrypsin deficiency PiMZ heterozygotes', </w:t>
      </w:r>
      <w:r w:rsidRPr="00C52CFC">
        <w:rPr>
          <w:i/>
        </w:rPr>
        <w:t>Am J Respir Crit Care Med,</w:t>
      </w:r>
      <w:r w:rsidRPr="00C52CFC">
        <w:rPr>
          <w:b/>
          <w:i/>
        </w:rPr>
        <w:t xml:space="preserve"> </w:t>
      </w:r>
      <w:r w:rsidRPr="00C52CFC">
        <w:t>189</w:t>
      </w:r>
      <w:r w:rsidRPr="00C52CFC">
        <w:rPr>
          <w:b/>
        </w:rPr>
        <w:t xml:space="preserve"> </w:t>
      </w:r>
      <w:r w:rsidRPr="00C52CFC">
        <w:t>(4), 419-427.</w:t>
      </w:r>
    </w:p>
    <w:p w14:paraId="18F24CFE" w14:textId="77777777" w:rsidR="00C52CFC" w:rsidRPr="00C52CFC" w:rsidRDefault="00C52CFC" w:rsidP="00C52CFC">
      <w:pPr>
        <w:pStyle w:val="EndNoteBibliography"/>
        <w:spacing w:after="0"/>
      </w:pPr>
      <w:r w:rsidRPr="00C52CFC">
        <w:t xml:space="preserve">O'Brien, M. E., Pennycooke, K. et al (2015). 'The impact of smoke exposure on the clinical phenotype of alpha-1 antitrypsin deficiency in Ireland: exploiting a national registry to understand a rare disease', </w:t>
      </w:r>
      <w:r w:rsidRPr="00C52CFC">
        <w:rPr>
          <w:i/>
        </w:rPr>
        <w:t>COPD,</w:t>
      </w:r>
      <w:r w:rsidRPr="00C52CFC">
        <w:rPr>
          <w:b/>
          <w:i/>
        </w:rPr>
        <w:t xml:space="preserve"> </w:t>
      </w:r>
      <w:r w:rsidRPr="00C52CFC">
        <w:t>12 Suppl 1, 2-9.</w:t>
      </w:r>
    </w:p>
    <w:p w14:paraId="47B8DEA9" w14:textId="77777777" w:rsidR="00C52CFC" w:rsidRPr="00C52CFC" w:rsidRDefault="00C52CFC" w:rsidP="00C52CFC">
      <w:pPr>
        <w:pStyle w:val="EndNoteBibliography"/>
        <w:spacing w:after="0"/>
      </w:pPr>
      <w:r w:rsidRPr="00C52CFC">
        <w:t xml:space="preserve">O'Connor, C., Carroll, T. P. et al (2013). 'Trends in diagnosis and smoking prevalence in irish alpha-1 antitrypsin deficiency individuals', </w:t>
      </w:r>
      <w:r w:rsidRPr="00C52CFC">
        <w:rPr>
          <w:i/>
        </w:rPr>
        <w:t>American Journal of Respiratory and Critical Care Medicine,</w:t>
      </w:r>
      <w:r w:rsidRPr="00C52CFC">
        <w:rPr>
          <w:b/>
          <w:i/>
        </w:rPr>
        <w:t xml:space="preserve"> </w:t>
      </w:r>
      <w:r w:rsidRPr="00C52CFC">
        <w:t>187.</w:t>
      </w:r>
    </w:p>
    <w:p w14:paraId="3357C219" w14:textId="77777777" w:rsidR="00C52CFC" w:rsidRPr="00C52CFC" w:rsidRDefault="00C52CFC" w:rsidP="00C52CFC">
      <w:pPr>
        <w:pStyle w:val="EndNoteBibliography"/>
        <w:spacing w:after="0"/>
      </w:pPr>
      <w:r w:rsidRPr="00C52CFC">
        <w:t xml:space="preserve">Piitulainen, E., Mostafavi, B. &amp; Tanash, H. A. (2017). 'Health status and lung function in the Swedish alpha 1-antitrypsin deficient cohort, identified by neonatal screening, at the age of 37-40 years', </w:t>
      </w:r>
      <w:r w:rsidRPr="00C52CFC">
        <w:rPr>
          <w:i/>
        </w:rPr>
        <w:t>Int J Chron Obstruct Pulmon Dis,</w:t>
      </w:r>
      <w:r w:rsidRPr="00C52CFC">
        <w:rPr>
          <w:b/>
          <w:i/>
        </w:rPr>
        <w:t xml:space="preserve"> </w:t>
      </w:r>
      <w:r w:rsidRPr="00C52CFC">
        <w:t>12, 495-500.</w:t>
      </w:r>
    </w:p>
    <w:p w14:paraId="604C0AA8" w14:textId="77777777" w:rsidR="00C52CFC" w:rsidRPr="00C52CFC" w:rsidRDefault="00C52CFC" w:rsidP="00C52CFC">
      <w:pPr>
        <w:pStyle w:val="EndNoteBibliography"/>
        <w:spacing w:after="0"/>
      </w:pPr>
      <w:r w:rsidRPr="00C52CFC">
        <w:t xml:space="preserve">Ruiz, M., Lacaille, F. et al (2019). 'Liver disease related to alpha1-antitrypsin deficiency in French children: The DEFI-ALPHA cohort', </w:t>
      </w:r>
      <w:r w:rsidRPr="00C52CFC">
        <w:rPr>
          <w:i/>
        </w:rPr>
        <w:t>Liver Int,</w:t>
      </w:r>
      <w:r w:rsidRPr="00C52CFC">
        <w:rPr>
          <w:b/>
          <w:i/>
        </w:rPr>
        <w:t xml:space="preserve"> </w:t>
      </w:r>
      <w:r w:rsidRPr="00C52CFC">
        <w:t>39</w:t>
      </w:r>
      <w:r w:rsidRPr="00C52CFC">
        <w:rPr>
          <w:b/>
        </w:rPr>
        <w:t xml:space="preserve"> </w:t>
      </w:r>
      <w:r w:rsidRPr="00C52CFC">
        <w:t>(6), 1136-1146.</w:t>
      </w:r>
    </w:p>
    <w:p w14:paraId="0704CA6D" w14:textId="77777777" w:rsidR="00C52CFC" w:rsidRPr="00C52CFC" w:rsidRDefault="00C52CFC" w:rsidP="00C52CFC">
      <w:pPr>
        <w:pStyle w:val="EndNoteBibliography"/>
        <w:spacing w:after="0"/>
      </w:pPr>
      <w:r w:rsidRPr="00C52CFC">
        <w:t xml:space="preserve">Sandhaus, R. A., Turino, G. et al (2016). 'The Diagnosis and Management of Alpha-1 Antitrypsin Deficiency in the Adult', </w:t>
      </w:r>
      <w:r w:rsidRPr="00C52CFC">
        <w:rPr>
          <w:i/>
        </w:rPr>
        <w:t>Chronic Obstr Pulm Dis,</w:t>
      </w:r>
      <w:r w:rsidRPr="00C52CFC">
        <w:rPr>
          <w:b/>
          <w:i/>
        </w:rPr>
        <w:t xml:space="preserve"> </w:t>
      </w:r>
      <w:r w:rsidRPr="00C52CFC">
        <w:t>3</w:t>
      </w:r>
      <w:r w:rsidRPr="00C52CFC">
        <w:rPr>
          <w:b/>
        </w:rPr>
        <w:t xml:space="preserve"> </w:t>
      </w:r>
      <w:r w:rsidRPr="00C52CFC">
        <w:t>(3), 668-682.</w:t>
      </w:r>
    </w:p>
    <w:p w14:paraId="35DBD203" w14:textId="24346A18" w:rsidR="00C52CFC" w:rsidRPr="00C52CFC" w:rsidRDefault="00C52CFC" w:rsidP="00C52CFC">
      <w:pPr>
        <w:pStyle w:val="EndNoteBibliography"/>
        <w:spacing w:after="0"/>
      </w:pPr>
      <w:r w:rsidRPr="00C52CFC">
        <w:t xml:space="preserve">Stoller, J. K. (2018). </w:t>
      </w:r>
      <w:r w:rsidRPr="00C52CFC">
        <w:rPr>
          <w:i/>
        </w:rPr>
        <w:t xml:space="preserve">Clinical manifestations, diagnosis, and natural history of alpha-1 antitrypsin deficiency </w:t>
      </w:r>
      <w:r w:rsidRPr="00C52CFC">
        <w:t xml:space="preserve">[Internet]. Wolters Kluwer Health. Available from: </w:t>
      </w:r>
      <w:hyperlink r:id="rId29" w:history="1">
        <w:r w:rsidRPr="00C52CFC">
          <w:rPr>
            <w:rStyle w:val="Hyperlink"/>
          </w:rPr>
          <w:t>https://www.uptodate.com/contents/clinical-manifestations-diagnosis-and-natural-history-of-alpha-1-antitrypsin-deficiency?search=alpha%201%20antitrypsin%20deficiency&amp;source=search_result&amp;selectedTitle=1~96&amp;usage_type=default&amp;display_rank=1</w:t>
        </w:r>
      </w:hyperlink>
      <w:r w:rsidRPr="00C52CFC">
        <w:t xml:space="preserve"> [Accessed 26th November].</w:t>
      </w:r>
    </w:p>
    <w:p w14:paraId="3C9C83C8" w14:textId="77777777" w:rsidR="00C52CFC" w:rsidRPr="00C52CFC" w:rsidRDefault="00C52CFC" w:rsidP="00C52CFC">
      <w:pPr>
        <w:pStyle w:val="EndNoteBibliography"/>
        <w:spacing w:after="0"/>
      </w:pPr>
      <w:r w:rsidRPr="00C52CFC">
        <w:t xml:space="preserve">Stoller, J. K., Lacbawan, F. L. &amp; Aboussouan, L. S. (2017). 'Alpha-1 Antitrypsin Deficiency', In: Adam, M. P., Ardinger, H. H., Pagon, R. A., Wallace, S. E., Bean, L. J. H., Stephens, K. and Amemiya, A. (eds), </w:t>
      </w:r>
      <w:r w:rsidRPr="00C52CFC">
        <w:rPr>
          <w:i/>
        </w:rPr>
        <w:t xml:space="preserve">'GeneReviews (R)', </w:t>
      </w:r>
      <w:r w:rsidRPr="00C52CFC">
        <w:t xml:space="preserve"> University of Washington, Seattle, Seattle WA.</w:t>
      </w:r>
    </w:p>
    <w:p w14:paraId="321D57C7" w14:textId="77777777" w:rsidR="00C52CFC" w:rsidRPr="00C52CFC" w:rsidRDefault="00C52CFC" w:rsidP="00C52CFC">
      <w:pPr>
        <w:pStyle w:val="EndNoteBibliography"/>
        <w:spacing w:after="0"/>
      </w:pPr>
      <w:r w:rsidRPr="00C52CFC">
        <w:t xml:space="preserve">Sveger, T. (1988). 'The natural history of liver disease in alpha 1-antitrypsin deficient children', </w:t>
      </w:r>
      <w:r w:rsidRPr="00C52CFC">
        <w:rPr>
          <w:i/>
        </w:rPr>
        <w:t>Acta Paediatr Scand,</w:t>
      </w:r>
      <w:r w:rsidRPr="00C52CFC">
        <w:rPr>
          <w:b/>
          <w:i/>
        </w:rPr>
        <w:t xml:space="preserve"> </w:t>
      </w:r>
      <w:r w:rsidRPr="00C52CFC">
        <w:t>77</w:t>
      </w:r>
      <w:r w:rsidRPr="00C52CFC">
        <w:rPr>
          <w:b/>
        </w:rPr>
        <w:t xml:space="preserve"> </w:t>
      </w:r>
      <w:r w:rsidRPr="00C52CFC">
        <w:t>(6), 847-851.</w:t>
      </w:r>
    </w:p>
    <w:p w14:paraId="5E346376" w14:textId="77777777" w:rsidR="00C52CFC" w:rsidRPr="00C52CFC" w:rsidRDefault="00C52CFC" w:rsidP="00C52CFC">
      <w:pPr>
        <w:pStyle w:val="EndNoteBibliography"/>
        <w:spacing w:after="0"/>
      </w:pPr>
      <w:r w:rsidRPr="00C52CFC">
        <w:t xml:space="preserve">Tanash, H. A., Ekstrom, M. et al (2017). 'Survival in individuals with severe alpha 1-antitrypsin deficiency (PiZZ) in comparison to a general population with known smoking habits', </w:t>
      </w:r>
      <w:r w:rsidRPr="00C52CFC">
        <w:rPr>
          <w:i/>
        </w:rPr>
        <w:t>Eur Respir J,</w:t>
      </w:r>
      <w:r w:rsidRPr="00C52CFC">
        <w:rPr>
          <w:b/>
          <w:i/>
        </w:rPr>
        <w:t xml:space="preserve"> </w:t>
      </w:r>
      <w:r w:rsidRPr="00C52CFC">
        <w:t>50</w:t>
      </w:r>
      <w:r w:rsidRPr="00C52CFC">
        <w:rPr>
          <w:b/>
        </w:rPr>
        <w:t xml:space="preserve"> </w:t>
      </w:r>
      <w:r w:rsidRPr="00C52CFC">
        <w:t>(3).</w:t>
      </w:r>
    </w:p>
    <w:p w14:paraId="0090BE72" w14:textId="77777777" w:rsidR="00C52CFC" w:rsidRPr="00C52CFC" w:rsidRDefault="00C52CFC" w:rsidP="00C52CFC">
      <w:pPr>
        <w:pStyle w:val="EndNoteBibliography"/>
        <w:spacing w:after="0"/>
      </w:pPr>
      <w:r w:rsidRPr="00C52CFC">
        <w:t xml:space="preserve">Torres-Duran, M., Lopez-Campos, J. L. et al (2018). 'Alpha-1 antitrypsin deficiency: outstanding questions and future directions', </w:t>
      </w:r>
      <w:r w:rsidRPr="00C52CFC">
        <w:rPr>
          <w:i/>
        </w:rPr>
        <w:t>Orphanet J Rare Dis,</w:t>
      </w:r>
      <w:r w:rsidRPr="00C52CFC">
        <w:rPr>
          <w:b/>
          <w:i/>
        </w:rPr>
        <w:t xml:space="preserve"> </w:t>
      </w:r>
      <w:r w:rsidRPr="00C52CFC">
        <w:t>13</w:t>
      </w:r>
      <w:r w:rsidRPr="00C52CFC">
        <w:rPr>
          <w:b/>
        </w:rPr>
        <w:t xml:space="preserve"> </w:t>
      </w:r>
      <w:r w:rsidRPr="00C52CFC">
        <w:t>(1), 114.</w:t>
      </w:r>
    </w:p>
    <w:p w14:paraId="566574A9" w14:textId="77777777" w:rsidR="00C52CFC" w:rsidRPr="00C52CFC" w:rsidRDefault="00C52CFC" w:rsidP="00C52CFC">
      <w:pPr>
        <w:pStyle w:val="EndNoteBibliography"/>
      </w:pPr>
      <w:r w:rsidRPr="00C52CFC">
        <w:t xml:space="preserve">Veith, M., Klemmer, A. et al (2019). 'Diagnosing Alpha-1-Antitrypsin Deficiency Using A PCR/Luminescence-Based Technology', </w:t>
      </w:r>
      <w:r w:rsidRPr="00C52CFC">
        <w:rPr>
          <w:i/>
        </w:rPr>
        <w:t>Int J Chron Obstruct Pulmon Dis,</w:t>
      </w:r>
      <w:r w:rsidRPr="00C52CFC">
        <w:rPr>
          <w:b/>
          <w:i/>
        </w:rPr>
        <w:t xml:space="preserve"> </w:t>
      </w:r>
      <w:r w:rsidRPr="00C52CFC">
        <w:t>14, 2535-2542.</w:t>
      </w:r>
    </w:p>
    <w:p w14:paraId="264DE67E" w14:textId="6F09649B" w:rsidR="00451840" w:rsidRDefault="000321FD" w:rsidP="00603D04">
      <w:pPr>
        <w:ind w:left="426"/>
        <w:rPr>
          <w:szCs w:val="20"/>
        </w:rPr>
      </w:pPr>
      <w:r>
        <w:rPr>
          <w:szCs w:val="20"/>
        </w:rPr>
        <w:fldChar w:fldCharType="end"/>
      </w:r>
    </w:p>
    <w:sectPr w:rsidR="00451840"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E5C33F" w14:textId="77777777" w:rsidR="00FB7082" w:rsidRDefault="00FB7082" w:rsidP="00CF2DFA">
      <w:pPr>
        <w:spacing w:after="0"/>
      </w:pPr>
      <w:r>
        <w:separator/>
      </w:r>
    </w:p>
  </w:endnote>
  <w:endnote w:type="continuationSeparator" w:id="0">
    <w:p w14:paraId="75EC042B" w14:textId="77777777" w:rsidR="00FB7082" w:rsidRDefault="00FB7082"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Futura">
    <w:altName w:val="Century Gothic"/>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8AA7F8" w14:textId="77777777" w:rsidR="004B3795" w:rsidRDefault="004B37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5D4B4AC5" w14:textId="768F857E" w:rsidR="00F7267F" w:rsidRPr="003F7CB9" w:rsidRDefault="00F7267F" w:rsidP="003F7CB9">
        <w:pPr>
          <w:pStyle w:val="Footer"/>
          <w:pBdr>
            <w:top w:val="single" w:sz="4" w:space="1" w:color="D9D9D9" w:themeColor="background1" w:themeShade="D9"/>
          </w:pBdr>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4B3795" w:rsidRPr="004B3795">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 xml:space="preserve">Application: </w:t>
        </w:r>
        <w:r w:rsidRPr="00D53ACF">
          <w:rPr>
            <w:color w:val="808080" w:themeColor="background1" w:themeShade="80"/>
            <w:spacing w:val="60"/>
            <w:sz w:val="18"/>
            <w:szCs w:val="18"/>
          </w:rPr>
          <w:t>Alpha-1-</w:t>
        </w:r>
        <w:r>
          <w:rPr>
            <w:color w:val="808080" w:themeColor="background1" w:themeShade="80"/>
            <w:spacing w:val="60"/>
            <w:sz w:val="18"/>
            <w:szCs w:val="18"/>
          </w:rPr>
          <w:t>a</w:t>
        </w:r>
        <w:r w:rsidRPr="00D53ACF">
          <w:rPr>
            <w:color w:val="808080" w:themeColor="background1" w:themeShade="80"/>
            <w:spacing w:val="60"/>
            <w:sz w:val="18"/>
            <w:szCs w:val="18"/>
          </w:rPr>
          <w:t xml:space="preserve">ntitrypsin </w:t>
        </w:r>
        <w:r>
          <w:rPr>
            <w:color w:val="808080" w:themeColor="background1" w:themeShade="80"/>
            <w:spacing w:val="60"/>
            <w:sz w:val="18"/>
            <w:szCs w:val="18"/>
          </w:rPr>
          <w:t>g</w:t>
        </w:r>
        <w:r w:rsidRPr="00D53ACF">
          <w:rPr>
            <w:color w:val="808080" w:themeColor="background1" w:themeShade="80"/>
            <w:spacing w:val="60"/>
            <w:sz w:val="18"/>
            <w:szCs w:val="18"/>
          </w:rPr>
          <w:t>enotyp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A1DD5A" w14:textId="77777777" w:rsidR="004B3795" w:rsidRDefault="004B37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BC2912" w14:textId="77777777" w:rsidR="00FB7082" w:rsidRDefault="00FB7082" w:rsidP="00CF2DFA">
      <w:pPr>
        <w:spacing w:after="0"/>
      </w:pPr>
      <w:r>
        <w:separator/>
      </w:r>
    </w:p>
  </w:footnote>
  <w:footnote w:type="continuationSeparator" w:id="0">
    <w:p w14:paraId="59057FE5" w14:textId="77777777" w:rsidR="00FB7082" w:rsidRDefault="00FB7082" w:rsidP="00CF2DFA">
      <w:pPr>
        <w:spacing w:after="0"/>
      </w:pPr>
      <w:r>
        <w:continuationSeparator/>
      </w:r>
    </w:p>
  </w:footnote>
  <w:footnote w:id="1">
    <w:p w14:paraId="6FC397C6" w14:textId="43E2BDF2" w:rsidR="00F7267F" w:rsidRPr="00A342EA" w:rsidRDefault="00F7267F">
      <w:pPr>
        <w:pStyle w:val="FootnoteText"/>
        <w:rPr>
          <w:lang w:val="en-US"/>
        </w:rPr>
      </w:pPr>
      <w:r>
        <w:rPr>
          <w:rStyle w:val="FootnoteReference"/>
        </w:rPr>
        <w:footnoteRef/>
      </w:r>
      <w:r>
        <w:t xml:space="preserve"> A</w:t>
      </w:r>
      <w:r w:rsidRPr="00A342EA">
        <w:t>pproximately 57 mg/dL using nephelometry and 80 mg/dL by radial immunodiffusion</w:t>
      </w:r>
    </w:p>
  </w:footnote>
  <w:footnote w:id="2">
    <w:p w14:paraId="6B886DBB" w14:textId="0A2FDD5B" w:rsidR="00F7267F" w:rsidRDefault="00F7267F">
      <w:pPr>
        <w:pStyle w:val="FootnoteText"/>
      </w:pPr>
      <w:r>
        <w:rPr>
          <w:rStyle w:val="FootnoteReference"/>
        </w:rPr>
        <w:footnoteRef/>
      </w:r>
      <w:r>
        <w:t xml:space="preserve"> </w:t>
      </w:r>
      <w:r w:rsidRPr="00D826F8">
        <w:t>110 mg/dL</w:t>
      </w:r>
    </w:p>
  </w:footnote>
  <w:footnote w:id="3">
    <w:p w14:paraId="54435DA7" w14:textId="1D38756C" w:rsidR="00F7267F" w:rsidRDefault="00F7267F">
      <w:pPr>
        <w:pStyle w:val="FootnoteText"/>
      </w:pPr>
      <w:r>
        <w:rPr>
          <w:rStyle w:val="FootnoteReference"/>
        </w:rPr>
        <w:footnoteRef/>
      </w:r>
      <w:r>
        <w:t xml:space="preserve"> </w:t>
      </w:r>
      <w:hyperlink r:id="rId1" w:history="1">
        <w:r w:rsidRPr="00366500">
          <w:rPr>
            <w:rStyle w:val="Hyperlink"/>
          </w:rPr>
          <w:t>https://www.fda.gov/medical-devices/510k-clearances/november-2017-510k-clearances</w:t>
        </w:r>
      </w:hyperlink>
    </w:p>
  </w:footnote>
  <w:footnote w:id="4">
    <w:p w14:paraId="23E94264" w14:textId="1FF3C655" w:rsidR="00F7267F" w:rsidRDefault="00F7267F">
      <w:pPr>
        <w:pStyle w:val="FootnoteText"/>
      </w:pPr>
      <w:r>
        <w:rPr>
          <w:rStyle w:val="FootnoteReference"/>
        </w:rPr>
        <w:footnoteRef/>
      </w:r>
      <w:r>
        <w:t xml:space="preserve"> </w:t>
      </w:r>
      <w:hyperlink r:id="rId2" w:history="1">
        <w:r w:rsidRPr="00366500">
          <w:rPr>
            <w:rStyle w:val="Hyperlink"/>
          </w:rPr>
          <w:t>https://www.grifols.com/en/view-news/-/news/fda-approval-of-genetic-test-for-alpha-1-deficiency-and-ema-approval-of-fibrin-sealant#</w:t>
        </w:r>
      </w:hyperlink>
    </w:p>
  </w:footnote>
  <w:footnote w:id="5">
    <w:p w14:paraId="6E81904C" w14:textId="32656EE2" w:rsidR="00F7267F" w:rsidRDefault="00F7267F" w:rsidP="00E85D21">
      <w:pPr>
        <w:pStyle w:val="FootnoteText"/>
      </w:pPr>
      <w:r>
        <w:rPr>
          <w:rStyle w:val="FootnoteReference"/>
        </w:rPr>
        <w:footnoteRef/>
      </w:r>
      <w:r>
        <w:t xml:space="preserve"> M for “medium mobility” through an isoelectric gel, Z = slowest, S = slow</w:t>
      </w:r>
    </w:p>
  </w:footnote>
  <w:footnote w:id="6">
    <w:p w14:paraId="5FCAF01E" w14:textId="77777777" w:rsidR="00F7267F" w:rsidRPr="00095824" w:rsidRDefault="00F7267F" w:rsidP="008E2C61">
      <w:pPr>
        <w:pStyle w:val="FootnoteText"/>
        <w:rPr>
          <w:lang w:val="en-US"/>
        </w:rPr>
      </w:pPr>
      <w:r>
        <w:rPr>
          <w:rStyle w:val="FootnoteReference"/>
        </w:rPr>
        <w:footnoteRef/>
      </w:r>
      <w:r>
        <w:t xml:space="preserve"> </w:t>
      </w:r>
      <w:r>
        <w:rPr>
          <w:lang w:val="en-US"/>
        </w:rPr>
        <w:t>FEV = f</w:t>
      </w:r>
      <w:r w:rsidRPr="00095824">
        <w:rPr>
          <w:lang w:val="en-US"/>
        </w:rPr>
        <w:t>orced expiratory volume</w:t>
      </w:r>
    </w:p>
  </w:footnote>
  <w:footnote w:id="7">
    <w:p w14:paraId="507EBA35" w14:textId="77777777" w:rsidR="00F7267F" w:rsidRDefault="00F7267F" w:rsidP="00EC41E3">
      <w:pPr>
        <w:pStyle w:val="FootnoteText"/>
      </w:pPr>
      <w:r>
        <w:rPr>
          <w:rStyle w:val="FootnoteReference"/>
        </w:rPr>
        <w:footnoteRef/>
      </w:r>
      <w:r>
        <w:t xml:space="preserve"> </w:t>
      </w:r>
      <w:r w:rsidRPr="00C65253">
        <w:t>Application No. 1530 – Purified human alpha1-proteinase inhibitor for the treatment of alpha1-proteinase inhibitor deficiency, leading to chronic obstructive pulmonary disease</w:t>
      </w:r>
      <w:r>
        <w:br/>
      </w:r>
      <w:hyperlink r:id="rId3" w:history="1">
        <w:r w:rsidRPr="00EE138A">
          <w:rPr>
            <w:rStyle w:val="Hyperlink"/>
          </w:rPr>
          <w:t>http://www.msac.gov.au/internet/msac/publishing.nsf/Content/1530-public</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F0A385" w14:textId="77777777" w:rsidR="004B3795" w:rsidRDefault="004B37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7FD08" w14:textId="77777777" w:rsidR="004B3795" w:rsidRDefault="004B37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6B025" w14:textId="77777777" w:rsidR="004B3795" w:rsidRDefault="004B37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2AF261C"/>
    <w:multiLevelType w:val="hybridMultilevel"/>
    <w:tmpl w:val="F0FF255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73F5865"/>
    <w:multiLevelType w:val="hybridMultilevel"/>
    <w:tmpl w:val="5B04E15C"/>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89"/>
    <w:multiLevelType w:val="singleLevel"/>
    <w:tmpl w:val="E3C6E4D0"/>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4"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7D7FDA"/>
    <w:multiLevelType w:val="hybridMultilevel"/>
    <w:tmpl w:val="08AAC59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6" w15:restartNumberingAfterBreak="0">
    <w:nsid w:val="08F136DF"/>
    <w:multiLevelType w:val="hybridMultilevel"/>
    <w:tmpl w:val="696024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EE101DB"/>
    <w:multiLevelType w:val="hybridMultilevel"/>
    <w:tmpl w:val="C466F0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2"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4" w15:restartNumberingAfterBreak="0">
    <w:nsid w:val="320F28BE"/>
    <w:multiLevelType w:val="hybridMultilevel"/>
    <w:tmpl w:val="BAA60D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6" w15:restartNumberingAfterBreak="0">
    <w:nsid w:val="3B252D11"/>
    <w:multiLevelType w:val="hybridMultilevel"/>
    <w:tmpl w:val="43CAECAA"/>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17"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9" w15:restartNumberingAfterBreak="0">
    <w:nsid w:val="4A6A1B19"/>
    <w:multiLevelType w:val="hybridMultilevel"/>
    <w:tmpl w:val="D7765D5E"/>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20" w15:restartNumberingAfterBreak="0">
    <w:nsid w:val="4F8E4D60"/>
    <w:multiLevelType w:val="hybridMultilevel"/>
    <w:tmpl w:val="3E56F1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3B3F31"/>
    <w:multiLevelType w:val="hybridMultilevel"/>
    <w:tmpl w:val="E53262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0591FD6"/>
    <w:multiLevelType w:val="hybridMultilevel"/>
    <w:tmpl w:val="039029D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3"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922277D"/>
    <w:multiLevelType w:val="hybridMultilevel"/>
    <w:tmpl w:val="54EEAB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3"/>
  </w:num>
  <w:num w:numId="2">
    <w:abstractNumId w:val="10"/>
    <w:lvlOverride w:ilvl="0"/>
    <w:lvlOverride w:ilvl="1">
      <w:startOverride w:val="1"/>
    </w:lvlOverride>
    <w:lvlOverride w:ilvl="2"/>
    <w:lvlOverride w:ilvl="3"/>
    <w:lvlOverride w:ilvl="4"/>
    <w:lvlOverride w:ilvl="5"/>
    <w:lvlOverride w:ilvl="6"/>
    <w:lvlOverride w:ilvl="7"/>
    <w:lvlOverride w:ilvl="8"/>
  </w:num>
  <w:num w:numId="3">
    <w:abstractNumId w:val="15"/>
  </w:num>
  <w:num w:numId="4">
    <w:abstractNumId w:val="10"/>
  </w:num>
  <w:num w:numId="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24"/>
  </w:num>
  <w:num w:numId="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1"/>
  </w:num>
  <w:num w:numId="24">
    <w:abstractNumId w:val="4"/>
  </w:num>
  <w:num w:numId="25">
    <w:abstractNumId w:val="29"/>
  </w:num>
  <w:num w:numId="26">
    <w:abstractNumId w:val="9"/>
  </w:num>
  <w:num w:numId="27">
    <w:abstractNumId w:val="25"/>
  </w:num>
  <w:num w:numId="28">
    <w:abstractNumId w:val="17"/>
  </w:num>
  <w:num w:numId="29">
    <w:abstractNumId w:val="30"/>
  </w:num>
  <w:num w:numId="30">
    <w:abstractNumId w:val="7"/>
  </w:num>
  <w:num w:numId="31">
    <w:abstractNumId w:val="28"/>
  </w:num>
  <w:num w:numId="32">
    <w:abstractNumId w:val="12"/>
  </w:num>
  <w:num w:numId="33">
    <w:abstractNumId w:val="27"/>
  </w:num>
  <w:num w:numId="34">
    <w:abstractNumId w:val="11"/>
  </w:num>
  <w:num w:numId="35">
    <w:abstractNumId w:val="18"/>
  </w:num>
  <w:num w:numId="36">
    <w:abstractNumId w:val="3"/>
  </w:num>
  <w:num w:numId="37">
    <w:abstractNumId w:val="22"/>
  </w:num>
  <w:num w:numId="38">
    <w:abstractNumId w:val="5"/>
  </w:num>
  <w:num w:numId="39">
    <w:abstractNumId w:val="21"/>
  </w:num>
  <w:num w:numId="40">
    <w:abstractNumId w:val="19"/>
  </w:num>
  <w:num w:numId="41">
    <w:abstractNumId w:val="14"/>
  </w:num>
  <w:num w:numId="42">
    <w:abstractNumId w:val="0"/>
  </w:num>
  <w:num w:numId="43">
    <w:abstractNumId w:val="1"/>
  </w:num>
  <w:num w:numId="44">
    <w:abstractNumId w:val="26"/>
  </w:num>
  <w:num w:numId="45">
    <w:abstractNumId w:val="20"/>
  </w:num>
  <w:num w:numId="46">
    <w:abstractNumId w:val="2"/>
  </w:num>
  <w:num w:numId="47">
    <w:abstractNumId w:val="8"/>
  </w:num>
  <w:num w:numId="48">
    <w:abstractNumId w:val="6"/>
  </w:num>
  <w:num w:numId="49">
    <w:abstractNumId w:val="16"/>
  </w:num>
  <w:num w:numId="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removePersonalInformation/>
  <w:removeDateAndTime/>
  <w:proofState w:spelling="clean" w:grammar="clean"/>
  <w:documentProtection w:edit="forms" w:enforcement="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Y3NjU1szAFkgaWZko6SsGpxcWZ+XkgBYa1AAIlKUwsAAAA"/>
    <w:docVar w:name="EN.Layout" w:val="&lt;ENLayout&gt;&lt;Style&gt;Harvard-MSA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sarxrvfsa29uepsa0pdtsse5995ex5v5pf&quot;&gt;Alpha 1&lt;record-ids&gt;&lt;item&gt;5&lt;/item&gt;&lt;item&gt;6&lt;/item&gt;&lt;item&gt;7&lt;/item&gt;&lt;item&gt;9&lt;/item&gt;&lt;item&gt;10&lt;/item&gt;&lt;item&gt;12&lt;/item&gt;&lt;item&gt;14&lt;/item&gt;&lt;item&gt;15&lt;/item&gt;&lt;item&gt;16&lt;/item&gt;&lt;item&gt;21&lt;/item&gt;&lt;item&gt;22&lt;/item&gt;&lt;item&gt;23&lt;/item&gt;&lt;item&gt;24&lt;/item&gt;&lt;item&gt;26&lt;/item&gt;&lt;item&gt;32&lt;/item&gt;&lt;item&gt;36&lt;/item&gt;&lt;item&gt;38&lt;/item&gt;&lt;item&gt;42&lt;/item&gt;&lt;item&gt;43&lt;/item&gt;&lt;item&gt;44&lt;/item&gt;&lt;item&gt;45&lt;/item&gt;&lt;item&gt;47&lt;/item&gt;&lt;item&gt;48&lt;/item&gt;&lt;item&gt;49&lt;/item&gt;&lt;item&gt;50&lt;/item&gt;&lt;item&gt;51&lt;/item&gt;&lt;item&gt;53&lt;/item&gt;&lt;item&gt;54&lt;/item&gt;&lt;item&gt;55&lt;/item&gt;&lt;item&gt;57&lt;/item&gt;&lt;item&gt;59&lt;/item&gt;&lt;item&gt;60&lt;/item&gt;&lt;item&gt;65&lt;/item&gt;&lt;item&gt;66&lt;/item&gt;&lt;item&gt;67&lt;/item&gt;&lt;item&gt;68&lt;/item&gt;&lt;item&gt;69&lt;/item&gt;&lt;item&gt;77&lt;/item&gt;&lt;/record-ids&gt;&lt;/item&gt;&lt;/Libraries&gt;"/>
  </w:docVars>
  <w:rsids>
    <w:rsidRoot w:val="00BF6AC5"/>
    <w:rsid w:val="0000351F"/>
    <w:rsid w:val="000110DC"/>
    <w:rsid w:val="00013E40"/>
    <w:rsid w:val="000158AA"/>
    <w:rsid w:val="000159B9"/>
    <w:rsid w:val="00016B6E"/>
    <w:rsid w:val="00023A80"/>
    <w:rsid w:val="00023E21"/>
    <w:rsid w:val="00025ABC"/>
    <w:rsid w:val="00026412"/>
    <w:rsid w:val="00031F6F"/>
    <w:rsid w:val="000321FD"/>
    <w:rsid w:val="00034D6E"/>
    <w:rsid w:val="0005089D"/>
    <w:rsid w:val="000525BC"/>
    <w:rsid w:val="00055B7B"/>
    <w:rsid w:val="00061006"/>
    <w:rsid w:val="00070BE9"/>
    <w:rsid w:val="0007158B"/>
    <w:rsid w:val="00073222"/>
    <w:rsid w:val="000768F9"/>
    <w:rsid w:val="000770BA"/>
    <w:rsid w:val="000778BF"/>
    <w:rsid w:val="00083554"/>
    <w:rsid w:val="00083761"/>
    <w:rsid w:val="000856B8"/>
    <w:rsid w:val="00085F8A"/>
    <w:rsid w:val="00087F51"/>
    <w:rsid w:val="00090DAC"/>
    <w:rsid w:val="00092580"/>
    <w:rsid w:val="000955E7"/>
    <w:rsid w:val="00095824"/>
    <w:rsid w:val="000A110D"/>
    <w:rsid w:val="000A2EA6"/>
    <w:rsid w:val="000A3178"/>
    <w:rsid w:val="000A478F"/>
    <w:rsid w:val="000A5B32"/>
    <w:rsid w:val="000A666B"/>
    <w:rsid w:val="000A76C4"/>
    <w:rsid w:val="000B3CD0"/>
    <w:rsid w:val="000B5A74"/>
    <w:rsid w:val="000C5E0D"/>
    <w:rsid w:val="000D02C3"/>
    <w:rsid w:val="000D066E"/>
    <w:rsid w:val="000D0831"/>
    <w:rsid w:val="000D3FEB"/>
    <w:rsid w:val="000D72AA"/>
    <w:rsid w:val="000E2B98"/>
    <w:rsid w:val="000E2F25"/>
    <w:rsid w:val="000E47E7"/>
    <w:rsid w:val="000E5439"/>
    <w:rsid w:val="00102686"/>
    <w:rsid w:val="0011036E"/>
    <w:rsid w:val="00112266"/>
    <w:rsid w:val="001130B0"/>
    <w:rsid w:val="0011369B"/>
    <w:rsid w:val="001165E6"/>
    <w:rsid w:val="0011742E"/>
    <w:rsid w:val="001204DD"/>
    <w:rsid w:val="00123D10"/>
    <w:rsid w:val="00126B33"/>
    <w:rsid w:val="0013601B"/>
    <w:rsid w:val="001409D2"/>
    <w:rsid w:val="00150DC3"/>
    <w:rsid w:val="00153012"/>
    <w:rsid w:val="00154B00"/>
    <w:rsid w:val="001644E9"/>
    <w:rsid w:val="00165582"/>
    <w:rsid w:val="00180691"/>
    <w:rsid w:val="001845D9"/>
    <w:rsid w:val="001849DF"/>
    <w:rsid w:val="0018630F"/>
    <w:rsid w:val="00187354"/>
    <w:rsid w:val="001906CD"/>
    <w:rsid w:val="00191B99"/>
    <w:rsid w:val="0019644C"/>
    <w:rsid w:val="0019694B"/>
    <w:rsid w:val="00197D29"/>
    <w:rsid w:val="001A02E3"/>
    <w:rsid w:val="001A12F5"/>
    <w:rsid w:val="001A1ADF"/>
    <w:rsid w:val="001A365C"/>
    <w:rsid w:val="001A414C"/>
    <w:rsid w:val="001B171D"/>
    <w:rsid w:val="001B29A1"/>
    <w:rsid w:val="001B346D"/>
    <w:rsid w:val="001B5169"/>
    <w:rsid w:val="001B5409"/>
    <w:rsid w:val="001B6164"/>
    <w:rsid w:val="001C7503"/>
    <w:rsid w:val="001D6DFC"/>
    <w:rsid w:val="001D6E3B"/>
    <w:rsid w:val="001D77ED"/>
    <w:rsid w:val="001E1180"/>
    <w:rsid w:val="001E1ECE"/>
    <w:rsid w:val="001E23EA"/>
    <w:rsid w:val="001E453F"/>
    <w:rsid w:val="001E6919"/>
    <w:rsid w:val="001E6958"/>
    <w:rsid w:val="001F25AB"/>
    <w:rsid w:val="001F27AC"/>
    <w:rsid w:val="00201924"/>
    <w:rsid w:val="00202473"/>
    <w:rsid w:val="002045BA"/>
    <w:rsid w:val="00204A0D"/>
    <w:rsid w:val="002053F2"/>
    <w:rsid w:val="00206D63"/>
    <w:rsid w:val="0021185D"/>
    <w:rsid w:val="00221667"/>
    <w:rsid w:val="0022308C"/>
    <w:rsid w:val="00226777"/>
    <w:rsid w:val="0022739F"/>
    <w:rsid w:val="002355CD"/>
    <w:rsid w:val="00235BD1"/>
    <w:rsid w:val="00236EBC"/>
    <w:rsid w:val="00240792"/>
    <w:rsid w:val="00242B0E"/>
    <w:rsid w:val="00245072"/>
    <w:rsid w:val="002470BC"/>
    <w:rsid w:val="00247DF0"/>
    <w:rsid w:val="002529C8"/>
    <w:rsid w:val="00254813"/>
    <w:rsid w:val="00257FF2"/>
    <w:rsid w:val="00265822"/>
    <w:rsid w:val="00266919"/>
    <w:rsid w:val="0027105F"/>
    <w:rsid w:val="002711FB"/>
    <w:rsid w:val="002813F5"/>
    <w:rsid w:val="00282BE8"/>
    <w:rsid w:val="0028329D"/>
    <w:rsid w:val="00283318"/>
    <w:rsid w:val="00284804"/>
    <w:rsid w:val="00284874"/>
    <w:rsid w:val="00284978"/>
    <w:rsid w:val="00285525"/>
    <w:rsid w:val="00286F9A"/>
    <w:rsid w:val="00290C81"/>
    <w:rsid w:val="00291765"/>
    <w:rsid w:val="00294CD8"/>
    <w:rsid w:val="002A270B"/>
    <w:rsid w:val="002A50FD"/>
    <w:rsid w:val="002A5614"/>
    <w:rsid w:val="002A6753"/>
    <w:rsid w:val="002A70B5"/>
    <w:rsid w:val="002B0056"/>
    <w:rsid w:val="002B28D7"/>
    <w:rsid w:val="002B7EB6"/>
    <w:rsid w:val="002C0B61"/>
    <w:rsid w:val="002C0BF4"/>
    <w:rsid w:val="002C12FD"/>
    <w:rsid w:val="002C15E6"/>
    <w:rsid w:val="002C247D"/>
    <w:rsid w:val="002C3345"/>
    <w:rsid w:val="002D409A"/>
    <w:rsid w:val="002D428D"/>
    <w:rsid w:val="002D5B7F"/>
    <w:rsid w:val="002E1853"/>
    <w:rsid w:val="002E438E"/>
    <w:rsid w:val="002F30E7"/>
    <w:rsid w:val="002F5C0D"/>
    <w:rsid w:val="003006E2"/>
    <w:rsid w:val="00300EEB"/>
    <w:rsid w:val="003013A9"/>
    <w:rsid w:val="00301958"/>
    <w:rsid w:val="003020B5"/>
    <w:rsid w:val="003027BB"/>
    <w:rsid w:val="0030432C"/>
    <w:rsid w:val="00310A10"/>
    <w:rsid w:val="00314022"/>
    <w:rsid w:val="003155BF"/>
    <w:rsid w:val="0031593C"/>
    <w:rsid w:val="00320780"/>
    <w:rsid w:val="0032111C"/>
    <w:rsid w:val="00323DF6"/>
    <w:rsid w:val="00325C78"/>
    <w:rsid w:val="00327D25"/>
    <w:rsid w:val="003319A7"/>
    <w:rsid w:val="00334FE3"/>
    <w:rsid w:val="003421AE"/>
    <w:rsid w:val="003423AD"/>
    <w:rsid w:val="00342FDC"/>
    <w:rsid w:val="003433D1"/>
    <w:rsid w:val="00343C84"/>
    <w:rsid w:val="00344747"/>
    <w:rsid w:val="00344B24"/>
    <w:rsid w:val="003456B9"/>
    <w:rsid w:val="0035067D"/>
    <w:rsid w:val="00350AD0"/>
    <w:rsid w:val="00353A16"/>
    <w:rsid w:val="00355426"/>
    <w:rsid w:val="0035776D"/>
    <w:rsid w:val="00361AE0"/>
    <w:rsid w:val="00364FD9"/>
    <w:rsid w:val="00367C1B"/>
    <w:rsid w:val="00376B61"/>
    <w:rsid w:val="003771CA"/>
    <w:rsid w:val="00382407"/>
    <w:rsid w:val="0038373C"/>
    <w:rsid w:val="00386A64"/>
    <w:rsid w:val="00386FA1"/>
    <w:rsid w:val="00386FEC"/>
    <w:rsid w:val="00390142"/>
    <w:rsid w:val="003904AC"/>
    <w:rsid w:val="0039286A"/>
    <w:rsid w:val="00392F00"/>
    <w:rsid w:val="00396633"/>
    <w:rsid w:val="0039698A"/>
    <w:rsid w:val="00396E8B"/>
    <w:rsid w:val="00397377"/>
    <w:rsid w:val="003A22DE"/>
    <w:rsid w:val="003A2860"/>
    <w:rsid w:val="003A3C35"/>
    <w:rsid w:val="003A7D30"/>
    <w:rsid w:val="003B3C5C"/>
    <w:rsid w:val="003B69B0"/>
    <w:rsid w:val="003B7059"/>
    <w:rsid w:val="003B725D"/>
    <w:rsid w:val="003B7ED6"/>
    <w:rsid w:val="003C22A1"/>
    <w:rsid w:val="003C47CA"/>
    <w:rsid w:val="003D5777"/>
    <w:rsid w:val="003D63B7"/>
    <w:rsid w:val="003D6DE1"/>
    <w:rsid w:val="003D795C"/>
    <w:rsid w:val="003E30FB"/>
    <w:rsid w:val="003E67A5"/>
    <w:rsid w:val="003E6E8C"/>
    <w:rsid w:val="003F2711"/>
    <w:rsid w:val="003F6C70"/>
    <w:rsid w:val="003F7CB9"/>
    <w:rsid w:val="00403333"/>
    <w:rsid w:val="00411735"/>
    <w:rsid w:val="00415C74"/>
    <w:rsid w:val="00416577"/>
    <w:rsid w:val="004241CF"/>
    <w:rsid w:val="00427E35"/>
    <w:rsid w:val="00430B29"/>
    <w:rsid w:val="0043654D"/>
    <w:rsid w:val="00437C11"/>
    <w:rsid w:val="00437F60"/>
    <w:rsid w:val="00445833"/>
    <w:rsid w:val="004502BD"/>
    <w:rsid w:val="00451840"/>
    <w:rsid w:val="0045409F"/>
    <w:rsid w:val="004551D1"/>
    <w:rsid w:val="00460C9A"/>
    <w:rsid w:val="0046189D"/>
    <w:rsid w:val="00461A65"/>
    <w:rsid w:val="00464924"/>
    <w:rsid w:val="0047581D"/>
    <w:rsid w:val="00480289"/>
    <w:rsid w:val="00481279"/>
    <w:rsid w:val="00481773"/>
    <w:rsid w:val="00483368"/>
    <w:rsid w:val="00494011"/>
    <w:rsid w:val="004A0BF4"/>
    <w:rsid w:val="004A263B"/>
    <w:rsid w:val="004A30C1"/>
    <w:rsid w:val="004B3795"/>
    <w:rsid w:val="004B68AE"/>
    <w:rsid w:val="004C25A1"/>
    <w:rsid w:val="004C35B0"/>
    <w:rsid w:val="004C49EF"/>
    <w:rsid w:val="004C4A19"/>
    <w:rsid w:val="004C5570"/>
    <w:rsid w:val="004C5EA8"/>
    <w:rsid w:val="004D00C9"/>
    <w:rsid w:val="004D0E4F"/>
    <w:rsid w:val="004E16F5"/>
    <w:rsid w:val="004E3CC7"/>
    <w:rsid w:val="004E5246"/>
    <w:rsid w:val="004E5B69"/>
    <w:rsid w:val="004F2A87"/>
    <w:rsid w:val="004F41BB"/>
    <w:rsid w:val="00507C56"/>
    <w:rsid w:val="00517D65"/>
    <w:rsid w:val="0052344E"/>
    <w:rsid w:val="00526478"/>
    <w:rsid w:val="00530204"/>
    <w:rsid w:val="00531FF9"/>
    <w:rsid w:val="00534C5F"/>
    <w:rsid w:val="0053698D"/>
    <w:rsid w:val="00540257"/>
    <w:rsid w:val="0054192F"/>
    <w:rsid w:val="0054270F"/>
    <w:rsid w:val="00544450"/>
    <w:rsid w:val="00544EB3"/>
    <w:rsid w:val="00545883"/>
    <w:rsid w:val="0054594B"/>
    <w:rsid w:val="0054749B"/>
    <w:rsid w:val="00551CC6"/>
    <w:rsid w:val="00554E7A"/>
    <w:rsid w:val="00556798"/>
    <w:rsid w:val="0056015F"/>
    <w:rsid w:val="00560541"/>
    <w:rsid w:val="00560E11"/>
    <w:rsid w:val="005620ED"/>
    <w:rsid w:val="005672D0"/>
    <w:rsid w:val="00567392"/>
    <w:rsid w:val="00572CEB"/>
    <w:rsid w:val="00572D1F"/>
    <w:rsid w:val="005834C9"/>
    <w:rsid w:val="0059066B"/>
    <w:rsid w:val="00595A53"/>
    <w:rsid w:val="00596109"/>
    <w:rsid w:val="005A50D4"/>
    <w:rsid w:val="005A58BA"/>
    <w:rsid w:val="005A5D30"/>
    <w:rsid w:val="005A6826"/>
    <w:rsid w:val="005A6AB9"/>
    <w:rsid w:val="005C333E"/>
    <w:rsid w:val="005C3AE7"/>
    <w:rsid w:val="005C59FE"/>
    <w:rsid w:val="005D0677"/>
    <w:rsid w:val="005D1391"/>
    <w:rsid w:val="005E203B"/>
    <w:rsid w:val="005E294C"/>
    <w:rsid w:val="005E2CE3"/>
    <w:rsid w:val="005F1296"/>
    <w:rsid w:val="005F3F07"/>
    <w:rsid w:val="00603D04"/>
    <w:rsid w:val="00606857"/>
    <w:rsid w:val="00615F42"/>
    <w:rsid w:val="006258C2"/>
    <w:rsid w:val="00626365"/>
    <w:rsid w:val="00630E22"/>
    <w:rsid w:val="00632881"/>
    <w:rsid w:val="0064168C"/>
    <w:rsid w:val="0064510E"/>
    <w:rsid w:val="0065103E"/>
    <w:rsid w:val="00652F48"/>
    <w:rsid w:val="00656BE5"/>
    <w:rsid w:val="00657B46"/>
    <w:rsid w:val="006744BA"/>
    <w:rsid w:val="006764EC"/>
    <w:rsid w:val="006833A9"/>
    <w:rsid w:val="006835FE"/>
    <w:rsid w:val="0068408E"/>
    <w:rsid w:val="006850FF"/>
    <w:rsid w:val="006870D9"/>
    <w:rsid w:val="0069066D"/>
    <w:rsid w:val="00693BFD"/>
    <w:rsid w:val="00695065"/>
    <w:rsid w:val="0069580A"/>
    <w:rsid w:val="00697F84"/>
    <w:rsid w:val="006A1038"/>
    <w:rsid w:val="006A649A"/>
    <w:rsid w:val="006A66B9"/>
    <w:rsid w:val="006A6B26"/>
    <w:rsid w:val="006A71DF"/>
    <w:rsid w:val="006B0412"/>
    <w:rsid w:val="006B1B49"/>
    <w:rsid w:val="006B5DA5"/>
    <w:rsid w:val="006B6390"/>
    <w:rsid w:val="006B644E"/>
    <w:rsid w:val="006C0356"/>
    <w:rsid w:val="006C0843"/>
    <w:rsid w:val="006C1D09"/>
    <w:rsid w:val="006C74B1"/>
    <w:rsid w:val="006D559A"/>
    <w:rsid w:val="006E57AA"/>
    <w:rsid w:val="006F20CF"/>
    <w:rsid w:val="006F38ED"/>
    <w:rsid w:val="006F7C6A"/>
    <w:rsid w:val="007055B8"/>
    <w:rsid w:val="00707D4D"/>
    <w:rsid w:val="007118E3"/>
    <w:rsid w:val="0071336F"/>
    <w:rsid w:val="00714642"/>
    <w:rsid w:val="00723446"/>
    <w:rsid w:val="00723503"/>
    <w:rsid w:val="00723BC0"/>
    <w:rsid w:val="00724741"/>
    <w:rsid w:val="00725810"/>
    <w:rsid w:val="00730C04"/>
    <w:rsid w:val="0073597B"/>
    <w:rsid w:val="007378F6"/>
    <w:rsid w:val="0074545D"/>
    <w:rsid w:val="007522E3"/>
    <w:rsid w:val="0075335B"/>
    <w:rsid w:val="00753C44"/>
    <w:rsid w:val="00754383"/>
    <w:rsid w:val="007564D1"/>
    <w:rsid w:val="00757232"/>
    <w:rsid w:val="00760679"/>
    <w:rsid w:val="00760A9F"/>
    <w:rsid w:val="00761401"/>
    <w:rsid w:val="007618E3"/>
    <w:rsid w:val="00763628"/>
    <w:rsid w:val="00767E99"/>
    <w:rsid w:val="00772E62"/>
    <w:rsid w:val="00775A6A"/>
    <w:rsid w:val="0077789B"/>
    <w:rsid w:val="00780D29"/>
    <w:rsid w:val="00784737"/>
    <w:rsid w:val="00791C8D"/>
    <w:rsid w:val="0079354C"/>
    <w:rsid w:val="0079393E"/>
    <w:rsid w:val="00794181"/>
    <w:rsid w:val="007A74F3"/>
    <w:rsid w:val="007A7F6F"/>
    <w:rsid w:val="007B4C76"/>
    <w:rsid w:val="007C2260"/>
    <w:rsid w:val="007C40DE"/>
    <w:rsid w:val="007C5D40"/>
    <w:rsid w:val="007D19DA"/>
    <w:rsid w:val="007D1BA7"/>
    <w:rsid w:val="007D1E52"/>
    <w:rsid w:val="007D2358"/>
    <w:rsid w:val="007D4B32"/>
    <w:rsid w:val="007D6635"/>
    <w:rsid w:val="007D6C18"/>
    <w:rsid w:val="007E11F8"/>
    <w:rsid w:val="007E39E4"/>
    <w:rsid w:val="007E59F8"/>
    <w:rsid w:val="007E672D"/>
    <w:rsid w:val="007E6FB3"/>
    <w:rsid w:val="007F11A2"/>
    <w:rsid w:val="007F17C8"/>
    <w:rsid w:val="007F205F"/>
    <w:rsid w:val="007F21B4"/>
    <w:rsid w:val="007F2733"/>
    <w:rsid w:val="007F76C3"/>
    <w:rsid w:val="00802553"/>
    <w:rsid w:val="00802AFE"/>
    <w:rsid w:val="00803EAB"/>
    <w:rsid w:val="008046B5"/>
    <w:rsid w:val="008054CB"/>
    <w:rsid w:val="00810224"/>
    <w:rsid w:val="008127C0"/>
    <w:rsid w:val="00812D3E"/>
    <w:rsid w:val="00812EDD"/>
    <w:rsid w:val="008139C5"/>
    <w:rsid w:val="00813D50"/>
    <w:rsid w:val="00815C8E"/>
    <w:rsid w:val="0081650F"/>
    <w:rsid w:val="00832B31"/>
    <w:rsid w:val="008403E0"/>
    <w:rsid w:val="0084432A"/>
    <w:rsid w:val="00844623"/>
    <w:rsid w:val="0084657B"/>
    <w:rsid w:val="00855944"/>
    <w:rsid w:val="00855E97"/>
    <w:rsid w:val="008574DF"/>
    <w:rsid w:val="00864A18"/>
    <w:rsid w:val="00870833"/>
    <w:rsid w:val="008716B7"/>
    <w:rsid w:val="00874571"/>
    <w:rsid w:val="00877534"/>
    <w:rsid w:val="008808EB"/>
    <w:rsid w:val="00881F93"/>
    <w:rsid w:val="00882CB5"/>
    <w:rsid w:val="00883641"/>
    <w:rsid w:val="008843B0"/>
    <w:rsid w:val="00884E69"/>
    <w:rsid w:val="00890082"/>
    <w:rsid w:val="00890A10"/>
    <w:rsid w:val="00892AE5"/>
    <w:rsid w:val="008936EE"/>
    <w:rsid w:val="00897307"/>
    <w:rsid w:val="008A48D2"/>
    <w:rsid w:val="008A7423"/>
    <w:rsid w:val="008B2610"/>
    <w:rsid w:val="008B471D"/>
    <w:rsid w:val="008B49E4"/>
    <w:rsid w:val="008B729C"/>
    <w:rsid w:val="008C0493"/>
    <w:rsid w:val="008C4A93"/>
    <w:rsid w:val="008D06E7"/>
    <w:rsid w:val="008D1B9B"/>
    <w:rsid w:val="008D3AE9"/>
    <w:rsid w:val="008D773C"/>
    <w:rsid w:val="008E0E49"/>
    <w:rsid w:val="008E2383"/>
    <w:rsid w:val="008E2C61"/>
    <w:rsid w:val="008E35FD"/>
    <w:rsid w:val="008E6227"/>
    <w:rsid w:val="008E65C9"/>
    <w:rsid w:val="008E78B9"/>
    <w:rsid w:val="008F63ED"/>
    <w:rsid w:val="00901F1C"/>
    <w:rsid w:val="0090543D"/>
    <w:rsid w:val="009056C5"/>
    <w:rsid w:val="00912362"/>
    <w:rsid w:val="009125B7"/>
    <w:rsid w:val="009144D7"/>
    <w:rsid w:val="00914D43"/>
    <w:rsid w:val="00915ED6"/>
    <w:rsid w:val="00916BB2"/>
    <w:rsid w:val="009262F2"/>
    <w:rsid w:val="009268CF"/>
    <w:rsid w:val="00934FDF"/>
    <w:rsid w:val="00937791"/>
    <w:rsid w:val="009402CE"/>
    <w:rsid w:val="00941AB8"/>
    <w:rsid w:val="0094401B"/>
    <w:rsid w:val="00947C65"/>
    <w:rsid w:val="00951933"/>
    <w:rsid w:val="00954343"/>
    <w:rsid w:val="00955271"/>
    <w:rsid w:val="00956E48"/>
    <w:rsid w:val="00963C9C"/>
    <w:rsid w:val="00965B6B"/>
    <w:rsid w:val="00971EDB"/>
    <w:rsid w:val="00974D50"/>
    <w:rsid w:val="0097724B"/>
    <w:rsid w:val="00977344"/>
    <w:rsid w:val="00977456"/>
    <w:rsid w:val="00986E2A"/>
    <w:rsid w:val="00987ABE"/>
    <w:rsid w:val="00991EE4"/>
    <w:rsid w:val="009939DC"/>
    <w:rsid w:val="00993B9C"/>
    <w:rsid w:val="0099760C"/>
    <w:rsid w:val="009A6F70"/>
    <w:rsid w:val="009B4DF5"/>
    <w:rsid w:val="009B4E1E"/>
    <w:rsid w:val="009B6820"/>
    <w:rsid w:val="009C01D2"/>
    <w:rsid w:val="009C03FB"/>
    <w:rsid w:val="009C4B4F"/>
    <w:rsid w:val="009C51F4"/>
    <w:rsid w:val="009C5442"/>
    <w:rsid w:val="009D0F57"/>
    <w:rsid w:val="009F0C02"/>
    <w:rsid w:val="009F4B85"/>
    <w:rsid w:val="009F5758"/>
    <w:rsid w:val="009F7B29"/>
    <w:rsid w:val="00A01C05"/>
    <w:rsid w:val="00A0283F"/>
    <w:rsid w:val="00A04F4A"/>
    <w:rsid w:val="00A05182"/>
    <w:rsid w:val="00A101EE"/>
    <w:rsid w:val="00A11925"/>
    <w:rsid w:val="00A20252"/>
    <w:rsid w:val="00A26245"/>
    <w:rsid w:val="00A26343"/>
    <w:rsid w:val="00A314E5"/>
    <w:rsid w:val="00A342EA"/>
    <w:rsid w:val="00A408B5"/>
    <w:rsid w:val="00A469D9"/>
    <w:rsid w:val="00A46C74"/>
    <w:rsid w:val="00A529E2"/>
    <w:rsid w:val="00A539F8"/>
    <w:rsid w:val="00A63B0A"/>
    <w:rsid w:val="00A6491A"/>
    <w:rsid w:val="00A64FB3"/>
    <w:rsid w:val="00A6594E"/>
    <w:rsid w:val="00A727B6"/>
    <w:rsid w:val="00A7280E"/>
    <w:rsid w:val="00A809DF"/>
    <w:rsid w:val="00A81CC6"/>
    <w:rsid w:val="00A83EC6"/>
    <w:rsid w:val="00A86782"/>
    <w:rsid w:val="00A8732C"/>
    <w:rsid w:val="00A8773D"/>
    <w:rsid w:val="00A9062D"/>
    <w:rsid w:val="00A93F58"/>
    <w:rsid w:val="00A96329"/>
    <w:rsid w:val="00AA02F7"/>
    <w:rsid w:val="00AA134B"/>
    <w:rsid w:val="00AA2CFE"/>
    <w:rsid w:val="00AA5FDA"/>
    <w:rsid w:val="00AA6291"/>
    <w:rsid w:val="00AA7997"/>
    <w:rsid w:val="00AB5C12"/>
    <w:rsid w:val="00AC0C91"/>
    <w:rsid w:val="00AD2B6B"/>
    <w:rsid w:val="00AD37D4"/>
    <w:rsid w:val="00AD49BB"/>
    <w:rsid w:val="00AD7986"/>
    <w:rsid w:val="00AE1188"/>
    <w:rsid w:val="00AE738C"/>
    <w:rsid w:val="00AF1046"/>
    <w:rsid w:val="00AF2562"/>
    <w:rsid w:val="00AF3AA9"/>
    <w:rsid w:val="00AF4466"/>
    <w:rsid w:val="00AF56F6"/>
    <w:rsid w:val="00AF5D1E"/>
    <w:rsid w:val="00B020DA"/>
    <w:rsid w:val="00B0218E"/>
    <w:rsid w:val="00B040A9"/>
    <w:rsid w:val="00B049DB"/>
    <w:rsid w:val="00B14538"/>
    <w:rsid w:val="00B1711E"/>
    <w:rsid w:val="00B17CBE"/>
    <w:rsid w:val="00B17E26"/>
    <w:rsid w:val="00B231A4"/>
    <w:rsid w:val="00B25AAA"/>
    <w:rsid w:val="00B25D20"/>
    <w:rsid w:val="00B268A9"/>
    <w:rsid w:val="00B31C99"/>
    <w:rsid w:val="00B41549"/>
    <w:rsid w:val="00B45DF7"/>
    <w:rsid w:val="00B53BA6"/>
    <w:rsid w:val="00B5731D"/>
    <w:rsid w:val="00B62B5F"/>
    <w:rsid w:val="00B6378B"/>
    <w:rsid w:val="00B63E3A"/>
    <w:rsid w:val="00B72D1A"/>
    <w:rsid w:val="00B73670"/>
    <w:rsid w:val="00B74A00"/>
    <w:rsid w:val="00B75965"/>
    <w:rsid w:val="00B771AD"/>
    <w:rsid w:val="00B77C34"/>
    <w:rsid w:val="00B814CB"/>
    <w:rsid w:val="00BA0CF8"/>
    <w:rsid w:val="00BA1ADF"/>
    <w:rsid w:val="00BA502B"/>
    <w:rsid w:val="00BA51FC"/>
    <w:rsid w:val="00BB003A"/>
    <w:rsid w:val="00BB0742"/>
    <w:rsid w:val="00BB3358"/>
    <w:rsid w:val="00BB3382"/>
    <w:rsid w:val="00BB3643"/>
    <w:rsid w:val="00BC09E6"/>
    <w:rsid w:val="00BC16BA"/>
    <w:rsid w:val="00BC2953"/>
    <w:rsid w:val="00BC3DA0"/>
    <w:rsid w:val="00BC424B"/>
    <w:rsid w:val="00BC4E11"/>
    <w:rsid w:val="00BD25A5"/>
    <w:rsid w:val="00BD53AC"/>
    <w:rsid w:val="00BE0FDE"/>
    <w:rsid w:val="00BE263A"/>
    <w:rsid w:val="00BE2E82"/>
    <w:rsid w:val="00BF6AC5"/>
    <w:rsid w:val="00C01121"/>
    <w:rsid w:val="00C030A5"/>
    <w:rsid w:val="00C05A45"/>
    <w:rsid w:val="00C0796F"/>
    <w:rsid w:val="00C07B5C"/>
    <w:rsid w:val="00C11B34"/>
    <w:rsid w:val="00C12C16"/>
    <w:rsid w:val="00C12C5C"/>
    <w:rsid w:val="00C16AF2"/>
    <w:rsid w:val="00C171FB"/>
    <w:rsid w:val="00C209C2"/>
    <w:rsid w:val="00C2225C"/>
    <w:rsid w:val="00C2267F"/>
    <w:rsid w:val="00C22AD8"/>
    <w:rsid w:val="00C35354"/>
    <w:rsid w:val="00C3557E"/>
    <w:rsid w:val="00C3594B"/>
    <w:rsid w:val="00C36EE0"/>
    <w:rsid w:val="00C43102"/>
    <w:rsid w:val="00C4696B"/>
    <w:rsid w:val="00C47DFB"/>
    <w:rsid w:val="00C50513"/>
    <w:rsid w:val="00C52CFC"/>
    <w:rsid w:val="00C54503"/>
    <w:rsid w:val="00C54F44"/>
    <w:rsid w:val="00C572B3"/>
    <w:rsid w:val="00C619FD"/>
    <w:rsid w:val="00C63055"/>
    <w:rsid w:val="00C64E4D"/>
    <w:rsid w:val="00C65253"/>
    <w:rsid w:val="00C66564"/>
    <w:rsid w:val="00C70AF6"/>
    <w:rsid w:val="00C73B62"/>
    <w:rsid w:val="00C776B1"/>
    <w:rsid w:val="00C810D4"/>
    <w:rsid w:val="00C815FE"/>
    <w:rsid w:val="00C81FA0"/>
    <w:rsid w:val="00C83832"/>
    <w:rsid w:val="00C847AE"/>
    <w:rsid w:val="00C86142"/>
    <w:rsid w:val="00C87FC4"/>
    <w:rsid w:val="00C9044E"/>
    <w:rsid w:val="00CA04C6"/>
    <w:rsid w:val="00CA13F3"/>
    <w:rsid w:val="00CA26DD"/>
    <w:rsid w:val="00CA32AE"/>
    <w:rsid w:val="00CB12EC"/>
    <w:rsid w:val="00CB2762"/>
    <w:rsid w:val="00CC09D7"/>
    <w:rsid w:val="00CC12B8"/>
    <w:rsid w:val="00CC594C"/>
    <w:rsid w:val="00CC5AB1"/>
    <w:rsid w:val="00CD1A52"/>
    <w:rsid w:val="00CD22E3"/>
    <w:rsid w:val="00CD4E44"/>
    <w:rsid w:val="00CD5AE4"/>
    <w:rsid w:val="00CD708A"/>
    <w:rsid w:val="00CD7A7D"/>
    <w:rsid w:val="00CF2D8E"/>
    <w:rsid w:val="00CF2DFA"/>
    <w:rsid w:val="00CF5AD8"/>
    <w:rsid w:val="00CF6975"/>
    <w:rsid w:val="00D00122"/>
    <w:rsid w:val="00D01D2A"/>
    <w:rsid w:val="00D10B47"/>
    <w:rsid w:val="00D11EB1"/>
    <w:rsid w:val="00D12295"/>
    <w:rsid w:val="00D17F17"/>
    <w:rsid w:val="00D20D92"/>
    <w:rsid w:val="00D23597"/>
    <w:rsid w:val="00D30BDC"/>
    <w:rsid w:val="00D30F4A"/>
    <w:rsid w:val="00D34294"/>
    <w:rsid w:val="00D53ACF"/>
    <w:rsid w:val="00D541A3"/>
    <w:rsid w:val="00D547AB"/>
    <w:rsid w:val="00D57E0A"/>
    <w:rsid w:val="00D57F88"/>
    <w:rsid w:val="00D60001"/>
    <w:rsid w:val="00D61AC5"/>
    <w:rsid w:val="00D65C50"/>
    <w:rsid w:val="00D674EB"/>
    <w:rsid w:val="00D7105C"/>
    <w:rsid w:val="00D71572"/>
    <w:rsid w:val="00D73646"/>
    <w:rsid w:val="00D7699F"/>
    <w:rsid w:val="00D777B4"/>
    <w:rsid w:val="00D77A90"/>
    <w:rsid w:val="00D81517"/>
    <w:rsid w:val="00D826F8"/>
    <w:rsid w:val="00D8360B"/>
    <w:rsid w:val="00D85676"/>
    <w:rsid w:val="00D86AF0"/>
    <w:rsid w:val="00D90DDE"/>
    <w:rsid w:val="00D96ADA"/>
    <w:rsid w:val="00DA2886"/>
    <w:rsid w:val="00DA292D"/>
    <w:rsid w:val="00DA4333"/>
    <w:rsid w:val="00DA5E50"/>
    <w:rsid w:val="00DA7D0C"/>
    <w:rsid w:val="00DB1BAB"/>
    <w:rsid w:val="00DB311C"/>
    <w:rsid w:val="00DB432D"/>
    <w:rsid w:val="00DB4BDE"/>
    <w:rsid w:val="00DB4FCB"/>
    <w:rsid w:val="00DB519B"/>
    <w:rsid w:val="00DC2FB8"/>
    <w:rsid w:val="00DC648D"/>
    <w:rsid w:val="00DC7694"/>
    <w:rsid w:val="00DC7FBE"/>
    <w:rsid w:val="00DD130E"/>
    <w:rsid w:val="00DD308E"/>
    <w:rsid w:val="00DD48D8"/>
    <w:rsid w:val="00DE09CC"/>
    <w:rsid w:val="00DE1104"/>
    <w:rsid w:val="00DE33D0"/>
    <w:rsid w:val="00DF0C51"/>
    <w:rsid w:val="00DF0D47"/>
    <w:rsid w:val="00DF160F"/>
    <w:rsid w:val="00DF1652"/>
    <w:rsid w:val="00DF6D37"/>
    <w:rsid w:val="00DF6DE8"/>
    <w:rsid w:val="00E048ED"/>
    <w:rsid w:val="00E04FB3"/>
    <w:rsid w:val="00E058F2"/>
    <w:rsid w:val="00E05D9C"/>
    <w:rsid w:val="00E06102"/>
    <w:rsid w:val="00E0760E"/>
    <w:rsid w:val="00E11AE1"/>
    <w:rsid w:val="00E23E71"/>
    <w:rsid w:val="00E2572F"/>
    <w:rsid w:val="00E30F19"/>
    <w:rsid w:val="00E336AE"/>
    <w:rsid w:val="00E337DC"/>
    <w:rsid w:val="00E33C4A"/>
    <w:rsid w:val="00E3555A"/>
    <w:rsid w:val="00E357B9"/>
    <w:rsid w:val="00E4321E"/>
    <w:rsid w:val="00E43461"/>
    <w:rsid w:val="00E443FB"/>
    <w:rsid w:val="00E44B1C"/>
    <w:rsid w:val="00E44B80"/>
    <w:rsid w:val="00E47623"/>
    <w:rsid w:val="00E519BF"/>
    <w:rsid w:val="00E60529"/>
    <w:rsid w:val="00E641EF"/>
    <w:rsid w:val="00E70D86"/>
    <w:rsid w:val="00E72690"/>
    <w:rsid w:val="00E7628E"/>
    <w:rsid w:val="00E775FD"/>
    <w:rsid w:val="00E82F54"/>
    <w:rsid w:val="00E85D21"/>
    <w:rsid w:val="00E8649B"/>
    <w:rsid w:val="00E871CD"/>
    <w:rsid w:val="00E90990"/>
    <w:rsid w:val="00E92825"/>
    <w:rsid w:val="00E95D3D"/>
    <w:rsid w:val="00EA0E25"/>
    <w:rsid w:val="00EA173C"/>
    <w:rsid w:val="00EA443C"/>
    <w:rsid w:val="00EA6557"/>
    <w:rsid w:val="00EA6908"/>
    <w:rsid w:val="00EB0CF0"/>
    <w:rsid w:val="00EB42B6"/>
    <w:rsid w:val="00EC11C9"/>
    <w:rsid w:val="00EC127A"/>
    <w:rsid w:val="00EC1FF9"/>
    <w:rsid w:val="00EC222A"/>
    <w:rsid w:val="00EC2737"/>
    <w:rsid w:val="00EC41E3"/>
    <w:rsid w:val="00EC466A"/>
    <w:rsid w:val="00EC7108"/>
    <w:rsid w:val="00ED6C6C"/>
    <w:rsid w:val="00EE20A9"/>
    <w:rsid w:val="00EE2716"/>
    <w:rsid w:val="00EE4C27"/>
    <w:rsid w:val="00EE6450"/>
    <w:rsid w:val="00EE7DBC"/>
    <w:rsid w:val="00EF35A0"/>
    <w:rsid w:val="00EF3977"/>
    <w:rsid w:val="00EF5C66"/>
    <w:rsid w:val="00F01C2C"/>
    <w:rsid w:val="00F0683C"/>
    <w:rsid w:val="00F10ED8"/>
    <w:rsid w:val="00F222BE"/>
    <w:rsid w:val="00F24179"/>
    <w:rsid w:val="00F301F1"/>
    <w:rsid w:val="00F30C22"/>
    <w:rsid w:val="00F33F1A"/>
    <w:rsid w:val="00F40E2F"/>
    <w:rsid w:val="00F47345"/>
    <w:rsid w:val="00F508DF"/>
    <w:rsid w:val="00F514DC"/>
    <w:rsid w:val="00F51E02"/>
    <w:rsid w:val="00F53308"/>
    <w:rsid w:val="00F547F7"/>
    <w:rsid w:val="00F54CCF"/>
    <w:rsid w:val="00F61D7A"/>
    <w:rsid w:val="00F637B3"/>
    <w:rsid w:val="00F66CF7"/>
    <w:rsid w:val="00F67BCB"/>
    <w:rsid w:val="00F67BF2"/>
    <w:rsid w:val="00F7267F"/>
    <w:rsid w:val="00F732F4"/>
    <w:rsid w:val="00F7552A"/>
    <w:rsid w:val="00F77C57"/>
    <w:rsid w:val="00F805B7"/>
    <w:rsid w:val="00F80D4D"/>
    <w:rsid w:val="00F813C7"/>
    <w:rsid w:val="00F825A6"/>
    <w:rsid w:val="00F83566"/>
    <w:rsid w:val="00F83A9D"/>
    <w:rsid w:val="00F906B5"/>
    <w:rsid w:val="00F927A1"/>
    <w:rsid w:val="00F93784"/>
    <w:rsid w:val="00F945EF"/>
    <w:rsid w:val="00F971CC"/>
    <w:rsid w:val="00FA2CAA"/>
    <w:rsid w:val="00FA3DA1"/>
    <w:rsid w:val="00FA6554"/>
    <w:rsid w:val="00FA74FE"/>
    <w:rsid w:val="00FB7082"/>
    <w:rsid w:val="00FC1016"/>
    <w:rsid w:val="00FD4853"/>
    <w:rsid w:val="00FE16C1"/>
    <w:rsid w:val="00FE19FF"/>
    <w:rsid w:val="00FE33A6"/>
    <w:rsid w:val="00FE5452"/>
    <w:rsid w:val="00FF3A4F"/>
    <w:rsid w:val="00FF59A8"/>
    <w:rsid w:val="00FF6552"/>
    <w:rsid w:val="00FF69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9994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styleId="Emphasis">
    <w:name w:val="Emphasis"/>
    <w:basedOn w:val="DefaultParagraphFont"/>
    <w:uiPriority w:val="20"/>
    <w:qFormat/>
    <w:rsid w:val="009A6F70"/>
    <w:rPr>
      <w:i/>
      <w:iCs/>
    </w:rPr>
  </w:style>
  <w:style w:type="paragraph" w:styleId="Caption">
    <w:name w:val="caption"/>
    <w:basedOn w:val="Normal"/>
    <w:next w:val="Normal"/>
    <w:uiPriority w:val="35"/>
    <w:unhideWhenUsed/>
    <w:qFormat/>
    <w:rsid w:val="009A6F70"/>
    <w:pPr>
      <w:spacing w:before="0" w:after="200"/>
    </w:pPr>
    <w:rPr>
      <w:i/>
      <w:iCs/>
      <w:color w:val="1F497D" w:themeColor="text2"/>
      <w:sz w:val="18"/>
      <w:szCs w:val="18"/>
    </w:rPr>
  </w:style>
  <w:style w:type="paragraph" w:styleId="FootnoteText">
    <w:name w:val="footnote text"/>
    <w:basedOn w:val="Normal"/>
    <w:link w:val="FootnoteTextChar"/>
    <w:uiPriority w:val="99"/>
    <w:semiHidden/>
    <w:unhideWhenUsed/>
    <w:rsid w:val="00A342EA"/>
    <w:pPr>
      <w:spacing w:before="0" w:after="0"/>
    </w:pPr>
    <w:rPr>
      <w:szCs w:val="20"/>
    </w:rPr>
  </w:style>
  <w:style w:type="character" w:customStyle="1" w:styleId="FootnoteTextChar">
    <w:name w:val="Footnote Text Char"/>
    <w:basedOn w:val="DefaultParagraphFont"/>
    <w:link w:val="FootnoteText"/>
    <w:uiPriority w:val="99"/>
    <w:semiHidden/>
    <w:rsid w:val="00A342EA"/>
    <w:rPr>
      <w:sz w:val="20"/>
      <w:szCs w:val="20"/>
    </w:rPr>
  </w:style>
  <w:style w:type="character" w:styleId="FootnoteReference">
    <w:name w:val="footnote reference"/>
    <w:basedOn w:val="DefaultParagraphFont"/>
    <w:uiPriority w:val="99"/>
    <w:semiHidden/>
    <w:unhideWhenUsed/>
    <w:rsid w:val="00A342EA"/>
    <w:rPr>
      <w:vertAlign w:val="superscript"/>
    </w:rPr>
  </w:style>
  <w:style w:type="character" w:customStyle="1" w:styleId="UnresolvedMention1">
    <w:name w:val="Unresolved Mention1"/>
    <w:basedOn w:val="DefaultParagraphFont"/>
    <w:uiPriority w:val="99"/>
    <w:semiHidden/>
    <w:unhideWhenUsed/>
    <w:rsid w:val="00A86782"/>
    <w:rPr>
      <w:color w:val="605E5C"/>
      <w:shd w:val="clear" w:color="auto" w:fill="E1DFDD"/>
    </w:rPr>
  </w:style>
  <w:style w:type="character" w:styleId="FollowedHyperlink">
    <w:name w:val="FollowedHyperlink"/>
    <w:basedOn w:val="DefaultParagraphFont"/>
    <w:uiPriority w:val="99"/>
    <w:semiHidden/>
    <w:unhideWhenUsed/>
    <w:rsid w:val="00C35354"/>
    <w:rPr>
      <w:color w:val="800080" w:themeColor="followedHyperlink"/>
      <w:u w:val="single"/>
    </w:rPr>
  </w:style>
  <w:style w:type="character" w:customStyle="1" w:styleId="highwire-cite-metadata-doi">
    <w:name w:val="highwire-cite-metadata-doi"/>
    <w:basedOn w:val="DefaultParagraphFont"/>
    <w:rsid w:val="00EB0CF0"/>
  </w:style>
  <w:style w:type="character" w:customStyle="1" w:styleId="label">
    <w:name w:val="label"/>
    <w:basedOn w:val="DefaultParagraphFont"/>
    <w:rsid w:val="00EB0CF0"/>
  </w:style>
  <w:style w:type="character" w:customStyle="1" w:styleId="UnresolvedMention2">
    <w:name w:val="Unresolved Mention2"/>
    <w:basedOn w:val="DefaultParagraphFont"/>
    <w:uiPriority w:val="99"/>
    <w:semiHidden/>
    <w:unhideWhenUsed/>
    <w:rsid w:val="00CD1A52"/>
    <w:rPr>
      <w:color w:val="605E5C"/>
      <w:shd w:val="clear" w:color="auto" w:fill="E1DFDD"/>
    </w:rPr>
  </w:style>
  <w:style w:type="paragraph" w:customStyle="1" w:styleId="Default">
    <w:name w:val="Default"/>
    <w:rsid w:val="00E44B1C"/>
    <w:pPr>
      <w:autoSpaceDE w:val="0"/>
      <w:autoSpaceDN w:val="0"/>
      <w:adjustRightInd w:val="0"/>
      <w:spacing w:after="0" w:line="240" w:lineRule="auto"/>
    </w:pPr>
    <w:rPr>
      <w:rFonts w:ascii="Futura" w:hAnsi="Futura" w:cs="Futura"/>
      <w:color w:val="000000"/>
      <w:sz w:val="24"/>
      <w:szCs w:val="24"/>
    </w:rPr>
  </w:style>
  <w:style w:type="paragraph" w:styleId="ListBullet">
    <w:name w:val="List Bullet"/>
    <w:basedOn w:val="Normal"/>
    <w:uiPriority w:val="99"/>
    <w:unhideWhenUsed/>
    <w:rsid w:val="009C5442"/>
    <w:pPr>
      <w:numPr>
        <w:numId w:val="46"/>
      </w:numPr>
      <w:contextualSpacing/>
    </w:pPr>
  </w:style>
  <w:style w:type="paragraph" w:customStyle="1" w:styleId="EndNoteBibliographyTitle">
    <w:name w:val="EndNote Bibliography Title"/>
    <w:basedOn w:val="Normal"/>
    <w:link w:val="EndNoteBibliographyTitleChar"/>
    <w:rsid w:val="000321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21FD"/>
    <w:rPr>
      <w:rFonts w:ascii="Calibri" w:hAnsi="Calibri" w:cs="Calibri"/>
      <w:noProof/>
      <w:sz w:val="20"/>
      <w:lang w:val="en-US"/>
    </w:rPr>
  </w:style>
  <w:style w:type="paragraph" w:customStyle="1" w:styleId="EndNoteBibliography">
    <w:name w:val="EndNote Bibliography"/>
    <w:basedOn w:val="Normal"/>
    <w:link w:val="EndNoteBibliographyChar"/>
    <w:rsid w:val="000321FD"/>
    <w:rPr>
      <w:rFonts w:ascii="Calibri" w:hAnsi="Calibri" w:cs="Calibri"/>
      <w:noProof/>
      <w:lang w:val="en-US"/>
    </w:rPr>
  </w:style>
  <w:style w:type="character" w:customStyle="1" w:styleId="EndNoteBibliographyChar">
    <w:name w:val="EndNote Bibliography Char"/>
    <w:basedOn w:val="DefaultParagraphFont"/>
    <w:link w:val="EndNoteBibliography"/>
    <w:rsid w:val="000321FD"/>
    <w:rPr>
      <w:rFonts w:ascii="Calibri" w:hAnsi="Calibri" w:cs="Calibri"/>
      <w:noProof/>
      <w:sz w:val="20"/>
      <w:lang w:val="en-US"/>
    </w:rPr>
  </w:style>
  <w:style w:type="character" w:customStyle="1" w:styleId="UnresolvedMention3">
    <w:name w:val="Unresolved Mention3"/>
    <w:basedOn w:val="DefaultParagraphFont"/>
    <w:uiPriority w:val="99"/>
    <w:semiHidden/>
    <w:unhideWhenUsed/>
    <w:rsid w:val="000321FD"/>
    <w:rPr>
      <w:color w:val="605E5C"/>
      <w:shd w:val="clear" w:color="auto" w:fill="E1DFDD"/>
    </w:rPr>
  </w:style>
  <w:style w:type="paragraph" w:styleId="Revision">
    <w:name w:val="Revision"/>
    <w:hidden/>
    <w:uiPriority w:val="99"/>
    <w:semiHidden/>
    <w:rsid w:val="009F7B29"/>
    <w:pPr>
      <w:spacing w:after="0" w:line="240" w:lineRule="auto"/>
    </w:pPr>
    <w:rPr>
      <w:sz w:val="20"/>
    </w:rPr>
  </w:style>
  <w:style w:type="character" w:customStyle="1" w:styleId="ListParagraphChar">
    <w:name w:val="List Paragraph Char"/>
    <w:basedOn w:val="DefaultParagraphFont"/>
    <w:link w:val="ListParagraph"/>
    <w:uiPriority w:val="34"/>
    <w:rsid w:val="00595A53"/>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17150536">
      <w:bodyDiv w:val="1"/>
      <w:marLeft w:val="0"/>
      <w:marRight w:val="0"/>
      <w:marTop w:val="0"/>
      <w:marBottom w:val="0"/>
      <w:divBdr>
        <w:top w:val="none" w:sz="0" w:space="0" w:color="auto"/>
        <w:left w:val="none" w:sz="0" w:space="0" w:color="auto"/>
        <w:bottom w:val="none" w:sz="0" w:space="0" w:color="auto"/>
        <w:right w:val="none" w:sz="0" w:space="0" w:color="auto"/>
      </w:divBdr>
    </w:div>
    <w:div w:id="507134932">
      <w:bodyDiv w:val="1"/>
      <w:marLeft w:val="0"/>
      <w:marRight w:val="0"/>
      <w:marTop w:val="0"/>
      <w:marBottom w:val="0"/>
      <w:divBdr>
        <w:top w:val="none" w:sz="0" w:space="0" w:color="auto"/>
        <w:left w:val="none" w:sz="0" w:space="0" w:color="auto"/>
        <w:bottom w:val="none" w:sz="0" w:space="0" w:color="auto"/>
        <w:right w:val="none" w:sz="0" w:space="0" w:color="auto"/>
      </w:divBdr>
    </w:div>
    <w:div w:id="603614708">
      <w:bodyDiv w:val="1"/>
      <w:marLeft w:val="0"/>
      <w:marRight w:val="0"/>
      <w:marTop w:val="0"/>
      <w:marBottom w:val="0"/>
      <w:divBdr>
        <w:top w:val="none" w:sz="0" w:space="0" w:color="auto"/>
        <w:left w:val="none" w:sz="0" w:space="0" w:color="auto"/>
        <w:bottom w:val="none" w:sz="0" w:space="0" w:color="auto"/>
        <w:right w:val="none" w:sz="0" w:space="0" w:color="auto"/>
      </w:divBdr>
    </w:div>
    <w:div w:id="1709334819">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37872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doi-org.proxy.library.adelaide.edu.au/10.1207/s15324796abm3301_3"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www.resmedjournal.com/article/S0954-6111(17)30153-1/pdf"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clinchem.aaccjnls.org/content/52/12/2236.long" TargetMode="External"/><Relationship Id="rId25" Type="http://schemas.openxmlformats.org/officeDocument/2006/relationships/hyperlink" Target="https://clinicaltrials.gov/ct2/show/NCT00500123?term=genotyping&amp;cond=Alpha+1-Antitrypsin+Deficiency&amp;rank=1"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dovepress.com/getfile.php?fileID=34723" TargetMode="External"/><Relationship Id="rId29" Type="http://schemas.openxmlformats.org/officeDocument/2006/relationships/hyperlink" Target="https://www.uptodate.com/contents/clinical-manifestations-diagnosis-and-natural-history-of-alpha-1-antitrypsin-deficiency?search=alpha%201%20antitrypsin%20deficiency&amp;source=search_result&amp;selectedTitle=1~96&amp;usage_type=default&amp;display_rank=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clinicaltrials.gov/ct2/show/NCT03767829"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erj.ersjournals.com/content/erj/50/5/1700610.full.pdf" TargetMode="External"/><Relationship Id="rId28" Type="http://schemas.openxmlformats.org/officeDocument/2006/relationships/hyperlink" Target="https://www.thoracic.org.au/clinical-documents/area?command=record&amp;id=16" TargetMode="External"/><Relationship Id="rId10" Type="http://schemas.openxmlformats.org/officeDocument/2006/relationships/hyperlink" Target="http://www.msac.gov.au/" TargetMode="External"/><Relationship Id="rId19" Type="http://schemas.openxmlformats.org/officeDocument/2006/relationships/hyperlink" Target="https://www.atsjournals.org/doi/full/10.1164/rccm.201311-1984OC"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hyperlink" Target="https://www.ncbi.nlm.nih.gov/pubmed/29182883" TargetMode="External"/><Relationship Id="rId27" Type="http://schemas.openxmlformats.org/officeDocument/2006/relationships/image" Target="media/image3.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msac.gov.au/internet/msac/publishing.nsf/Content/1530-public" TargetMode="External"/><Relationship Id="rId2" Type="http://schemas.openxmlformats.org/officeDocument/2006/relationships/hyperlink" Target="https://www.grifols.com/en/view-news/-/news/fda-approval-of-genetic-test-for-alpha-1-deficiency-and-ema-approval-of-fibrin-sealant" TargetMode="External"/><Relationship Id="rId1" Type="http://schemas.openxmlformats.org/officeDocument/2006/relationships/hyperlink" Target="https://www.fda.gov/medical-devices/510k-clearances/november-2017-510k-cleara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C248C-3A48-4FF1-B89C-1C88C64E9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9515</Words>
  <Characters>111241</Characters>
  <Application>Microsoft Office Word</Application>
  <DocSecurity>0</DocSecurity>
  <Lines>927</Lines>
  <Paragraphs>260</Paragraphs>
  <ScaleCrop>false</ScaleCrop>
  <Company/>
  <LinksUpToDate>false</LinksUpToDate>
  <CharactersWithSpaces>13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24T23:45:00Z</dcterms:created>
  <dcterms:modified xsi:type="dcterms:W3CDTF">2020-05-24T23:45:00Z</dcterms:modified>
</cp:coreProperties>
</file>